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313CD6" w14:textId="77777777" w:rsidR="00725786" w:rsidRDefault="0064464F" w:rsidP="00F6620A">
      <w:pPr>
        <w:spacing w:line="480" w:lineRule="auto"/>
        <w:jc w:val="both"/>
        <w:rPr>
          <w:rFonts w:ascii="Arial" w:hAnsi="Arial"/>
          <w:b/>
        </w:rPr>
      </w:pPr>
      <w:r>
        <w:rPr>
          <w:rFonts w:ascii="Arial" w:hAnsi="Arial"/>
          <w:b/>
        </w:rPr>
        <w:t>Supplementary File 5</w:t>
      </w:r>
    </w:p>
    <w:p w14:paraId="00C5E439" w14:textId="77777777" w:rsidR="00725786" w:rsidRDefault="00725786" w:rsidP="00F6620A">
      <w:pPr>
        <w:spacing w:line="480" w:lineRule="auto"/>
        <w:jc w:val="both"/>
        <w:rPr>
          <w:rFonts w:ascii="Arial" w:hAnsi="Arial"/>
          <w:b/>
        </w:rPr>
      </w:pPr>
    </w:p>
    <w:p w14:paraId="134F0EC8" w14:textId="5AF6C8B9" w:rsidR="00F6620A" w:rsidRPr="00FA1D2E" w:rsidRDefault="0020432E" w:rsidP="00F6620A">
      <w:pPr>
        <w:spacing w:line="480" w:lineRule="auto"/>
        <w:jc w:val="both"/>
        <w:rPr>
          <w:rFonts w:ascii="Arial" w:hAnsi="Arial"/>
          <w:b/>
        </w:rPr>
      </w:pPr>
      <w:r w:rsidRPr="007A5227">
        <w:rPr>
          <w:rFonts w:ascii="Arial" w:hAnsi="Arial"/>
          <w:b/>
        </w:rPr>
        <w:t>Structural analysis of KpFlo11A</w:t>
      </w:r>
      <w:r w:rsidR="00725786">
        <w:rPr>
          <w:rFonts w:ascii="Arial" w:hAnsi="Arial"/>
          <w:b/>
        </w:rPr>
        <w:t>.</w:t>
      </w:r>
    </w:p>
    <w:p w14:paraId="255BA4CE" w14:textId="6EE93EE8" w:rsidR="00C572D0" w:rsidRPr="007A5227" w:rsidRDefault="00C572D0" w:rsidP="00F6620A">
      <w:pPr>
        <w:spacing w:line="480" w:lineRule="auto"/>
        <w:jc w:val="both"/>
        <w:rPr>
          <w:rFonts w:ascii="Arial" w:hAnsi="Arial"/>
        </w:rPr>
      </w:pPr>
      <w:r w:rsidRPr="007A5227">
        <w:rPr>
          <w:rFonts w:ascii="Arial" w:hAnsi="Arial"/>
        </w:rPr>
        <w:t>Crystallization of KpFlo11A was performed at a protein concentration of 70 mg/ml in HEPES buffer pH 7.5. Crystal growth was observed after two days in two conditions (see experimental procedure) and could be repr</w:t>
      </w:r>
      <w:r w:rsidR="00A03AF7" w:rsidRPr="007A5227">
        <w:rPr>
          <w:rFonts w:ascii="Arial" w:hAnsi="Arial"/>
        </w:rPr>
        <w:t>oduced in hanging drops with 35 </w:t>
      </w:r>
      <w:r w:rsidRPr="007A5227">
        <w:rPr>
          <w:rFonts w:ascii="Arial" w:hAnsi="Arial"/>
        </w:rPr>
        <w:t>mg/ml. The structure was solved by molecular replacement using the ScFlo11A structure as template for model building with the KpFlo11A sequence (</w:t>
      </w:r>
      <w:r w:rsidR="00147258">
        <w:rPr>
          <w:rFonts w:ascii="Arial" w:hAnsi="Arial"/>
        </w:rPr>
        <w:t>Supplementary File 4</w:t>
      </w:r>
      <w:r w:rsidRPr="007A5227">
        <w:rPr>
          <w:rFonts w:ascii="Arial" w:hAnsi="Arial"/>
        </w:rPr>
        <w:t>). The KpFlo11A domain was crystallized in an orthorhombic space group (</w:t>
      </w:r>
      <w:r w:rsidR="00DA4754" w:rsidRPr="007A5227">
        <w:rPr>
          <w:rFonts w:ascii="Arial" w:hAnsi="Arial" w:cs="Arial"/>
          <w:i/>
          <w:iCs/>
        </w:rPr>
        <w:t>P</w:t>
      </w:r>
      <w:r w:rsidR="00DA4754" w:rsidRPr="007A5227">
        <w:rPr>
          <w:rFonts w:ascii="Arial" w:hAnsi="Arial" w:cs="Arial"/>
          <w:iCs/>
        </w:rPr>
        <w:t>2</w:t>
      </w:r>
      <w:r w:rsidR="00DA4754" w:rsidRPr="007A5227">
        <w:rPr>
          <w:rFonts w:ascii="Arial" w:hAnsi="Arial" w:cs="Arial"/>
          <w:iCs/>
          <w:vertAlign w:val="subscript"/>
        </w:rPr>
        <w:t>1</w:t>
      </w:r>
      <w:r w:rsidR="00DA4754" w:rsidRPr="007A5227">
        <w:rPr>
          <w:rFonts w:ascii="Arial" w:hAnsi="Arial" w:cs="Arial"/>
          <w:iCs/>
        </w:rPr>
        <w:t>2</w:t>
      </w:r>
      <w:r w:rsidR="00DA4754" w:rsidRPr="007A5227">
        <w:rPr>
          <w:rFonts w:ascii="Arial" w:hAnsi="Arial" w:cs="Arial"/>
          <w:iCs/>
          <w:vertAlign w:val="subscript"/>
        </w:rPr>
        <w:t>1</w:t>
      </w:r>
      <w:r w:rsidR="00DA4754" w:rsidRPr="007A5227">
        <w:rPr>
          <w:rFonts w:ascii="Arial" w:hAnsi="Arial" w:cs="Arial"/>
          <w:iCs/>
        </w:rPr>
        <w:t>2</w:t>
      </w:r>
      <w:r w:rsidR="00DA4754" w:rsidRPr="007A5227">
        <w:rPr>
          <w:rFonts w:ascii="Arial" w:hAnsi="Arial" w:cs="Arial"/>
          <w:iCs/>
          <w:vertAlign w:val="subscript"/>
        </w:rPr>
        <w:t>1</w:t>
      </w:r>
      <w:r w:rsidRPr="007A5227">
        <w:rPr>
          <w:rFonts w:ascii="Arial" w:hAnsi="Arial"/>
        </w:rPr>
        <w:t>) with one molecule per asymmetric symmetry unit, and in a monoclinic space group (</w:t>
      </w:r>
      <w:r w:rsidRPr="007A5227">
        <w:rPr>
          <w:rFonts w:ascii="Arial" w:hAnsi="Arial"/>
          <w:i/>
        </w:rPr>
        <w:t>P</w:t>
      </w:r>
      <w:r w:rsidRPr="007A5227">
        <w:rPr>
          <w:rFonts w:ascii="Arial" w:hAnsi="Arial"/>
        </w:rPr>
        <w:t>2</w:t>
      </w:r>
      <w:r w:rsidRPr="007A5227">
        <w:rPr>
          <w:rFonts w:ascii="Arial" w:hAnsi="Arial"/>
          <w:vertAlign w:val="subscript"/>
        </w:rPr>
        <w:t>1</w:t>
      </w:r>
      <w:r w:rsidR="001C7FCF" w:rsidRPr="007A5227">
        <w:rPr>
          <w:rFonts w:ascii="Arial" w:hAnsi="Arial"/>
        </w:rPr>
        <w:t>) with two molecules per asymmetric symmetry unit</w:t>
      </w:r>
      <w:r w:rsidRPr="007A5227">
        <w:rPr>
          <w:rFonts w:ascii="Arial" w:hAnsi="Arial"/>
        </w:rPr>
        <w:t xml:space="preserve">. In space group </w:t>
      </w:r>
      <w:r w:rsidR="00FC7D1A" w:rsidRPr="007A5227">
        <w:rPr>
          <w:rFonts w:ascii="Arial" w:hAnsi="Arial"/>
          <w:i/>
        </w:rPr>
        <w:t>P</w:t>
      </w:r>
      <w:r w:rsidR="00FC7D1A" w:rsidRPr="007A5227">
        <w:rPr>
          <w:rFonts w:ascii="Arial" w:hAnsi="Arial"/>
        </w:rPr>
        <w:t>2</w:t>
      </w:r>
      <w:r w:rsidR="00FC7D1A" w:rsidRPr="007A5227">
        <w:rPr>
          <w:rFonts w:ascii="Arial" w:hAnsi="Arial"/>
          <w:vertAlign w:val="subscript"/>
        </w:rPr>
        <w:t>1</w:t>
      </w:r>
      <w:r w:rsidRPr="007A5227">
        <w:rPr>
          <w:rFonts w:ascii="Arial" w:hAnsi="Arial"/>
        </w:rPr>
        <w:t xml:space="preserve"> the crystal contacts within the antiparallel orientated dimer are mainly caused by polar interactions between six residues and differs thereby from the ScFlo11A-ScFlo11A contacts, which are mainly found to depend on aromatic residues. To further investigate the physiological relevance of the dimer an interface analysis using the </w:t>
      </w:r>
      <w:proofErr w:type="spellStart"/>
      <w:r w:rsidRPr="007A5227">
        <w:rPr>
          <w:rFonts w:ascii="Arial" w:hAnsi="Arial"/>
        </w:rPr>
        <w:t>PDBePISA</w:t>
      </w:r>
      <w:proofErr w:type="spellEnd"/>
      <w:r w:rsidR="00120DBE" w:rsidRPr="007A5227">
        <w:rPr>
          <w:rFonts w:ascii="Arial" w:hAnsi="Arial"/>
        </w:rPr>
        <w:t xml:space="preserve"> </w:t>
      </w:r>
      <w:r w:rsidR="00FA1D2E">
        <w:rPr>
          <w:rFonts w:ascii="Arial" w:hAnsi="Arial"/>
        </w:rPr>
        <w:fldChar w:fldCharType="begin"/>
      </w:r>
      <w:r w:rsidR="00FA1D2E">
        <w:rPr>
          <w:rFonts w:ascii="Arial" w:hAnsi="Arial"/>
        </w:rPr>
        <w:instrText xml:space="preserve"> ADDIN EN.CITE &lt;EndNote&gt;&lt;Cite&gt;&lt;Author&gt;Krissinel&lt;/Author&gt;&lt;Year&gt;2007&lt;/Year&gt;&lt;RecNum&gt;2762&lt;/RecNum&gt;&lt;DisplayText&gt;(Krissinel and Henrick, 2007)&lt;/DisplayText&gt;&lt;record&gt;&lt;rec-number&gt;2762&lt;/rec-number&gt;&lt;foreign-keys&gt;&lt;key app="EN" db-id="dazasddrprvd9kesxxlveat4vv0rvv2p9rrw" timestamp="1510924382" guid="b781889a-8262-4708-a1c0-42a8005151b2"&gt;2762&lt;/key&gt;&lt;/foreign-keys&gt;&lt;ref-type name="Journal Article"&gt;17&lt;/ref-type&gt;&lt;contributors&gt;&lt;authors&gt;&lt;author&gt;Krissinel, E.&lt;/author&gt;&lt;author&gt;Henrick, K.&lt;/author&gt;&lt;/authors&gt;&lt;/contributors&gt;&lt;auth-address&gt;European Bioinformatics Institute, Genome Campus, Hinxton, Cambridge CB10 1SD, UK.&lt;/auth-address&gt;&lt;titles&gt;&lt;title&gt;Inference of macromolecular assemblies from crystalline state&lt;/title&gt;&lt;secondary-title&gt;J Mol Biol&lt;/secondary-title&gt;&lt;/titles&gt;&lt;periodical&gt;&lt;full-title&gt;J Mol Biol&lt;/full-title&gt;&lt;/periodical&gt;&lt;pages&gt;774-97&lt;/pages&gt;&lt;volume&gt;372&lt;/volume&gt;&lt;number&gt;3&lt;/number&gt;&lt;keywords&gt;&lt;keyword&gt;Calibration&lt;/keyword&gt;&lt;keyword&gt;Crystallization&lt;/keyword&gt;&lt;keyword&gt;Crystallography, X-Ray&lt;/keyword&gt;&lt;keyword&gt;DNA/chemistry&lt;/keyword&gt;&lt;keyword&gt;Dimerization&lt;/keyword&gt;&lt;keyword&gt;Entropy&lt;/keyword&gt;&lt;keyword&gt;Ligands&lt;/keyword&gt;&lt;keyword&gt;Macromolecular Substances/*chemistry&lt;/keyword&gt;&lt;keyword&gt;Models, Molecular&lt;/keyword&gt;&lt;keyword&gt;Protein Structure, Secondary&lt;/keyword&gt;&lt;keyword&gt;Proteins/chemistry&lt;/keyword&gt;&lt;keyword&gt;Solutions&lt;/keyword&gt;&lt;/keywords&gt;&lt;dates&gt;&lt;year&gt;2007&lt;/year&gt;&lt;pub-dates&gt;&lt;date&gt;Sep 21&lt;/date&gt;&lt;/pub-dates&gt;&lt;/dates&gt;&lt;isbn&gt;0022-2836 (Print)&amp;#xD;0022-2836 (Linking)&lt;/isbn&gt;&lt;accession-num&gt;17681537&lt;/accession-num&gt;&lt;urls&gt;&lt;related-urls&gt;&lt;url&gt;https://www.ncbi.nlm.nih.gov/pubmed/17681537&lt;/url&gt;&lt;/related-urls&gt;&lt;/urls&gt;&lt;electronic-resource-num&gt;10.1016/j.jmb.2007.05.022&lt;/electronic-resource-num&gt;&lt;/record&gt;&lt;/Cite&gt;&lt;/EndNote&gt;</w:instrText>
      </w:r>
      <w:r w:rsidR="00FA1D2E">
        <w:rPr>
          <w:rFonts w:ascii="Arial" w:hAnsi="Arial"/>
        </w:rPr>
        <w:fldChar w:fldCharType="separate"/>
      </w:r>
      <w:r w:rsidR="00FA1D2E">
        <w:rPr>
          <w:rFonts w:ascii="Arial" w:hAnsi="Arial"/>
          <w:noProof/>
        </w:rPr>
        <w:t>(Krissinel and Henrick, 2007)</w:t>
      </w:r>
      <w:r w:rsidR="00FA1D2E">
        <w:rPr>
          <w:rFonts w:ascii="Arial" w:hAnsi="Arial"/>
        </w:rPr>
        <w:fldChar w:fldCharType="end"/>
      </w:r>
      <w:r w:rsidR="00856FF7" w:rsidRPr="007A5227">
        <w:rPr>
          <w:rFonts w:ascii="Arial" w:hAnsi="Arial"/>
        </w:rPr>
        <w:t xml:space="preserve"> </w:t>
      </w:r>
      <w:r w:rsidRPr="007A5227">
        <w:rPr>
          <w:rFonts w:ascii="Arial" w:hAnsi="Arial"/>
        </w:rPr>
        <w:t>server was conducted. The surface area of this interface is 437 Å</w:t>
      </w:r>
      <w:r w:rsidRPr="007A5227">
        <w:rPr>
          <w:rFonts w:ascii="Arial" w:hAnsi="Arial"/>
          <w:vertAlign w:val="superscript"/>
        </w:rPr>
        <w:t>2</w:t>
      </w:r>
      <w:r w:rsidRPr="007A5227">
        <w:rPr>
          <w:rFonts w:ascii="Arial" w:hAnsi="Arial"/>
        </w:rPr>
        <w:t xml:space="preserve"> with a Complex Formation Significance Score (CSS) of 0.00. This lack of significance implies that the interface is a result of crystal packing, but not of physiologically relevant dimer formation. </w:t>
      </w:r>
      <w:r w:rsidR="00F62927" w:rsidRPr="007A5227">
        <w:rPr>
          <w:rFonts w:ascii="Arial" w:hAnsi="Arial"/>
        </w:rPr>
        <w:t>Likewise,</w:t>
      </w:r>
      <w:r w:rsidRPr="007A5227">
        <w:rPr>
          <w:rFonts w:ascii="Arial" w:hAnsi="Arial"/>
        </w:rPr>
        <w:t xml:space="preserve"> the orthorhombic crystal form lacks any KpFlo11A-KpFlo11A interaction that has a chance to exist outside the packing context. For comparison, the interface between the modules Ig1 and Ig2 of the classical neural cell adhesion molecu</w:t>
      </w:r>
      <w:r w:rsidR="00A03AF7" w:rsidRPr="007A5227">
        <w:rPr>
          <w:rFonts w:ascii="Arial" w:hAnsi="Arial"/>
        </w:rPr>
        <w:t>le (NCAM) has an extent of 1594 </w:t>
      </w:r>
      <w:r w:rsidRPr="007A5227">
        <w:rPr>
          <w:rFonts w:ascii="Arial" w:hAnsi="Arial"/>
        </w:rPr>
        <w:t>Å</w:t>
      </w:r>
      <w:r w:rsidRPr="007A5227">
        <w:rPr>
          <w:rFonts w:ascii="Arial" w:hAnsi="Arial"/>
          <w:vertAlign w:val="superscript"/>
        </w:rPr>
        <w:t>2</w:t>
      </w:r>
      <w:r w:rsidR="00797518" w:rsidRPr="007A5227">
        <w:rPr>
          <w:rFonts w:ascii="Arial" w:hAnsi="Arial"/>
          <w:vertAlign w:val="superscript"/>
        </w:rPr>
        <w:t>,</w:t>
      </w:r>
      <w:r w:rsidR="00FA1D2E">
        <w:rPr>
          <w:rFonts w:ascii="Arial" w:hAnsi="Arial"/>
        </w:rPr>
        <w:fldChar w:fldCharType="begin"/>
      </w:r>
      <w:r w:rsidR="00FA1D2E">
        <w:rPr>
          <w:rFonts w:ascii="Arial" w:hAnsi="Arial"/>
        </w:rPr>
        <w:instrText xml:space="preserve"> ADDIN EN.CITE &lt;EndNote&gt;&lt;Cite&gt;&lt;Author&gt;Soroka&lt;/Author&gt;&lt;Year&gt;2003&lt;/Year&gt;&lt;RecNum&gt;2763&lt;/RecNum&gt;&lt;DisplayText&gt;(Soroka et al., 2003)&lt;/DisplayText&gt;&lt;record&gt;&lt;rec-number&gt;2763&lt;/rec-number&gt;&lt;foreign-keys&gt;&lt;key app="EN" db-id="dazasddrprvd9kesxxlveat4vv0rvv2p9rrw" timestamp="1510924466" guid="28a7940f-3470-4b70-8fe5-f06b6f1f62f4"&gt;2763&lt;/key&gt;&lt;/foreign-keys&gt;&lt;ref-type name="Journal Article"&gt;17&lt;/ref-type&gt;&lt;contributors&gt;&lt;authors&gt;&lt;author&gt;Soroka, V.&lt;/author&gt;&lt;author&gt;Kolkova, K.&lt;/author&gt;&lt;author&gt;Kastrup, J. S.&lt;/author&gt;&lt;author&gt;Diederichs, K.&lt;/author&gt;&lt;author&gt;Breed, J.&lt;/author&gt;&lt;author&gt;Kiselyov, V. V.&lt;/author&gt;&lt;author&gt;Poulsen, F. M.&lt;/author&gt;&lt;author&gt;Larsen, I. K.&lt;/author&gt;&lt;author&gt;Welte, W.&lt;/author&gt;&lt;author&gt;Berezin, V.&lt;/author&gt;&lt;author&gt;Bock, E.&lt;/author&gt;&lt;author&gt;Kasper, C.&lt;/author&gt;&lt;/authors&gt;&lt;/contributors&gt;&lt;auth-address&gt;Protein Laboratory, Institute of Molecular Pathology, Panum Institute, Blegdamsvej 3 C, DK-2200 Copenhagen, Denmark.&lt;/auth-address&gt;&lt;titles&gt;&lt;title&gt;Structure and interactions of NCAM Ig1-2-3 suggest a novel zipper mechanism for homophilic adhesion&lt;/title&gt;&lt;secondary-title&gt;Structure&lt;/secondary-title&gt;&lt;/titles&gt;&lt;periodical&gt;&lt;full-title&gt;Structure&lt;/full-title&gt;&lt;/periodical&gt;&lt;pages&gt;1291-301&lt;/pages&gt;&lt;volume&gt;11&lt;/volume&gt;&lt;number&gt;10&lt;/number&gt;&lt;keywords&gt;&lt;keyword&gt;Antibodies/*immunology/*physiology&lt;/keyword&gt;&lt;keyword&gt;Cell Adhesion/*physiology&lt;/keyword&gt;&lt;keyword&gt;Crystallography, X-Ray&lt;/keyword&gt;&lt;keyword&gt;Dimerization&lt;/keyword&gt;&lt;keyword&gt;Neural Cell Adhesion Molecules/chemistry/*immunology/physiology&lt;/keyword&gt;&lt;keyword&gt;Neurites/physiology&lt;/keyword&gt;&lt;/keywords&gt;&lt;dates&gt;&lt;year&gt;2003&lt;/year&gt;&lt;pub-dates&gt;&lt;date&gt;Oct&lt;/date&gt;&lt;/pub-dates&gt;&lt;/dates&gt;&lt;isbn&gt;0969-2126 (Print)&amp;#xD;0969-2126 (Linking)&lt;/isbn&gt;&lt;accession-num&gt;14527396&lt;/accession-num&gt;&lt;urls&gt;&lt;related-urls&gt;&lt;url&gt;https://www.ncbi.nlm.nih.gov/pubmed/14527396&lt;/url&gt;&lt;/related-urls&gt;&lt;/urls&gt;&lt;/record&gt;&lt;/Cite&gt;&lt;/EndNote&gt;</w:instrText>
      </w:r>
      <w:r w:rsidR="00FA1D2E">
        <w:rPr>
          <w:rFonts w:ascii="Arial" w:hAnsi="Arial"/>
        </w:rPr>
        <w:fldChar w:fldCharType="separate"/>
      </w:r>
      <w:r w:rsidR="00FA1D2E">
        <w:rPr>
          <w:rFonts w:ascii="Arial" w:hAnsi="Arial"/>
          <w:noProof/>
        </w:rPr>
        <w:t>(Soroka et al., 2003)</w:t>
      </w:r>
      <w:r w:rsidR="00FA1D2E">
        <w:rPr>
          <w:rFonts w:ascii="Arial" w:hAnsi="Arial"/>
        </w:rPr>
        <w:fldChar w:fldCharType="end"/>
      </w:r>
      <w:r w:rsidR="00B1418F" w:rsidRPr="007A5227">
        <w:rPr>
          <w:rFonts w:ascii="Arial" w:hAnsi="Arial"/>
        </w:rPr>
        <w:t xml:space="preserve">. </w:t>
      </w:r>
      <w:r w:rsidRPr="007A5227">
        <w:rPr>
          <w:rFonts w:ascii="Arial" w:hAnsi="Arial"/>
        </w:rPr>
        <w:t>NCAM mediates cell-cell recognition and adhesion via a well-defined homophilic interaction</w:t>
      </w:r>
      <w:r w:rsidR="00C42FEB">
        <w:rPr>
          <w:rFonts w:ascii="Arial" w:hAnsi="Arial"/>
        </w:rPr>
        <w:t xml:space="preserve"> </w:t>
      </w:r>
      <w:r w:rsidR="00FA1D2E">
        <w:rPr>
          <w:rFonts w:ascii="Arial" w:hAnsi="Arial"/>
        </w:rPr>
        <w:fldChar w:fldCharType="begin">
          <w:fldData xml:space="preserve">PEVuZE5vdGU+PENpdGU+PEF1dGhvcj5LYXNwZXI8L0F1dGhvcj48WWVhcj4yMDAwPC9ZZWFyPjxS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</w:fldData>
        </w:fldChar>
      </w:r>
      <w:r w:rsidR="00FA1D2E">
        <w:rPr>
          <w:rFonts w:ascii="Arial" w:hAnsi="Arial"/>
        </w:rPr>
        <w:instrText xml:space="preserve"> ADDIN EN.CITE </w:instrText>
      </w:r>
      <w:r w:rsidR="00FA1D2E">
        <w:rPr>
          <w:rFonts w:ascii="Arial" w:hAnsi="Arial"/>
        </w:rPr>
        <w:fldChar w:fldCharType="begin">
          <w:fldData xml:space="preserve">PEVuZE5vdGU+PENpdGU+PEF1dGhvcj5LYXNwZXI8L0F1dGhvcj48WWVhcj4yMDAwPC9ZZWFyPjxS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</w:fldData>
        </w:fldChar>
      </w:r>
      <w:r w:rsidR="00FA1D2E">
        <w:rPr>
          <w:rFonts w:ascii="Arial" w:hAnsi="Arial"/>
        </w:rPr>
        <w:instrText xml:space="preserve"> ADDIN EN.CITE.DATA </w:instrText>
      </w:r>
      <w:r w:rsidR="00FA1D2E">
        <w:rPr>
          <w:rFonts w:ascii="Arial" w:hAnsi="Arial"/>
        </w:rPr>
      </w:r>
      <w:r w:rsidR="00FA1D2E">
        <w:rPr>
          <w:rFonts w:ascii="Arial" w:hAnsi="Arial"/>
        </w:rPr>
        <w:fldChar w:fldCharType="end"/>
      </w:r>
      <w:r w:rsidR="00FA1D2E">
        <w:rPr>
          <w:rFonts w:ascii="Arial" w:hAnsi="Arial"/>
        </w:rPr>
      </w:r>
      <w:r w:rsidR="00FA1D2E">
        <w:rPr>
          <w:rFonts w:ascii="Arial" w:hAnsi="Arial"/>
        </w:rPr>
        <w:fldChar w:fldCharType="separate"/>
      </w:r>
      <w:r w:rsidR="00FA1D2E">
        <w:rPr>
          <w:rFonts w:ascii="Arial" w:hAnsi="Arial"/>
          <w:noProof/>
        </w:rPr>
        <w:t>(Kasper et al., 2000)</w:t>
      </w:r>
      <w:r w:rsidR="00FA1D2E">
        <w:rPr>
          <w:rFonts w:ascii="Arial" w:hAnsi="Arial"/>
        </w:rPr>
        <w:fldChar w:fldCharType="end"/>
      </w:r>
      <w:r w:rsidR="00B56DC1" w:rsidRPr="007A5227">
        <w:rPr>
          <w:rFonts w:ascii="Arial" w:hAnsi="Arial"/>
        </w:rPr>
        <w:t xml:space="preserve"> </w:t>
      </w:r>
      <w:r w:rsidRPr="007A5227">
        <w:rPr>
          <w:rFonts w:ascii="Arial" w:hAnsi="Arial"/>
        </w:rPr>
        <w:t>and thus this dimer was found to be of high physiological relevance.</w:t>
      </w:r>
    </w:p>
    <w:p w14:paraId="47CE2BEE" w14:textId="39DD30FF" w:rsidR="00C572D0" w:rsidRPr="007A5227" w:rsidRDefault="00C572D0" w:rsidP="00F6620A">
      <w:pPr>
        <w:spacing w:line="480" w:lineRule="auto"/>
        <w:jc w:val="both"/>
        <w:rPr>
          <w:rFonts w:ascii="Arial" w:hAnsi="Arial"/>
        </w:rPr>
      </w:pPr>
      <w:r w:rsidRPr="007A5227">
        <w:rPr>
          <w:rFonts w:ascii="Arial" w:hAnsi="Arial"/>
        </w:rPr>
        <w:lastRenderedPageBreak/>
        <w:t xml:space="preserve">The topology </w:t>
      </w:r>
      <w:r w:rsidR="00D55B7E" w:rsidRPr="007A5227">
        <w:rPr>
          <w:rFonts w:ascii="Arial" w:hAnsi="Arial"/>
        </w:rPr>
        <w:t xml:space="preserve">of KpFlo11A </w:t>
      </w:r>
      <w:r w:rsidRPr="007A5227">
        <w:rPr>
          <w:rFonts w:ascii="Arial" w:hAnsi="Arial"/>
        </w:rPr>
        <w:t>resembles the structure of ScFlo11A</w:t>
      </w:r>
      <w:r w:rsidR="00366971" w:rsidRPr="007A5227">
        <w:rPr>
          <w:rFonts w:ascii="Arial" w:hAnsi="Arial"/>
        </w:rPr>
        <w:t>,</w:t>
      </w:r>
      <w:r w:rsidRPr="007A5227">
        <w:rPr>
          <w:rFonts w:ascii="Arial" w:hAnsi="Arial"/>
        </w:rPr>
        <w:t xml:space="preserve"> but </w:t>
      </w:r>
      <w:r w:rsidR="00366971" w:rsidRPr="007A5227">
        <w:rPr>
          <w:rFonts w:ascii="Arial" w:hAnsi="Arial"/>
        </w:rPr>
        <w:t>has</w:t>
      </w:r>
      <w:r w:rsidRPr="007A5227">
        <w:rPr>
          <w:rFonts w:ascii="Arial" w:hAnsi="Arial"/>
        </w:rPr>
        <w:t xml:space="preserve"> several distinct features. KpFlo11A </w:t>
      </w:r>
      <w:r w:rsidR="00F62927" w:rsidRPr="007A5227">
        <w:rPr>
          <w:rFonts w:ascii="Arial" w:hAnsi="Arial"/>
        </w:rPr>
        <w:t>harbors</w:t>
      </w:r>
      <w:r w:rsidRPr="007A5227">
        <w:rPr>
          <w:rFonts w:ascii="Arial" w:hAnsi="Arial"/>
        </w:rPr>
        <w:t xml:space="preserve"> three β-sheets but only minor α-helical elements. β-sheet I is formed by β-strands 2, 3 and 6, β-sheet II by β strands 4, 5, 8 and 9, and β-sheet III by β-strands 1, 7 and 10. β-sheet one and two form a beta-sandwich, which constitutes the fibronectin type III domain, while β-sheet III forms the neck-like subdomain that presents a junction to the B1 and B2 regions. As the neck-like subdomain represents a hinge to the downstream B regions</w:t>
      </w:r>
      <w:r w:rsidR="00CA18AB" w:rsidRPr="007A5227">
        <w:rPr>
          <w:rFonts w:ascii="Arial" w:hAnsi="Arial"/>
        </w:rPr>
        <w:t>,</w:t>
      </w:r>
      <w:r w:rsidRPr="007A5227">
        <w:rPr>
          <w:rFonts w:ascii="Arial" w:hAnsi="Arial"/>
        </w:rPr>
        <w:t xml:space="preserve"> it probably provides a rigid exposition of the Flo11A domains to the cellular environment. The region that is apical to the FNIII domain consists mainly of longer loop regions. Despite a sequence identity between K</w:t>
      </w:r>
      <w:r w:rsidR="00A03AF7" w:rsidRPr="007A5227">
        <w:rPr>
          <w:rFonts w:ascii="Arial" w:hAnsi="Arial"/>
        </w:rPr>
        <w:t>pFlo11A and ScFlo11A of only 3</w:t>
      </w:r>
      <w:r w:rsidR="00C143FE" w:rsidRPr="007A5227">
        <w:rPr>
          <w:rFonts w:ascii="Arial" w:hAnsi="Arial"/>
        </w:rPr>
        <w:t>2</w:t>
      </w:r>
      <w:r w:rsidRPr="007A5227">
        <w:rPr>
          <w:rFonts w:ascii="Arial" w:hAnsi="Arial"/>
        </w:rPr>
        <w:t>%, their overall structures show a high degree of simi</w:t>
      </w:r>
      <w:r w:rsidR="00A03AF7" w:rsidRPr="007A5227">
        <w:rPr>
          <w:rFonts w:ascii="Arial" w:hAnsi="Arial"/>
        </w:rPr>
        <w:t xml:space="preserve">larity with an </w:t>
      </w:r>
      <w:proofErr w:type="spellStart"/>
      <w:r w:rsidR="00A03AF7" w:rsidRPr="007A5227">
        <w:rPr>
          <w:rFonts w:ascii="Arial" w:hAnsi="Arial"/>
        </w:rPr>
        <w:t>r.m.s.d</w:t>
      </w:r>
      <w:proofErr w:type="spellEnd"/>
      <w:r w:rsidR="00A03AF7" w:rsidRPr="007A5227">
        <w:rPr>
          <w:rFonts w:ascii="Arial" w:hAnsi="Arial"/>
        </w:rPr>
        <w:t>. of 1.01 </w:t>
      </w:r>
      <w:r w:rsidRPr="007A5227">
        <w:rPr>
          <w:rFonts w:ascii="Arial" w:hAnsi="Arial"/>
        </w:rPr>
        <w:t>Å for 102 C</w:t>
      </w:r>
      <w:r w:rsidRPr="007A5227">
        <w:rPr>
          <w:rFonts w:ascii="Symbol" w:eastAsia="Webdings" w:hAnsi="Symbol" w:cs="Webdings"/>
        </w:rPr>
        <w:t></w:t>
      </w:r>
      <w:r w:rsidRPr="007A5227">
        <w:rPr>
          <w:rFonts w:ascii="Arial" w:hAnsi="Arial"/>
        </w:rPr>
        <w:t xml:space="preserve"> atoms after superposition (</w:t>
      </w:r>
      <w:r w:rsidR="00C42FEB">
        <w:rPr>
          <w:rFonts w:ascii="Arial" w:hAnsi="Arial"/>
        </w:rPr>
        <w:t>Figure 1</w:t>
      </w:r>
      <w:r w:rsidR="00C42FEB">
        <w:rPr>
          <w:rFonts w:ascii="Arial" w:hAnsi="Arial" w:cs="Arial"/>
        </w:rPr>
        <w:t>–</w:t>
      </w:r>
      <w:r w:rsidR="00C42FEB">
        <w:rPr>
          <w:rFonts w:ascii="Arial" w:hAnsi="Arial"/>
        </w:rPr>
        <w:t xml:space="preserve">figure supplement 1 </w:t>
      </w:r>
      <w:r w:rsidRPr="007A5227">
        <w:rPr>
          <w:rFonts w:ascii="Arial" w:hAnsi="Arial"/>
        </w:rPr>
        <w:t xml:space="preserve">and </w:t>
      </w:r>
      <w:r w:rsidR="00C42FEB">
        <w:rPr>
          <w:rFonts w:ascii="Arial" w:hAnsi="Arial"/>
        </w:rPr>
        <w:t>Figure 4</w:t>
      </w:r>
      <w:r w:rsidR="00C42FEB">
        <w:rPr>
          <w:rFonts w:ascii="Arial" w:hAnsi="Arial" w:cs="Arial"/>
        </w:rPr>
        <w:t>–</w:t>
      </w:r>
      <w:r w:rsidR="00C42FEB">
        <w:rPr>
          <w:rFonts w:ascii="Arial" w:hAnsi="Arial"/>
        </w:rPr>
        <w:t>figure supplement 2</w:t>
      </w:r>
      <w:r w:rsidRPr="007A5227">
        <w:rPr>
          <w:rFonts w:ascii="Arial" w:hAnsi="Arial"/>
        </w:rPr>
        <w:t>). As expected</w:t>
      </w:r>
      <w:r w:rsidR="00F060C7" w:rsidRPr="007A5227">
        <w:rPr>
          <w:rFonts w:ascii="Arial" w:hAnsi="Arial"/>
        </w:rPr>
        <w:t>,</w:t>
      </w:r>
      <w:r w:rsidRPr="007A5227">
        <w:rPr>
          <w:rFonts w:ascii="Arial" w:hAnsi="Arial"/>
        </w:rPr>
        <w:t xml:space="preserve"> </w:t>
      </w:r>
      <w:r w:rsidR="00F060C7" w:rsidRPr="007A5227">
        <w:rPr>
          <w:rFonts w:ascii="Arial" w:hAnsi="Arial"/>
        </w:rPr>
        <w:t>the FNIII domain</w:t>
      </w:r>
      <w:r w:rsidRPr="007A5227">
        <w:rPr>
          <w:rFonts w:ascii="Arial" w:hAnsi="Arial"/>
        </w:rPr>
        <w:t xml:space="preserve"> shows the hig</w:t>
      </w:r>
      <w:r w:rsidR="00A03AF7" w:rsidRPr="007A5227">
        <w:rPr>
          <w:rFonts w:ascii="Arial" w:hAnsi="Arial"/>
        </w:rPr>
        <w:t>hest degree of similarity (0.70 </w:t>
      </w:r>
      <w:r w:rsidRPr="007A5227">
        <w:rPr>
          <w:rFonts w:ascii="Arial" w:hAnsi="Arial"/>
        </w:rPr>
        <w:t>Å for 61 C</w:t>
      </w:r>
      <w:r w:rsidRPr="007A5227">
        <w:rPr>
          <w:rFonts w:ascii="Symbol" w:eastAsia="Webdings" w:hAnsi="Symbol" w:cs="Webdings"/>
        </w:rPr>
        <w:t></w:t>
      </w:r>
      <w:r w:rsidRPr="007A5227">
        <w:rPr>
          <w:rFonts w:ascii="Arial" w:hAnsi="Arial"/>
        </w:rPr>
        <w:t xml:space="preserve"> atoms derived from the </w:t>
      </w:r>
      <w:r w:rsidRPr="007A5227">
        <w:rPr>
          <w:rFonts w:ascii="Symbol" w:eastAsia="Webdings" w:hAnsi="Symbol" w:cs="Webdings"/>
        </w:rPr>
        <w:t></w:t>
      </w:r>
      <w:r w:rsidRPr="007A5227">
        <w:rPr>
          <w:rFonts w:ascii="Arial" w:hAnsi="Arial"/>
        </w:rPr>
        <w:t xml:space="preserve">-sheet), whereas the </w:t>
      </w:r>
      <w:r w:rsidR="00F060C7" w:rsidRPr="007A5227">
        <w:rPr>
          <w:rFonts w:ascii="Arial" w:hAnsi="Arial"/>
        </w:rPr>
        <w:t>rest</w:t>
      </w:r>
      <w:r w:rsidRPr="007A5227">
        <w:rPr>
          <w:rFonts w:ascii="Arial" w:hAnsi="Arial"/>
        </w:rPr>
        <w:t xml:space="preserve"> of KpFlo11A, the neck-like subdomain and the apical regions, significantly deviate from ScFlo11A.</w:t>
      </w:r>
    </w:p>
    <w:p w14:paraId="4B783309" w14:textId="60E13293" w:rsidR="00C572D0" w:rsidRPr="007A5227" w:rsidRDefault="00C572D0" w:rsidP="00F6620A">
      <w:pPr>
        <w:spacing w:line="480" w:lineRule="auto"/>
        <w:jc w:val="both"/>
        <w:rPr>
          <w:rFonts w:ascii="Arial" w:hAnsi="Arial"/>
        </w:rPr>
      </w:pPr>
      <w:r w:rsidRPr="007A5227">
        <w:rPr>
          <w:rFonts w:ascii="Arial" w:hAnsi="Arial"/>
        </w:rPr>
        <w:t xml:space="preserve">Apart from the N- and C-terminal ends, the neck region shows only local structural differences given that its three disulfide bridges for linkage to the FNIII core are well conserved among most Flo11 orthologs including ScFlo11 (C37/C167, C129/C192 and C28/C188). For example, β6 from sheet I continues partly into the neck region so that the latter consists of </w:t>
      </w:r>
      <w:r w:rsidR="007A25EF" w:rsidRPr="007A5227">
        <w:rPr>
          <w:rFonts w:ascii="Arial" w:hAnsi="Arial"/>
        </w:rPr>
        <w:t>only three β </w:t>
      </w:r>
      <w:r w:rsidRPr="007A5227">
        <w:rPr>
          <w:rFonts w:ascii="Arial" w:hAnsi="Arial"/>
        </w:rPr>
        <w:t>st</w:t>
      </w:r>
      <w:r w:rsidR="007A25EF" w:rsidRPr="007A5227">
        <w:rPr>
          <w:rFonts w:ascii="Arial" w:hAnsi="Arial"/>
        </w:rPr>
        <w:t>r</w:t>
      </w:r>
      <w:r w:rsidRPr="007A5227">
        <w:rPr>
          <w:rFonts w:ascii="Arial" w:hAnsi="Arial"/>
        </w:rPr>
        <w:t>ands instead of four as in ScFlo11A. Interestingly, the linker between the neck subdomain and the FNIII core lacks the α-helical segment of the ScFlo11A domain and adopts a distorted conformation</w:t>
      </w:r>
      <w:r w:rsidR="00A6506A" w:rsidRPr="007A5227">
        <w:rPr>
          <w:rFonts w:ascii="Arial" w:hAnsi="Arial"/>
        </w:rPr>
        <w:t xml:space="preserve">. </w:t>
      </w:r>
      <w:r w:rsidRPr="007A5227">
        <w:rPr>
          <w:rFonts w:ascii="Arial" w:hAnsi="Arial"/>
        </w:rPr>
        <w:t xml:space="preserve">Likewise, the apical region shows several structural deviations, particularly the region between </w:t>
      </w:r>
      <w:r w:rsidRPr="007A5227">
        <w:rPr>
          <w:rFonts w:ascii="Symbol" w:hAnsi="Symbol"/>
        </w:rPr>
        <w:t></w:t>
      </w:r>
      <w:r w:rsidRPr="007A5227">
        <w:rPr>
          <w:rFonts w:ascii="Arial" w:hAnsi="Arial"/>
        </w:rPr>
        <w:t xml:space="preserve">8 and </w:t>
      </w:r>
      <w:r w:rsidRPr="007A5227">
        <w:rPr>
          <w:rFonts w:ascii="Symbol" w:hAnsi="Symbol"/>
        </w:rPr>
        <w:t></w:t>
      </w:r>
      <w:r w:rsidRPr="007A5227">
        <w:rPr>
          <w:rFonts w:ascii="Arial" w:hAnsi="Arial"/>
        </w:rPr>
        <w:t>9. Here, an additional disulfide bridge between C143 and C152 that is missing in ScFlo11A causes the replacement of the 3</w:t>
      </w:r>
      <w:r w:rsidRPr="007A5227">
        <w:rPr>
          <w:rFonts w:ascii="Arial" w:hAnsi="Arial"/>
          <w:vertAlign w:val="subscript"/>
        </w:rPr>
        <w:t>10</w:t>
      </w:r>
      <w:r w:rsidRPr="007A5227">
        <w:rPr>
          <w:rFonts w:ascii="Arial" w:hAnsi="Arial"/>
        </w:rPr>
        <w:t>-helix in ScFlo11A by an irregular, disulfide-bridge stabilized loop region.</w:t>
      </w:r>
    </w:p>
    <w:p w14:paraId="0E16D6E2" w14:textId="713383A1" w:rsidR="003620E7" w:rsidRPr="007A5227" w:rsidRDefault="00C572D0" w:rsidP="00F6620A">
      <w:pPr>
        <w:spacing w:line="480" w:lineRule="auto"/>
        <w:jc w:val="both"/>
        <w:rPr>
          <w:rFonts w:ascii="Arial" w:hAnsi="Arial"/>
        </w:rPr>
      </w:pPr>
      <w:r w:rsidRPr="007A5227">
        <w:rPr>
          <w:rFonts w:ascii="Arial" w:hAnsi="Arial"/>
        </w:rPr>
        <w:lastRenderedPageBreak/>
        <w:t xml:space="preserve">A hallmark of the structure of ScFlo11A is its high degree of solvent-exposed aromatic residues, notably 6 of its 7 </w:t>
      </w:r>
      <w:proofErr w:type="spellStart"/>
      <w:r w:rsidRPr="007A5227">
        <w:rPr>
          <w:rFonts w:ascii="Arial" w:hAnsi="Arial"/>
        </w:rPr>
        <w:t>tryptophans</w:t>
      </w:r>
      <w:proofErr w:type="spellEnd"/>
      <w:r w:rsidRPr="007A5227">
        <w:rPr>
          <w:rFonts w:ascii="Arial" w:hAnsi="Arial"/>
        </w:rPr>
        <w:t xml:space="preserve"> and 8 of its 11 </w:t>
      </w:r>
      <w:proofErr w:type="spellStart"/>
      <w:r w:rsidRPr="007A5227">
        <w:rPr>
          <w:rFonts w:ascii="Arial" w:hAnsi="Arial"/>
        </w:rPr>
        <w:t>tyrosines</w:t>
      </w:r>
      <w:proofErr w:type="spellEnd"/>
      <w:r w:rsidRPr="007A5227">
        <w:rPr>
          <w:rFonts w:ascii="Arial" w:hAnsi="Arial"/>
        </w:rPr>
        <w:t>. These residues were found to be responsible for homophilic binding</w:t>
      </w:r>
      <w:r w:rsidR="00120DBE" w:rsidRPr="007A5227">
        <w:rPr>
          <w:rFonts w:ascii="Arial" w:hAnsi="Arial"/>
        </w:rPr>
        <w:t xml:space="preserve"> </w:t>
      </w:r>
      <w:r w:rsidR="00FA1D2E">
        <w:rPr>
          <w:rFonts w:ascii="Arial" w:hAnsi="Arial"/>
        </w:rPr>
        <w:fldChar w:fldCharType="begin"/>
      </w:r>
      <w:r w:rsidR="00FA1D2E">
        <w:rPr>
          <w:rFonts w:ascii="Arial" w:hAnsi="Arial"/>
        </w:rPr>
        <w:instrText xml:space="preserve"> ADDIN EN.CITE &lt;EndNote&gt;&lt;Cite&gt;&lt;Author&gt;Kraushaar&lt;/Author&gt;&lt;Year&gt;2015&lt;/Year&gt;&lt;RecNum&gt;2568&lt;/RecNum&gt;&lt;DisplayText&gt;(Kraushaar et al., 2015)&lt;/DisplayText&gt;&lt;record&gt;&lt;rec-number&gt;2568&lt;/rec-number&gt;&lt;foreign-keys&gt;&lt;key app="EN" db-id="dazasddrprvd9kesxxlveat4vv0rvv2p9rrw" timestamp="1479202190" guid="9d421b50-1df4-4ece-b906-d9328e8a2cd5"&gt;2568&lt;/key&gt;&lt;/foreign-keys&gt;&lt;ref-type name="Journal Article"&gt;17&lt;/ref-type&gt;&lt;contributors&gt;&lt;authors&gt;&lt;author&gt;Kraushaar, Timo&lt;/author&gt;&lt;author&gt;Brückner, Stefan&lt;/author&gt;&lt;author&gt;Veelders, Maik&lt;/author&gt;&lt;author&gt;Rhinow, Daniel&lt;/author&gt;&lt;author&gt;Schreiner, Franka&lt;/author&gt;&lt;author&gt;Birke, Raphael&lt;/author&gt;&lt;author&gt;Pagenstecher, Axel&lt;/author&gt;&lt;author&gt;Mösch, Hans-Ulrich&lt;/author&gt;&lt;author&gt;Essen, Lars-Oliver&lt;/author&gt;&lt;/authors&gt;&lt;/contributors&gt;&lt;auth-address&gt;Department of Chemistry, Philipps-Universitat, Hans-Meerwein-StraSSe 4, 35032 Marburg, Germany; Department of Biology, Philipps-Universitat, Karl-von-Frisch-StraSSe 8, 35043 Marburg, Germany.&lt;/auth-address&gt;&lt;titles&gt;&lt;title&gt;Interactions by the Fungal Flo11 Adhesin Depend on a Fibronectin Type III-like Adhesin Domain Girdled by Aromatic Bands&lt;/title&gt;&lt;secondary-title&gt;Structure&lt;/secondary-title&gt;&lt;alt-title&gt;Structure&lt;/alt-title&gt;&lt;/titles&gt;&lt;periodical&gt;&lt;full-title&gt;Structure&lt;/full-title&gt;&lt;/periodical&gt;&lt;alt-periodical&gt;&lt;full-title&gt;Structure&lt;/full-title&gt;&lt;/alt-periodical&gt;&lt;pages&gt;1005-17&lt;/pages&gt;&lt;volume&gt;23&lt;/volume&gt;&lt;number&gt;6&lt;/number&gt;&lt;dates&gt;&lt;year&gt;2015&lt;/year&gt;&lt;/dates&gt;&lt;accession-num&gt;25960408&lt;/accession-num&gt;&lt;urls&gt;&lt;related-urls&gt;&lt;url&gt;&amp;lt;Go to ISI&amp;gt;://MEDLINE:25960408&lt;/url&gt;&lt;/related-urls&gt;&lt;/urls&gt;&lt;language&gt;English&lt;/language&gt;&lt;/record&gt;&lt;/Cite&gt;&lt;/EndNote&gt;</w:instrText>
      </w:r>
      <w:r w:rsidR="00FA1D2E">
        <w:rPr>
          <w:rFonts w:ascii="Arial" w:hAnsi="Arial"/>
        </w:rPr>
        <w:fldChar w:fldCharType="separate"/>
      </w:r>
      <w:r w:rsidR="00FA1D2E">
        <w:rPr>
          <w:rFonts w:ascii="Arial" w:hAnsi="Arial"/>
          <w:noProof/>
        </w:rPr>
        <w:t>(Kraushaar et al., 2015)</w:t>
      </w:r>
      <w:r w:rsidR="00FA1D2E">
        <w:rPr>
          <w:rFonts w:ascii="Arial" w:hAnsi="Arial"/>
        </w:rPr>
        <w:fldChar w:fldCharType="end"/>
      </w:r>
      <w:r w:rsidR="00965717" w:rsidRPr="007A5227">
        <w:rPr>
          <w:rFonts w:ascii="Arial" w:hAnsi="Arial"/>
        </w:rPr>
        <w:t xml:space="preserve">. </w:t>
      </w:r>
      <w:r w:rsidRPr="007A5227">
        <w:rPr>
          <w:rFonts w:ascii="Arial" w:hAnsi="Arial"/>
        </w:rPr>
        <w:t xml:space="preserve">All of these residues were found to be parts of two surface-exposed bands and further surrounded by acidic residues. The latter ensures that homophilic adhesion only occurs at lower pH as given by the natural environmental conditions of </w:t>
      </w:r>
      <w:r w:rsidRPr="007A5227">
        <w:rPr>
          <w:rFonts w:ascii="Arial" w:hAnsi="Arial"/>
          <w:i/>
        </w:rPr>
        <w:t>S. cerevisiae</w:t>
      </w:r>
      <w:r w:rsidRPr="007A5227">
        <w:rPr>
          <w:rFonts w:ascii="Arial" w:hAnsi="Arial"/>
        </w:rPr>
        <w:t>. Our analysis of the KpFlo11A structure shows an analogous surface p</w:t>
      </w:r>
      <w:r w:rsidR="00983FDD" w:rsidRPr="007A5227">
        <w:rPr>
          <w:rFonts w:ascii="Arial" w:hAnsi="Arial"/>
        </w:rPr>
        <w:t xml:space="preserve">atterning of aromatic residues. </w:t>
      </w:r>
      <w:r w:rsidRPr="007A5227">
        <w:rPr>
          <w:rFonts w:ascii="Arial" w:hAnsi="Arial"/>
        </w:rPr>
        <w:t xml:space="preserve">Here, 6 of 8 </w:t>
      </w:r>
      <w:proofErr w:type="spellStart"/>
      <w:r w:rsidRPr="007A5227">
        <w:rPr>
          <w:rFonts w:ascii="Arial" w:hAnsi="Arial"/>
        </w:rPr>
        <w:t>tryptophans</w:t>
      </w:r>
      <w:proofErr w:type="spellEnd"/>
      <w:r w:rsidRPr="007A5227">
        <w:rPr>
          <w:rFonts w:ascii="Arial" w:hAnsi="Arial"/>
        </w:rPr>
        <w:t xml:space="preserve"> and 9 of 10 </w:t>
      </w:r>
      <w:proofErr w:type="spellStart"/>
      <w:r w:rsidRPr="007A5227">
        <w:rPr>
          <w:rFonts w:ascii="Arial" w:hAnsi="Arial"/>
        </w:rPr>
        <w:t>tyrosines</w:t>
      </w:r>
      <w:proofErr w:type="spellEnd"/>
      <w:r w:rsidRPr="007A5227">
        <w:rPr>
          <w:rFonts w:ascii="Arial" w:hAnsi="Arial"/>
        </w:rPr>
        <w:t xml:space="preserve"> are surface-exposed and cluster in two bands (</w:t>
      </w:r>
      <w:r w:rsidR="007A7A75" w:rsidRPr="007A5227">
        <w:rPr>
          <w:rFonts w:ascii="Arial" w:hAnsi="Arial"/>
        </w:rPr>
        <w:t>Fig</w:t>
      </w:r>
      <w:r w:rsidR="00FC5207">
        <w:rPr>
          <w:rFonts w:ascii="Arial" w:hAnsi="Arial"/>
        </w:rPr>
        <w:t>ure</w:t>
      </w:r>
      <w:r w:rsidR="007A7A75" w:rsidRPr="007A5227">
        <w:rPr>
          <w:rFonts w:ascii="Arial" w:hAnsi="Arial"/>
        </w:rPr>
        <w:t> </w:t>
      </w:r>
      <w:r w:rsidR="00756BDD" w:rsidRPr="007A5227">
        <w:rPr>
          <w:rFonts w:ascii="Arial" w:hAnsi="Arial"/>
        </w:rPr>
        <w:t>4 and</w:t>
      </w:r>
      <w:r w:rsidR="003D70B5">
        <w:rPr>
          <w:rFonts w:ascii="Arial" w:hAnsi="Arial"/>
        </w:rPr>
        <w:t xml:space="preserve"> </w:t>
      </w:r>
      <w:r w:rsidR="00FC5207">
        <w:rPr>
          <w:rFonts w:ascii="Arial" w:hAnsi="Arial"/>
        </w:rPr>
        <w:t>Figure 4</w:t>
      </w:r>
      <w:r w:rsidR="00FC5207">
        <w:rPr>
          <w:rFonts w:ascii="Arial" w:hAnsi="Arial" w:cs="Arial"/>
        </w:rPr>
        <w:t>–</w:t>
      </w:r>
      <w:r w:rsidR="00FC5207">
        <w:rPr>
          <w:rFonts w:ascii="Arial" w:hAnsi="Arial"/>
        </w:rPr>
        <w:t>figure supplement</w:t>
      </w:r>
      <w:r w:rsidR="001F179D">
        <w:rPr>
          <w:rFonts w:ascii="Arial" w:hAnsi="Arial"/>
        </w:rPr>
        <w:t> </w:t>
      </w:r>
      <w:r w:rsidR="008C134A">
        <w:rPr>
          <w:rFonts w:ascii="Arial" w:hAnsi="Arial"/>
        </w:rPr>
        <w:t>2</w:t>
      </w:r>
      <w:r w:rsidRPr="007A5227">
        <w:rPr>
          <w:rFonts w:ascii="Arial" w:hAnsi="Arial"/>
        </w:rPr>
        <w:t xml:space="preserve">). These bands, I and II, are found at the corresponding surface regions of ScFlo11A, although their constituting structural elements, especially the apical regions and the linker between neck-like subdomain and FNIII domain, differ. Accordingly, half of the surface-exposed aromatic residues were found to be either conserved (W58, Y64, Y106, Y121, W155, W157, W184) or altered from </w:t>
      </w:r>
      <w:proofErr w:type="spellStart"/>
      <w:r w:rsidRPr="007A5227">
        <w:rPr>
          <w:rFonts w:ascii="Arial" w:hAnsi="Arial"/>
        </w:rPr>
        <w:t>tyrosines</w:t>
      </w:r>
      <w:proofErr w:type="spellEnd"/>
      <w:r w:rsidRPr="007A5227">
        <w:rPr>
          <w:rFonts w:ascii="Arial" w:hAnsi="Arial"/>
        </w:rPr>
        <w:t xml:space="preserve"> to </w:t>
      </w:r>
      <w:proofErr w:type="spellStart"/>
      <w:r w:rsidRPr="007A5227">
        <w:rPr>
          <w:rFonts w:ascii="Arial" w:hAnsi="Arial"/>
        </w:rPr>
        <w:t>tryptophans</w:t>
      </w:r>
      <w:proofErr w:type="spellEnd"/>
      <w:r w:rsidRPr="007A5227">
        <w:rPr>
          <w:rFonts w:ascii="Arial" w:hAnsi="Arial"/>
        </w:rPr>
        <w:t xml:space="preserve"> (W99, W142). The other half has mostly hydrophobic counterparts in the ScFlo11A structure (V, L, F, P). Given a low isoelectric point (</w:t>
      </w:r>
      <w:proofErr w:type="spellStart"/>
      <w:r w:rsidRPr="007A5227">
        <w:rPr>
          <w:rFonts w:ascii="Arial" w:hAnsi="Arial"/>
        </w:rPr>
        <w:t>pI</w:t>
      </w:r>
      <w:proofErr w:type="spellEnd"/>
      <w:r w:rsidRPr="007A5227">
        <w:rPr>
          <w:rFonts w:ascii="Arial" w:hAnsi="Arial"/>
        </w:rPr>
        <w:t>) of 5.5 that resembles the ScFlo11A domain we examined the distribution of acidic residues on the surface of KpFlo11A. As expected this domain has a high prevalence of surface-exposed acidic residues, namely nine glutamates and 13 aspartates. The surface distribution shows that these acidic residues co-cluster similarly with the two aromatic bands (</w:t>
      </w:r>
      <w:r w:rsidR="00983FDD" w:rsidRPr="007A5227">
        <w:rPr>
          <w:rFonts w:ascii="Arial" w:hAnsi="Arial"/>
        </w:rPr>
        <w:t>data not shown)</w:t>
      </w:r>
      <w:r w:rsidRPr="007A5227">
        <w:rPr>
          <w:rFonts w:ascii="Arial" w:hAnsi="Arial"/>
        </w:rPr>
        <w:t xml:space="preserve"> as in the ScFlo11A domain. Here, only one third is conserved between these two Flo11 orthologs (D61, E73, E76, D109, D141, D162, D172), the other are derived from different types of surface-exposed residues. Interestingly, besides the high occurrence of solvent exposed aromatic and acidic residues we also found an increased prevalence of adjacent proline residues. There are 5 residues in ScFlo11A, but 10 in KpFlo11A. Generally, this residue type has </w:t>
      </w:r>
      <w:r w:rsidRPr="007A5227">
        <w:rPr>
          <w:rFonts w:ascii="Arial" w:hAnsi="Arial"/>
        </w:rPr>
        <w:lastRenderedPageBreak/>
        <w:t>often a structural role, e.g. in stabilizing bends</w:t>
      </w:r>
      <w:r w:rsidR="00B0544E" w:rsidRPr="007A5227">
        <w:rPr>
          <w:rFonts w:ascii="Arial" w:hAnsi="Arial"/>
        </w:rPr>
        <w:t xml:space="preserve"> and turns. However, when </w:t>
      </w:r>
      <w:r w:rsidR="00F62927" w:rsidRPr="007A5227">
        <w:rPr>
          <w:rFonts w:ascii="Arial" w:hAnsi="Arial"/>
        </w:rPr>
        <w:t>analyzing</w:t>
      </w:r>
      <w:r w:rsidRPr="007A5227">
        <w:rPr>
          <w:rFonts w:ascii="Arial" w:hAnsi="Arial"/>
        </w:rPr>
        <w:t xml:space="preserve"> ScFlo11-mediated adhesion to polystyrene surfaces</w:t>
      </w:r>
      <w:r w:rsidR="00482687" w:rsidRPr="007A5227">
        <w:rPr>
          <w:rFonts w:ascii="Arial" w:hAnsi="Arial"/>
        </w:rPr>
        <w:t>,</w:t>
      </w:r>
      <w:r w:rsidRPr="007A5227">
        <w:rPr>
          <w:rFonts w:ascii="Arial" w:hAnsi="Arial"/>
        </w:rPr>
        <w:t xml:space="preserve"> Mortensen and coworkers showed by phage display techniques that not only </w:t>
      </w:r>
      <w:proofErr w:type="spellStart"/>
      <w:r w:rsidRPr="007A5227">
        <w:rPr>
          <w:rFonts w:ascii="Arial" w:hAnsi="Arial"/>
        </w:rPr>
        <w:t>tryptophans</w:t>
      </w:r>
      <w:proofErr w:type="spellEnd"/>
      <w:r w:rsidRPr="007A5227">
        <w:rPr>
          <w:rFonts w:ascii="Arial" w:hAnsi="Arial"/>
        </w:rPr>
        <w:t>, but also co-occurring prolines are major factors for surface adhesion</w:t>
      </w:r>
      <w:r w:rsidR="00F04CEE" w:rsidRPr="007A5227">
        <w:rPr>
          <w:rFonts w:ascii="Arial" w:hAnsi="Arial"/>
        </w:rPr>
        <w:t xml:space="preserve"> </w:t>
      </w:r>
      <w:r w:rsidR="00FA1D2E">
        <w:rPr>
          <w:rFonts w:ascii="Arial" w:hAnsi="Arial"/>
        </w:rPr>
        <w:fldChar w:fldCharType="begin">
          <w:fldData xml:space="preserve">PEVuZE5vdGU+PENpdGU+PEF1dGhvcj5Nb3J0ZW5zZW48L0F1dGhvcj48WWVhcj4yMDA3PC9ZZWFy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</w:fldData>
        </w:fldChar>
      </w:r>
      <w:r w:rsidR="00FA1D2E">
        <w:rPr>
          <w:rFonts w:ascii="Arial" w:hAnsi="Arial"/>
        </w:rPr>
        <w:instrText xml:space="preserve"> ADDIN EN.CITE </w:instrText>
      </w:r>
      <w:r w:rsidR="00FA1D2E">
        <w:rPr>
          <w:rFonts w:ascii="Arial" w:hAnsi="Arial"/>
        </w:rPr>
        <w:fldChar w:fldCharType="begin">
          <w:fldData xml:space="preserve">PEVuZE5vdGU+PENpdGU+PEF1dGhvcj5Nb3J0ZW5zZW48L0F1dGhvcj48WWVhcj4yMDA3PC9ZZWFy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</w:fldData>
        </w:fldChar>
      </w:r>
      <w:r w:rsidR="00FA1D2E">
        <w:rPr>
          <w:rFonts w:ascii="Arial" w:hAnsi="Arial"/>
        </w:rPr>
        <w:instrText xml:space="preserve"> ADDIN EN.CITE.DATA </w:instrText>
      </w:r>
      <w:r w:rsidR="00FA1D2E">
        <w:rPr>
          <w:rFonts w:ascii="Arial" w:hAnsi="Arial"/>
        </w:rPr>
      </w:r>
      <w:r w:rsidR="00FA1D2E">
        <w:rPr>
          <w:rFonts w:ascii="Arial" w:hAnsi="Arial"/>
        </w:rPr>
        <w:fldChar w:fldCharType="end"/>
      </w:r>
      <w:r w:rsidR="00FA1D2E">
        <w:rPr>
          <w:rFonts w:ascii="Arial" w:hAnsi="Arial"/>
        </w:rPr>
      </w:r>
      <w:r w:rsidR="00FA1D2E">
        <w:rPr>
          <w:rFonts w:ascii="Arial" w:hAnsi="Arial"/>
        </w:rPr>
        <w:fldChar w:fldCharType="separate"/>
      </w:r>
      <w:r w:rsidR="00FA1D2E">
        <w:rPr>
          <w:rFonts w:ascii="Arial" w:hAnsi="Arial"/>
          <w:noProof/>
        </w:rPr>
        <w:t>(Mortensen et al., 2007)</w:t>
      </w:r>
      <w:r w:rsidR="00FA1D2E">
        <w:rPr>
          <w:rFonts w:ascii="Arial" w:hAnsi="Arial"/>
        </w:rPr>
        <w:fldChar w:fldCharType="end"/>
      </w:r>
      <w:r w:rsidR="002127DA" w:rsidRPr="007A5227">
        <w:rPr>
          <w:rFonts w:ascii="Arial" w:hAnsi="Arial"/>
        </w:rPr>
        <w:t xml:space="preserve">. </w:t>
      </w:r>
      <w:r w:rsidRPr="007A5227">
        <w:rPr>
          <w:rFonts w:ascii="Arial" w:hAnsi="Arial"/>
        </w:rPr>
        <w:t xml:space="preserve">Indeed, apart from P29 all prolines are adjacent to or pack with </w:t>
      </w:r>
      <w:proofErr w:type="spellStart"/>
      <w:r w:rsidRPr="007A5227">
        <w:rPr>
          <w:rFonts w:ascii="Arial" w:hAnsi="Arial"/>
        </w:rPr>
        <w:t>tryptophans</w:t>
      </w:r>
      <w:proofErr w:type="spellEnd"/>
      <w:r w:rsidRPr="007A5227">
        <w:rPr>
          <w:rFonts w:ascii="Arial" w:hAnsi="Arial"/>
        </w:rPr>
        <w:t xml:space="preserve"> and </w:t>
      </w:r>
      <w:proofErr w:type="spellStart"/>
      <w:r w:rsidRPr="007A5227">
        <w:rPr>
          <w:rFonts w:ascii="Arial" w:hAnsi="Arial"/>
        </w:rPr>
        <w:t>tyrosines</w:t>
      </w:r>
      <w:proofErr w:type="spellEnd"/>
      <w:r w:rsidRPr="007A5227">
        <w:rPr>
          <w:rFonts w:ascii="Arial" w:hAnsi="Arial"/>
        </w:rPr>
        <w:t>. Seven of these prolines are (partly) surface-exposed so that they may contribute either to hydrophobic interaction or steric stabilization of the aromatic side chains.</w:t>
      </w:r>
    </w:p>
    <w:p w14:paraId="0BE74CC2" w14:textId="77777777" w:rsidR="0064464F" w:rsidRDefault="0064464F" w:rsidP="00F6620A">
      <w:pPr>
        <w:spacing w:line="480" w:lineRule="auto"/>
        <w:jc w:val="both"/>
        <w:rPr>
          <w:rFonts w:ascii="Arial" w:hAnsi="Arial"/>
        </w:rPr>
      </w:pPr>
    </w:p>
    <w:p w14:paraId="6A27AB3C" w14:textId="6756DBA6" w:rsidR="00FA1D2E" w:rsidRPr="00725786" w:rsidRDefault="00E603DF" w:rsidP="00F6620A">
      <w:pPr>
        <w:spacing w:line="480" w:lineRule="auto"/>
        <w:jc w:val="both"/>
        <w:rPr>
          <w:rFonts w:ascii="Arial" w:hAnsi="Arial"/>
          <w:b/>
          <w:lang w:val="de-DE"/>
        </w:rPr>
      </w:pPr>
      <w:r w:rsidRPr="00725786">
        <w:rPr>
          <w:rFonts w:ascii="Arial" w:hAnsi="Arial"/>
          <w:b/>
          <w:lang w:val="de-DE"/>
        </w:rPr>
        <w:t>References</w:t>
      </w:r>
    </w:p>
    <w:p w14:paraId="16293F37" w14:textId="77777777" w:rsidR="00FA1D2E" w:rsidRPr="00FA1D2E" w:rsidRDefault="00FA1D2E" w:rsidP="00F6620A">
      <w:pPr>
        <w:pStyle w:val="EndNoteBibliography"/>
        <w:spacing w:line="480" w:lineRule="auto"/>
        <w:ind w:left="720" w:hanging="720"/>
        <w:rPr>
          <w:noProof/>
        </w:rPr>
      </w:pPr>
      <w:r>
        <w:fldChar w:fldCharType="begin"/>
      </w:r>
      <w:r w:rsidRPr="00725786">
        <w:rPr>
          <w:lang w:val="de-DE"/>
        </w:rPr>
        <w:instrText xml:space="preserve"> ADDIN EN.REFLIST </w:instrText>
      </w:r>
      <w:r>
        <w:fldChar w:fldCharType="separate"/>
      </w:r>
      <w:r w:rsidRPr="00725786">
        <w:rPr>
          <w:noProof/>
          <w:lang w:val="de-DE"/>
        </w:rPr>
        <w:t xml:space="preserve">KASPER, C., RASMUSSEN, H., KASTRUP, J. S., IKEMIZU, S., JONES, E. Y., BEREZIN, V., BOCK, E. &amp; LARSEN, I. K. 2000. </w:t>
      </w:r>
      <w:r w:rsidRPr="00FA1D2E">
        <w:rPr>
          <w:noProof/>
        </w:rPr>
        <w:t xml:space="preserve">Structural basis of cell-cell adhesion by NCAM. </w:t>
      </w:r>
      <w:r w:rsidRPr="00FA1D2E">
        <w:rPr>
          <w:i/>
          <w:noProof/>
        </w:rPr>
        <w:t>Nat Struct Biol,</w:t>
      </w:r>
      <w:r w:rsidRPr="00FA1D2E">
        <w:rPr>
          <w:noProof/>
        </w:rPr>
        <w:t xml:space="preserve"> 7</w:t>
      </w:r>
      <w:r w:rsidRPr="00FA1D2E">
        <w:rPr>
          <w:b/>
          <w:noProof/>
        </w:rPr>
        <w:t>,</w:t>
      </w:r>
      <w:r w:rsidRPr="00FA1D2E">
        <w:rPr>
          <w:noProof/>
        </w:rPr>
        <w:t xml:space="preserve"> 389-93.</w:t>
      </w:r>
    </w:p>
    <w:p w14:paraId="07595F65" w14:textId="77777777" w:rsidR="00FA1D2E" w:rsidRPr="00FA1D2E" w:rsidRDefault="00FA1D2E" w:rsidP="00F6620A">
      <w:pPr>
        <w:pStyle w:val="EndNoteBibliography"/>
        <w:spacing w:line="480" w:lineRule="auto"/>
        <w:ind w:left="720" w:hanging="720"/>
        <w:rPr>
          <w:noProof/>
        </w:rPr>
      </w:pPr>
      <w:r w:rsidRPr="00725786">
        <w:rPr>
          <w:noProof/>
          <w:lang w:val="de-DE"/>
        </w:rPr>
        <w:t xml:space="preserve">KRAUSHAAR, T., BRÜCKNER, S., VEELDERS, M., RHINOW, D., SCHREINER, F., BIRKE, R., PAGENSTECHER, A., MÖSCH, H.-U. &amp; ESSEN, L.-O. 2015. </w:t>
      </w:r>
      <w:r w:rsidRPr="00FA1D2E">
        <w:rPr>
          <w:noProof/>
        </w:rPr>
        <w:t xml:space="preserve">Interactions by the Fungal Flo11 Adhesin Depend on a Fibronectin Type III-like Adhesin Domain Girdled by Aromatic Bands. </w:t>
      </w:r>
      <w:r w:rsidRPr="00FA1D2E">
        <w:rPr>
          <w:i/>
          <w:noProof/>
        </w:rPr>
        <w:t>Structure,</w:t>
      </w:r>
      <w:r w:rsidRPr="00FA1D2E">
        <w:rPr>
          <w:noProof/>
        </w:rPr>
        <w:t xml:space="preserve"> 23</w:t>
      </w:r>
      <w:r w:rsidRPr="00FA1D2E">
        <w:rPr>
          <w:b/>
          <w:noProof/>
        </w:rPr>
        <w:t>,</w:t>
      </w:r>
      <w:r w:rsidRPr="00FA1D2E">
        <w:rPr>
          <w:noProof/>
        </w:rPr>
        <w:t xml:space="preserve"> 1005-17.</w:t>
      </w:r>
    </w:p>
    <w:p w14:paraId="43C1D594" w14:textId="77777777" w:rsidR="00FA1D2E" w:rsidRPr="00FA1D2E" w:rsidRDefault="00FA1D2E" w:rsidP="00F6620A">
      <w:pPr>
        <w:pStyle w:val="EndNoteBibliography"/>
        <w:spacing w:line="480" w:lineRule="auto"/>
        <w:ind w:left="720" w:hanging="720"/>
        <w:rPr>
          <w:noProof/>
        </w:rPr>
      </w:pPr>
      <w:r w:rsidRPr="00FA1D2E">
        <w:rPr>
          <w:noProof/>
        </w:rPr>
        <w:t xml:space="preserve">KRISSINEL, E. &amp; HENRICK, K. 2007. Inference of macromolecular assemblies from crystalline state. </w:t>
      </w:r>
      <w:r w:rsidRPr="00FA1D2E">
        <w:rPr>
          <w:i/>
          <w:noProof/>
        </w:rPr>
        <w:t>J Mol Biol,</w:t>
      </w:r>
      <w:r w:rsidRPr="00FA1D2E">
        <w:rPr>
          <w:noProof/>
        </w:rPr>
        <w:t xml:space="preserve"> 372</w:t>
      </w:r>
      <w:r w:rsidRPr="00FA1D2E">
        <w:rPr>
          <w:b/>
          <w:noProof/>
        </w:rPr>
        <w:t>,</w:t>
      </w:r>
      <w:r w:rsidRPr="00FA1D2E">
        <w:rPr>
          <w:noProof/>
        </w:rPr>
        <w:t xml:space="preserve"> 774-97.</w:t>
      </w:r>
    </w:p>
    <w:p w14:paraId="31DDDB4B" w14:textId="77777777" w:rsidR="00FA1D2E" w:rsidRPr="00725786" w:rsidRDefault="00FA1D2E" w:rsidP="00F6620A">
      <w:pPr>
        <w:pStyle w:val="EndNoteBibliography"/>
        <w:spacing w:line="480" w:lineRule="auto"/>
        <w:ind w:left="720" w:hanging="720"/>
        <w:rPr>
          <w:noProof/>
          <w:lang w:val="de-DE"/>
        </w:rPr>
      </w:pPr>
      <w:r w:rsidRPr="00FA1D2E">
        <w:rPr>
          <w:noProof/>
        </w:rPr>
        <w:t xml:space="preserve">MORTENSEN, H. D., DUPONT, K., JESPERSEN, L., WILLATS, W. G. &amp; ARNEBORG, N. 2007. Identification of amino acids involved in the Flo11p-mediated adhesion of </w:t>
      </w:r>
      <w:r w:rsidRPr="00FA1D2E">
        <w:rPr>
          <w:i/>
          <w:noProof/>
        </w:rPr>
        <w:t>Saccharomyces cerevisiae</w:t>
      </w:r>
      <w:r w:rsidRPr="00FA1D2E">
        <w:rPr>
          <w:noProof/>
        </w:rPr>
        <w:t xml:space="preserve"> to a polystyrene surface using phage display with competitive elution. </w:t>
      </w:r>
      <w:r w:rsidRPr="00725786">
        <w:rPr>
          <w:i/>
          <w:noProof/>
          <w:lang w:val="de-DE"/>
        </w:rPr>
        <w:t>J Appl Microbiol,</w:t>
      </w:r>
      <w:r w:rsidRPr="00725786">
        <w:rPr>
          <w:noProof/>
          <w:lang w:val="de-DE"/>
        </w:rPr>
        <w:t xml:space="preserve"> 103</w:t>
      </w:r>
      <w:r w:rsidRPr="00725786">
        <w:rPr>
          <w:b/>
          <w:noProof/>
          <w:lang w:val="de-DE"/>
        </w:rPr>
        <w:t>,</w:t>
      </w:r>
      <w:r w:rsidRPr="00725786">
        <w:rPr>
          <w:noProof/>
          <w:lang w:val="de-DE"/>
        </w:rPr>
        <w:t xml:space="preserve"> 1041-7.</w:t>
      </w:r>
    </w:p>
    <w:p w14:paraId="79277921" w14:textId="77777777" w:rsidR="00FA1D2E" w:rsidRPr="00FA1D2E" w:rsidRDefault="00FA1D2E" w:rsidP="00F6620A">
      <w:pPr>
        <w:pStyle w:val="EndNoteBibliography"/>
        <w:spacing w:line="480" w:lineRule="auto"/>
        <w:ind w:left="720" w:hanging="720"/>
        <w:rPr>
          <w:noProof/>
        </w:rPr>
      </w:pPr>
      <w:r w:rsidRPr="00725786">
        <w:rPr>
          <w:noProof/>
          <w:lang w:val="de-DE"/>
        </w:rPr>
        <w:t xml:space="preserve">SOROKA, V., KOLKOVA, K., KASTRUP, J. S., DIEDERICHS, K., BREED, J., KISELYOV, V. V., POULSEN, F. M., LARSEN, I. K., WELTE, W., BEREZIN, V., BOCK, E. &amp; KASPER, C. 2003. </w:t>
      </w:r>
      <w:r w:rsidRPr="00FA1D2E">
        <w:rPr>
          <w:noProof/>
        </w:rPr>
        <w:t>Structure and interactions of NCAM Ig1-2-</w:t>
      </w:r>
      <w:r w:rsidRPr="00FA1D2E">
        <w:rPr>
          <w:noProof/>
        </w:rPr>
        <w:lastRenderedPageBreak/>
        <w:t xml:space="preserve">3 suggest a novel zipper mechanism for homophilic adhesion. </w:t>
      </w:r>
      <w:r w:rsidRPr="00FA1D2E">
        <w:rPr>
          <w:i/>
          <w:noProof/>
        </w:rPr>
        <w:t>Structure,</w:t>
      </w:r>
      <w:r w:rsidRPr="00FA1D2E">
        <w:rPr>
          <w:noProof/>
        </w:rPr>
        <w:t xml:space="preserve"> 11</w:t>
      </w:r>
      <w:r w:rsidRPr="00FA1D2E">
        <w:rPr>
          <w:b/>
          <w:noProof/>
        </w:rPr>
        <w:t>,</w:t>
      </w:r>
      <w:r w:rsidRPr="00FA1D2E">
        <w:rPr>
          <w:noProof/>
        </w:rPr>
        <w:t xml:space="preserve"> 1291-301.</w:t>
      </w:r>
    </w:p>
    <w:p w14:paraId="3B80CDA2" w14:textId="5D008CD4" w:rsidR="00431B27" w:rsidRPr="007A5227" w:rsidRDefault="00FA1D2E" w:rsidP="00F6620A">
      <w:pPr>
        <w:spacing w:line="480" w:lineRule="auto"/>
        <w:rPr>
          <w:rFonts w:ascii="Arial" w:hAnsi="Arial"/>
        </w:rPr>
      </w:pPr>
      <w:r>
        <w:rPr>
          <w:rFonts w:ascii="Arial" w:hAnsi="Arial"/>
        </w:rPr>
        <w:fldChar w:fldCharType="end"/>
      </w:r>
    </w:p>
    <w:sectPr w:rsidR="00431B27" w:rsidRPr="007A5227" w:rsidSect="003C605A">
      <w:footerReference w:type="default" r:id="rId8"/>
      <w:pgSz w:w="11900" w:h="16840"/>
      <w:pgMar w:top="1418" w:right="1418" w:bottom="1134"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5E95B" w14:textId="77777777" w:rsidR="00A14E73" w:rsidRDefault="00A14E73">
      <w:pPr>
        <w:pStyle w:val="Standa1"/>
      </w:pPr>
      <w:r>
        <w:separator/>
      </w:r>
    </w:p>
  </w:endnote>
  <w:endnote w:type="continuationSeparator" w:id="0">
    <w:p w14:paraId="6B9794F8" w14:textId="77777777" w:rsidR="00A14E73" w:rsidRDefault="00A14E73">
      <w:pPr>
        <w:pStyle w:val="Standa1"/>
      </w:pPr>
      <w:r>
        <w:continuationSeparator/>
      </w:r>
    </w:p>
  </w:endnote>
  <w:endnote w:type="continuationNotice" w:id="1">
    <w:p w14:paraId="386DDE0D" w14:textId="77777777" w:rsidR="00A14E73" w:rsidRDefault="00A14E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w:panose1 w:val="020005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Webdings">
    <w:panose1 w:val="05030102010509060703"/>
    <w:charset w:val="02"/>
    <w:family w:val="decorative"/>
    <w:pitch w:val="variable"/>
    <w:sig w:usb0="00000003" w:usb1="1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09A14" w14:textId="77777777" w:rsidR="001F179D" w:rsidRPr="00445EE0" w:rsidRDefault="001F179D">
    <w:pPr>
      <w:pStyle w:val="Fuzei"/>
      <w:jc w:val="center"/>
      <w:rPr>
        <w:rFonts w:ascii="Arial" w:hAnsi="Arial"/>
      </w:rPr>
    </w:pPr>
    <w:r w:rsidRPr="00445EE0">
      <w:rPr>
        <w:rStyle w:val="Seitenzahl"/>
        <w:rFonts w:ascii="Arial" w:hAnsi="Arial"/>
      </w:rPr>
      <w:fldChar w:fldCharType="begin"/>
    </w:r>
    <w:r w:rsidRPr="00445EE0">
      <w:rPr>
        <w:rStyle w:val="Seitenzahl"/>
        <w:rFonts w:ascii="Arial" w:hAnsi="Arial"/>
      </w:rPr>
      <w:instrText xml:space="preserve"> PAGE </w:instrText>
    </w:r>
    <w:r w:rsidRPr="00445EE0">
      <w:rPr>
        <w:rStyle w:val="Seitenzahl"/>
        <w:rFonts w:ascii="Arial" w:hAnsi="Arial"/>
      </w:rPr>
      <w:fldChar w:fldCharType="separate"/>
    </w:r>
    <w:r>
      <w:rPr>
        <w:rStyle w:val="Seitenzahl"/>
        <w:rFonts w:ascii="Arial" w:hAnsi="Arial"/>
        <w:noProof/>
      </w:rPr>
      <w:t>28</w:t>
    </w:r>
    <w:r w:rsidRPr="00445EE0">
      <w:rPr>
        <w:rStyle w:val="Seitenzahl"/>
        <w:rFonts w:ascii="Arial" w:hAnsi="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FC92B" w14:textId="77777777" w:rsidR="00A14E73" w:rsidRDefault="00A14E73">
      <w:pPr>
        <w:pStyle w:val="Standa1"/>
      </w:pPr>
      <w:r>
        <w:separator/>
      </w:r>
    </w:p>
  </w:footnote>
  <w:footnote w:type="continuationSeparator" w:id="0">
    <w:p w14:paraId="78FC3984" w14:textId="77777777" w:rsidR="00A14E73" w:rsidRDefault="00A14E73">
      <w:pPr>
        <w:pStyle w:val="Standa1"/>
      </w:pPr>
      <w:r>
        <w:continuationSeparator/>
      </w:r>
    </w:p>
  </w:footnote>
  <w:footnote w:type="continuationNotice" w:id="1">
    <w:p w14:paraId="0E05C213" w14:textId="77777777" w:rsidR="00A14E73" w:rsidRDefault="00A14E7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8B6D0CC"/>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056240D"/>
    <w:multiLevelType w:val="hybridMultilevel"/>
    <w:tmpl w:val="91529E9C"/>
    <w:lvl w:ilvl="0" w:tplc="3AC03E3E">
      <w:start w:val="1"/>
      <w:numFmt w:val="bullet"/>
      <w:lvlText w:val=""/>
      <w:lvlJc w:val="left"/>
      <w:pPr>
        <w:tabs>
          <w:tab w:val="num" w:pos="720"/>
        </w:tabs>
        <w:ind w:left="720" w:hanging="360"/>
      </w:pPr>
      <w:rPr>
        <w:rFonts w:ascii="Symbol" w:hAnsi="Symbol" w:hint="default"/>
        <w:sz w:val="20"/>
      </w:rPr>
    </w:lvl>
    <w:lvl w:ilvl="1" w:tplc="462C91E0" w:tentative="1">
      <w:start w:val="1"/>
      <w:numFmt w:val="bullet"/>
      <w:lvlText w:val="o"/>
      <w:lvlJc w:val="left"/>
      <w:pPr>
        <w:tabs>
          <w:tab w:val="num" w:pos="1440"/>
        </w:tabs>
        <w:ind w:left="1440" w:hanging="360"/>
      </w:pPr>
      <w:rPr>
        <w:rFonts w:ascii="Courier New" w:hAnsi="Courier New" w:hint="default"/>
        <w:sz w:val="20"/>
      </w:rPr>
    </w:lvl>
    <w:lvl w:ilvl="2" w:tplc="B2C4B6BE" w:tentative="1">
      <w:start w:val="1"/>
      <w:numFmt w:val="bullet"/>
      <w:lvlText w:val=""/>
      <w:lvlJc w:val="left"/>
      <w:pPr>
        <w:tabs>
          <w:tab w:val="num" w:pos="2160"/>
        </w:tabs>
        <w:ind w:left="2160" w:hanging="360"/>
      </w:pPr>
      <w:rPr>
        <w:rFonts w:ascii="Wingdings" w:hAnsi="Wingdings" w:hint="default"/>
        <w:sz w:val="20"/>
      </w:rPr>
    </w:lvl>
    <w:lvl w:ilvl="3" w:tplc="4ECC6582" w:tentative="1">
      <w:start w:val="1"/>
      <w:numFmt w:val="bullet"/>
      <w:lvlText w:val=""/>
      <w:lvlJc w:val="left"/>
      <w:pPr>
        <w:tabs>
          <w:tab w:val="num" w:pos="2880"/>
        </w:tabs>
        <w:ind w:left="2880" w:hanging="360"/>
      </w:pPr>
      <w:rPr>
        <w:rFonts w:ascii="Wingdings" w:hAnsi="Wingdings" w:hint="default"/>
        <w:sz w:val="20"/>
      </w:rPr>
    </w:lvl>
    <w:lvl w:ilvl="4" w:tplc="A0C05754" w:tentative="1">
      <w:start w:val="1"/>
      <w:numFmt w:val="bullet"/>
      <w:lvlText w:val=""/>
      <w:lvlJc w:val="left"/>
      <w:pPr>
        <w:tabs>
          <w:tab w:val="num" w:pos="3600"/>
        </w:tabs>
        <w:ind w:left="3600" w:hanging="360"/>
      </w:pPr>
      <w:rPr>
        <w:rFonts w:ascii="Wingdings" w:hAnsi="Wingdings" w:hint="default"/>
        <w:sz w:val="20"/>
      </w:rPr>
    </w:lvl>
    <w:lvl w:ilvl="5" w:tplc="C3761F44" w:tentative="1">
      <w:start w:val="1"/>
      <w:numFmt w:val="bullet"/>
      <w:lvlText w:val=""/>
      <w:lvlJc w:val="left"/>
      <w:pPr>
        <w:tabs>
          <w:tab w:val="num" w:pos="4320"/>
        </w:tabs>
        <w:ind w:left="4320" w:hanging="360"/>
      </w:pPr>
      <w:rPr>
        <w:rFonts w:ascii="Wingdings" w:hAnsi="Wingdings" w:hint="default"/>
        <w:sz w:val="20"/>
      </w:rPr>
    </w:lvl>
    <w:lvl w:ilvl="6" w:tplc="F2ECCFBA" w:tentative="1">
      <w:start w:val="1"/>
      <w:numFmt w:val="bullet"/>
      <w:lvlText w:val=""/>
      <w:lvlJc w:val="left"/>
      <w:pPr>
        <w:tabs>
          <w:tab w:val="num" w:pos="5040"/>
        </w:tabs>
        <w:ind w:left="5040" w:hanging="360"/>
      </w:pPr>
      <w:rPr>
        <w:rFonts w:ascii="Wingdings" w:hAnsi="Wingdings" w:hint="default"/>
        <w:sz w:val="20"/>
      </w:rPr>
    </w:lvl>
    <w:lvl w:ilvl="7" w:tplc="ACD26230" w:tentative="1">
      <w:start w:val="1"/>
      <w:numFmt w:val="bullet"/>
      <w:lvlText w:val=""/>
      <w:lvlJc w:val="left"/>
      <w:pPr>
        <w:tabs>
          <w:tab w:val="num" w:pos="5760"/>
        </w:tabs>
        <w:ind w:left="5760" w:hanging="360"/>
      </w:pPr>
      <w:rPr>
        <w:rFonts w:ascii="Wingdings" w:hAnsi="Wingdings" w:hint="default"/>
        <w:sz w:val="20"/>
      </w:rPr>
    </w:lvl>
    <w:lvl w:ilvl="8" w:tplc="2D8CD204"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5C7108"/>
    <w:multiLevelType w:val="hybridMultilevel"/>
    <w:tmpl w:val="321243C0"/>
    <w:lvl w:ilvl="0" w:tplc="6EE49A18">
      <w:start w:val="1"/>
      <w:numFmt w:val="bullet"/>
      <w:lvlText w:val=""/>
      <w:lvlJc w:val="left"/>
      <w:pPr>
        <w:tabs>
          <w:tab w:val="num" w:pos="720"/>
        </w:tabs>
        <w:ind w:left="720" w:hanging="360"/>
      </w:pPr>
      <w:rPr>
        <w:rFonts w:ascii="Symbol" w:hAnsi="Symbol" w:hint="default"/>
        <w:sz w:val="20"/>
      </w:rPr>
    </w:lvl>
    <w:lvl w:ilvl="1" w:tplc="F120F9B2" w:tentative="1">
      <w:start w:val="1"/>
      <w:numFmt w:val="bullet"/>
      <w:lvlText w:val="o"/>
      <w:lvlJc w:val="left"/>
      <w:pPr>
        <w:tabs>
          <w:tab w:val="num" w:pos="1440"/>
        </w:tabs>
        <w:ind w:left="1440" w:hanging="360"/>
      </w:pPr>
      <w:rPr>
        <w:rFonts w:ascii="Courier New" w:hAnsi="Courier New" w:hint="default"/>
        <w:sz w:val="20"/>
      </w:rPr>
    </w:lvl>
    <w:lvl w:ilvl="2" w:tplc="B7D865CA" w:tentative="1">
      <w:start w:val="1"/>
      <w:numFmt w:val="bullet"/>
      <w:lvlText w:val=""/>
      <w:lvlJc w:val="left"/>
      <w:pPr>
        <w:tabs>
          <w:tab w:val="num" w:pos="2160"/>
        </w:tabs>
        <w:ind w:left="2160" w:hanging="360"/>
      </w:pPr>
      <w:rPr>
        <w:rFonts w:ascii="Wingdings" w:hAnsi="Wingdings" w:hint="default"/>
        <w:sz w:val="20"/>
      </w:rPr>
    </w:lvl>
    <w:lvl w:ilvl="3" w:tplc="703C30F4" w:tentative="1">
      <w:start w:val="1"/>
      <w:numFmt w:val="bullet"/>
      <w:lvlText w:val=""/>
      <w:lvlJc w:val="left"/>
      <w:pPr>
        <w:tabs>
          <w:tab w:val="num" w:pos="2880"/>
        </w:tabs>
        <w:ind w:left="2880" w:hanging="360"/>
      </w:pPr>
      <w:rPr>
        <w:rFonts w:ascii="Wingdings" w:hAnsi="Wingdings" w:hint="default"/>
        <w:sz w:val="20"/>
      </w:rPr>
    </w:lvl>
    <w:lvl w:ilvl="4" w:tplc="6A605168" w:tentative="1">
      <w:start w:val="1"/>
      <w:numFmt w:val="bullet"/>
      <w:lvlText w:val=""/>
      <w:lvlJc w:val="left"/>
      <w:pPr>
        <w:tabs>
          <w:tab w:val="num" w:pos="3600"/>
        </w:tabs>
        <w:ind w:left="3600" w:hanging="360"/>
      </w:pPr>
      <w:rPr>
        <w:rFonts w:ascii="Wingdings" w:hAnsi="Wingdings" w:hint="default"/>
        <w:sz w:val="20"/>
      </w:rPr>
    </w:lvl>
    <w:lvl w:ilvl="5" w:tplc="6B8A0D2E" w:tentative="1">
      <w:start w:val="1"/>
      <w:numFmt w:val="bullet"/>
      <w:lvlText w:val=""/>
      <w:lvlJc w:val="left"/>
      <w:pPr>
        <w:tabs>
          <w:tab w:val="num" w:pos="4320"/>
        </w:tabs>
        <w:ind w:left="4320" w:hanging="360"/>
      </w:pPr>
      <w:rPr>
        <w:rFonts w:ascii="Wingdings" w:hAnsi="Wingdings" w:hint="default"/>
        <w:sz w:val="20"/>
      </w:rPr>
    </w:lvl>
    <w:lvl w:ilvl="6" w:tplc="0B1C6CE4" w:tentative="1">
      <w:start w:val="1"/>
      <w:numFmt w:val="bullet"/>
      <w:lvlText w:val=""/>
      <w:lvlJc w:val="left"/>
      <w:pPr>
        <w:tabs>
          <w:tab w:val="num" w:pos="5040"/>
        </w:tabs>
        <w:ind w:left="5040" w:hanging="360"/>
      </w:pPr>
      <w:rPr>
        <w:rFonts w:ascii="Wingdings" w:hAnsi="Wingdings" w:hint="default"/>
        <w:sz w:val="20"/>
      </w:rPr>
    </w:lvl>
    <w:lvl w:ilvl="7" w:tplc="D7BCE112" w:tentative="1">
      <w:start w:val="1"/>
      <w:numFmt w:val="bullet"/>
      <w:lvlText w:val=""/>
      <w:lvlJc w:val="left"/>
      <w:pPr>
        <w:tabs>
          <w:tab w:val="num" w:pos="5760"/>
        </w:tabs>
        <w:ind w:left="5760" w:hanging="360"/>
      </w:pPr>
      <w:rPr>
        <w:rFonts w:ascii="Wingdings" w:hAnsi="Wingdings" w:hint="default"/>
        <w:sz w:val="20"/>
      </w:rPr>
    </w:lvl>
    <w:lvl w:ilvl="8" w:tplc="134232DE"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1F1519"/>
    <w:multiLevelType w:val="hybridMultilevel"/>
    <w:tmpl w:val="11DC8C22"/>
    <w:lvl w:ilvl="0" w:tplc="84065C54">
      <w:start w:val="1"/>
      <w:numFmt w:val="bullet"/>
      <w:lvlText w:val=""/>
      <w:lvlJc w:val="left"/>
      <w:pPr>
        <w:tabs>
          <w:tab w:val="num" w:pos="720"/>
        </w:tabs>
        <w:ind w:left="720" w:hanging="360"/>
      </w:pPr>
      <w:rPr>
        <w:rFonts w:ascii="Symbol" w:hAnsi="Symbol" w:hint="default"/>
        <w:sz w:val="20"/>
      </w:rPr>
    </w:lvl>
    <w:lvl w:ilvl="1" w:tplc="84A062B6" w:tentative="1">
      <w:start w:val="1"/>
      <w:numFmt w:val="bullet"/>
      <w:lvlText w:val="o"/>
      <w:lvlJc w:val="left"/>
      <w:pPr>
        <w:tabs>
          <w:tab w:val="num" w:pos="1440"/>
        </w:tabs>
        <w:ind w:left="1440" w:hanging="360"/>
      </w:pPr>
      <w:rPr>
        <w:rFonts w:ascii="Courier New" w:hAnsi="Courier New" w:hint="default"/>
        <w:sz w:val="20"/>
      </w:rPr>
    </w:lvl>
    <w:lvl w:ilvl="2" w:tplc="7F9ACB86" w:tentative="1">
      <w:start w:val="1"/>
      <w:numFmt w:val="bullet"/>
      <w:lvlText w:val=""/>
      <w:lvlJc w:val="left"/>
      <w:pPr>
        <w:tabs>
          <w:tab w:val="num" w:pos="2160"/>
        </w:tabs>
        <w:ind w:left="2160" w:hanging="360"/>
      </w:pPr>
      <w:rPr>
        <w:rFonts w:ascii="Wingdings" w:hAnsi="Wingdings" w:hint="default"/>
        <w:sz w:val="20"/>
      </w:rPr>
    </w:lvl>
    <w:lvl w:ilvl="3" w:tplc="89400808" w:tentative="1">
      <w:start w:val="1"/>
      <w:numFmt w:val="bullet"/>
      <w:lvlText w:val=""/>
      <w:lvlJc w:val="left"/>
      <w:pPr>
        <w:tabs>
          <w:tab w:val="num" w:pos="2880"/>
        </w:tabs>
        <w:ind w:left="2880" w:hanging="360"/>
      </w:pPr>
      <w:rPr>
        <w:rFonts w:ascii="Wingdings" w:hAnsi="Wingdings" w:hint="default"/>
        <w:sz w:val="20"/>
      </w:rPr>
    </w:lvl>
    <w:lvl w:ilvl="4" w:tplc="77708CB4" w:tentative="1">
      <w:start w:val="1"/>
      <w:numFmt w:val="bullet"/>
      <w:lvlText w:val=""/>
      <w:lvlJc w:val="left"/>
      <w:pPr>
        <w:tabs>
          <w:tab w:val="num" w:pos="3600"/>
        </w:tabs>
        <w:ind w:left="3600" w:hanging="360"/>
      </w:pPr>
      <w:rPr>
        <w:rFonts w:ascii="Wingdings" w:hAnsi="Wingdings" w:hint="default"/>
        <w:sz w:val="20"/>
      </w:rPr>
    </w:lvl>
    <w:lvl w:ilvl="5" w:tplc="67ACCB60" w:tentative="1">
      <w:start w:val="1"/>
      <w:numFmt w:val="bullet"/>
      <w:lvlText w:val=""/>
      <w:lvlJc w:val="left"/>
      <w:pPr>
        <w:tabs>
          <w:tab w:val="num" w:pos="4320"/>
        </w:tabs>
        <w:ind w:left="4320" w:hanging="360"/>
      </w:pPr>
      <w:rPr>
        <w:rFonts w:ascii="Wingdings" w:hAnsi="Wingdings" w:hint="default"/>
        <w:sz w:val="20"/>
      </w:rPr>
    </w:lvl>
    <w:lvl w:ilvl="6" w:tplc="DC400600" w:tentative="1">
      <w:start w:val="1"/>
      <w:numFmt w:val="bullet"/>
      <w:lvlText w:val=""/>
      <w:lvlJc w:val="left"/>
      <w:pPr>
        <w:tabs>
          <w:tab w:val="num" w:pos="5040"/>
        </w:tabs>
        <w:ind w:left="5040" w:hanging="360"/>
      </w:pPr>
      <w:rPr>
        <w:rFonts w:ascii="Wingdings" w:hAnsi="Wingdings" w:hint="default"/>
        <w:sz w:val="20"/>
      </w:rPr>
    </w:lvl>
    <w:lvl w:ilvl="7" w:tplc="7270A634" w:tentative="1">
      <w:start w:val="1"/>
      <w:numFmt w:val="bullet"/>
      <w:lvlText w:val=""/>
      <w:lvlJc w:val="left"/>
      <w:pPr>
        <w:tabs>
          <w:tab w:val="num" w:pos="5760"/>
        </w:tabs>
        <w:ind w:left="5760" w:hanging="360"/>
      </w:pPr>
      <w:rPr>
        <w:rFonts w:ascii="Wingdings" w:hAnsi="Wingdings" w:hint="default"/>
        <w:sz w:val="20"/>
      </w:rPr>
    </w:lvl>
    <w:lvl w:ilvl="8" w:tplc="8AD204C2"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468D6"/>
    <w:multiLevelType w:val="hybridMultilevel"/>
    <w:tmpl w:val="66564CCE"/>
    <w:lvl w:ilvl="0" w:tplc="DD302AE2">
      <w:start w:val="1"/>
      <w:numFmt w:val="bullet"/>
      <w:lvlText w:val=""/>
      <w:lvlJc w:val="left"/>
      <w:pPr>
        <w:tabs>
          <w:tab w:val="num" w:pos="720"/>
        </w:tabs>
        <w:ind w:left="720" w:hanging="360"/>
      </w:pPr>
      <w:rPr>
        <w:rFonts w:ascii="Symbol" w:hAnsi="Symbol" w:hint="default"/>
        <w:sz w:val="20"/>
      </w:rPr>
    </w:lvl>
    <w:lvl w:ilvl="1" w:tplc="A886C9A2" w:tentative="1">
      <w:start w:val="1"/>
      <w:numFmt w:val="bullet"/>
      <w:lvlText w:val="o"/>
      <w:lvlJc w:val="left"/>
      <w:pPr>
        <w:tabs>
          <w:tab w:val="num" w:pos="1440"/>
        </w:tabs>
        <w:ind w:left="1440" w:hanging="360"/>
      </w:pPr>
      <w:rPr>
        <w:rFonts w:ascii="Courier New" w:hAnsi="Courier New" w:hint="default"/>
        <w:sz w:val="20"/>
      </w:rPr>
    </w:lvl>
    <w:lvl w:ilvl="2" w:tplc="D85E48BE" w:tentative="1">
      <w:start w:val="1"/>
      <w:numFmt w:val="bullet"/>
      <w:lvlText w:val=""/>
      <w:lvlJc w:val="left"/>
      <w:pPr>
        <w:tabs>
          <w:tab w:val="num" w:pos="2160"/>
        </w:tabs>
        <w:ind w:left="2160" w:hanging="360"/>
      </w:pPr>
      <w:rPr>
        <w:rFonts w:ascii="Wingdings" w:hAnsi="Wingdings" w:hint="default"/>
        <w:sz w:val="20"/>
      </w:rPr>
    </w:lvl>
    <w:lvl w:ilvl="3" w:tplc="2F345558" w:tentative="1">
      <w:start w:val="1"/>
      <w:numFmt w:val="bullet"/>
      <w:lvlText w:val=""/>
      <w:lvlJc w:val="left"/>
      <w:pPr>
        <w:tabs>
          <w:tab w:val="num" w:pos="2880"/>
        </w:tabs>
        <w:ind w:left="2880" w:hanging="360"/>
      </w:pPr>
      <w:rPr>
        <w:rFonts w:ascii="Wingdings" w:hAnsi="Wingdings" w:hint="default"/>
        <w:sz w:val="20"/>
      </w:rPr>
    </w:lvl>
    <w:lvl w:ilvl="4" w:tplc="82407706" w:tentative="1">
      <w:start w:val="1"/>
      <w:numFmt w:val="bullet"/>
      <w:lvlText w:val=""/>
      <w:lvlJc w:val="left"/>
      <w:pPr>
        <w:tabs>
          <w:tab w:val="num" w:pos="3600"/>
        </w:tabs>
        <w:ind w:left="3600" w:hanging="360"/>
      </w:pPr>
      <w:rPr>
        <w:rFonts w:ascii="Wingdings" w:hAnsi="Wingdings" w:hint="default"/>
        <w:sz w:val="20"/>
      </w:rPr>
    </w:lvl>
    <w:lvl w:ilvl="5" w:tplc="9F180488" w:tentative="1">
      <w:start w:val="1"/>
      <w:numFmt w:val="bullet"/>
      <w:lvlText w:val=""/>
      <w:lvlJc w:val="left"/>
      <w:pPr>
        <w:tabs>
          <w:tab w:val="num" w:pos="4320"/>
        </w:tabs>
        <w:ind w:left="4320" w:hanging="360"/>
      </w:pPr>
      <w:rPr>
        <w:rFonts w:ascii="Wingdings" w:hAnsi="Wingdings" w:hint="default"/>
        <w:sz w:val="20"/>
      </w:rPr>
    </w:lvl>
    <w:lvl w:ilvl="6" w:tplc="3FF024F0" w:tentative="1">
      <w:start w:val="1"/>
      <w:numFmt w:val="bullet"/>
      <w:lvlText w:val=""/>
      <w:lvlJc w:val="left"/>
      <w:pPr>
        <w:tabs>
          <w:tab w:val="num" w:pos="5040"/>
        </w:tabs>
        <w:ind w:left="5040" w:hanging="360"/>
      </w:pPr>
      <w:rPr>
        <w:rFonts w:ascii="Wingdings" w:hAnsi="Wingdings" w:hint="default"/>
        <w:sz w:val="20"/>
      </w:rPr>
    </w:lvl>
    <w:lvl w:ilvl="7" w:tplc="7A5803EA" w:tentative="1">
      <w:start w:val="1"/>
      <w:numFmt w:val="bullet"/>
      <w:lvlText w:val=""/>
      <w:lvlJc w:val="left"/>
      <w:pPr>
        <w:tabs>
          <w:tab w:val="num" w:pos="5760"/>
        </w:tabs>
        <w:ind w:left="5760" w:hanging="360"/>
      </w:pPr>
      <w:rPr>
        <w:rFonts w:ascii="Wingdings" w:hAnsi="Wingdings" w:hint="default"/>
        <w:sz w:val="20"/>
      </w:rPr>
    </w:lvl>
    <w:lvl w:ilvl="8" w:tplc="64DA6EBA"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A2C9C"/>
    <w:multiLevelType w:val="hybridMultilevel"/>
    <w:tmpl w:val="1AE8B6E8"/>
    <w:lvl w:ilvl="0" w:tplc="765052CA">
      <w:start w:val="1"/>
      <w:numFmt w:val="bullet"/>
      <w:lvlText w:val=""/>
      <w:lvlJc w:val="left"/>
      <w:pPr>
        <w:tabs>
          <w:tab w:val="num" w:pos="720"/>
        </w:tabs>
        <w:ind w:left="720" w:hanging="360"/>
      </w:pPr>
      <w:rPr>
        <w:rFonts w:ascii="Symbol" w:hAnsi="Symbol" w:hint="default"/>
        <w:sz w:val="20"/>
      </w:rPr>
    </w:lvl>
    <w:lvl w:ilvl="1" w:tplc="A4FAB262" w:tentative="1">
      <w:start w:val="1"/>
      <w:numFmt w:val="bullet"/>
      <w:lvlText w:val="o"/>
      <w:lvlJc w:val="left"/>
      <w:pPr>
        <w:tabs>
          <w:tab w:val="num" w:pos="1440"/>
        </w:tabs>
        <w:ind w:left="1440" w:hanging="360"/>
      </w:pPr>
      <w:rPr>
        <w:rFonts w:ascii="Courier New" w:hAnsi="Courier New" w:hint="default"/>
        <w:sz w:val="20"/>
      </w:rPr>
    </w:lvl>
    <w:lvl w:ilvl="2" w:tplc="C6EA7788" w:tentative="1">
      <w:start w:val="1"/>
      <w:numFmt w:val="bullet"/>
      <w:lvlText w:val=""/>
      <w:lvlJc w:val="left"/>
      <w:pPr>
        <w:tabs>
          <w:tab w:val="num" w:pos="2160"/>
        </w:tabs>
        <w:ind w:left="2160" w:hanging="360"/>
      </w:pPr>
      <w:rPr>
        <w:rFonts w:ascii="Wingdings" w:hAnsi="Wingdings" w:hint="default"/>
        <w:sz w:val="20"/>
      </w:rPr>
    </w:lvl>
    <w:lvl w:ilvl="3" w:tplc="0CCA1224" w:tentative="1">
      <w:start w:val="1"/>
      <w:numFmt w:val="bullet"/>
      <w:lvlText w:val=""/>
      <w:lvlJc w:val="left"/>
      <w:pPr>
        <w:tabs>
          <w:tab w:val="num" w:pos="2880"/>
        </w:tabs>
        <w:ind w:left="2880" w:hanging="360"/>
      </w:pPr>
      <w:rPr>
        <w:rFonts w:ascii="Wingdings" w:hAnsi="Wingdings" w:hint="default"/>
        <w:sz w:val="20"/>
      </w:rPr>
    </w:lvl>
    <w:lvl w:ilvl="4" w:tplc="416E8EB2" w:tentative="1">
      <w:start w:val="1"/>
      <w:numFmt w:val="bullet"/>
      <w:lvlText w:val=""/>
      <w:lvlJc w:val="left"/>
      <w:pPr>
        <w:tabs>
          <w:tab w:val="num" w:pos="3600"/>
        </w:tabs>
        <w:ind w:left="3600" w:hanging="360"/>
      </w:pPr>
      <w:rPr>
        <w:rFonts w:ascii="Wingdings" w:hAnsi="Wingdings" w:hint="default"/>
        <w:sz w:val="20"/>
      </w:rPr>
    </w:lvl>
    <w:lvl w:ilvl="5" w:tplc="B0F08FC6" w:tentative="1">
      <w:start w:val="1"/>
      <w:numFmt w:val="bullet"/>
      <w:lvlText w:val=""/>
      <w:lvlJc w:val="left"/>
      <w:pPr>
        <w:tabs>
          <w:tab w:val="num" w:pos="4320"/>
        </w:tabs>
        <w:ind w:left="4320" w:hanging="360"/>
      </w:pPr>
      <w:rPr>
        <w:rFonts w:ascii="Wingdings" w:hAnsi="Wingdings" w:hint="default"/>
        <w:sz w:val="20"/>
      </w:rPr>
    </w:lvl>
    <w:lvl w:ilvl="6" w:tplc="05726294" w:tentative="1">
      <w:start w:val="1"/>
      <w:numFmt w:val="bullet"/>
      <w:lvlText w:val=""/>
      <w:lvlJc w:val="left"/>
      <w:pPr>
        <w:tabs>
          <w:tab w:val="num" w:pos="5040"/>
        </w:tabs>
        <w:ind w:left="5040" w:hanging="360"/>
      </w:pPr>
      <w:rPr>
        <w:rFonts w:ascii="Wingdings" w:hAnsi="Wingdings" w:hint="default"/>
        <w:sz w:val="20"/>
      </w:rPr>
    </w:lvl>
    <w:lvl w:ilvl="7" w:tplc="611E1A98" w:tentative="1">
      <w:start w:val="1"/>
      <w:numFmt w:val="bullet"/>
      <w:lvlText w:val=""/>
      <w:lvlJc w:val="left"/>
      <w:pPr>
        <w:tabs>
          <w:tab w:val="num" w:pos="5760"/>
        </w:tabs>
        <w:ind w:left="5760" w:hanging="360"/>
      </w:pPr>
      <w:rPr>
        <w:rFonts w:ascii="Wingdings" w:hAnsi="Wingdings" w:hint="default"/>
        <w:sz w:val="20"/>
      </w:rPr>
    </w:lvl>
    <w:lvl w:ilvl="8" w:tplc="A8789DD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723CA7"/>
    <w:multiLevelType w:val="hybridMultilevel"/>
    <w:tmpl w:val="AB94DDD0"/>
    <w:lvl w:ilvl="0" w:tplc="5846F466">
      <w:numFmt w:val="bullet"/>
      <w:lvlText w:val="-"/>
      <w:lvlJc w:val="left"/>
      <w:pPr>
        <w:tabs>
          <w:tab w:val="num" w:pos="420"/>
        </w:tabs>
        <w:ind w:left="420" w:hanging="360"/>
      </w:pPr>
      <w:rPr>
        <w:rFonts w:ascii="Times New Roman" w:eastAsia="Times New Roman" w:hAnsi="Times New Roman" w:hint="default"/>
        <w:w w:val="0"/>
      </w:rPr>
    </w:lvl>
    <w:lvl w:ilvl="1" w:tplc="04070003" w:tentative="1">
      <w:start w:val="1"/>
      <w:numFmt w:val="bullet"/>
      <w:lvlText w:val="o"/>
      <w:lvlJc w:val="left"/>
      <w:pPr>
        <w:tabs>
          <w:tab w:val="num" w:pos="1140"/>
        </w:tabs>
        <w:ind w:left="1140" w:hanging="360"/>
      </w:pPr>
      <w:rPr>
        <w:rFonts w:ascii="Courier New" w:hAnsi="Courier New" w:hint="default"/>
      </w:rPr>
    </w:lvl>
    <w:lvl w:ilvl="2" w:tplc="04070005" w:tentative="1">
      <w:start w:val="1"/>
      <w:numFmt w:val="bullet"/>
      <w:lvlText w:val=""/>
      <w:lvlJc w:val="left"/>
      <w:pPr>
        <w:tabs>
          <w:tab w:val="num" w:pos="1860"/>
        </w:tabs>
        <w:ind w:left="1860" w:hanging="360"/>
      </w:pPr>
      <w:rPr>
        <w:rFonts w:ascii="Wingdings" w:hAnsi="Wingdings" w:hint="default"/>
      </w:rPr>
    </w:lvl>
    <w:lvl w:ilvl="3" w:tplc="04070001" w:tentative="1">
      <w:start w:val="1"/>
      <w:numFmt w:val="bullet"/>
      <w:lvlText w:val=""/>
      <w:lvlJc w:val="left"/>
      <w:pPr>
        <w:tabs>
          <w:tab w:val="num" w:pos="2580"/>
        </w:tabs>
        <w:ind w:left="2580" w:hanging="360"/>
      </w:pPr>
      <w:rPr>
        <w:rFonts w:ascii="Symbol" w:hAnsi="Symbol" w:hint="default"/>
      </w:rPr>
    </w:lvl>
    <w:lvl w:ilvl="4" w:tplc="04070003" w:tentative="1">
      <w:start w:val="1"/>
      <w:numFmt w:val="bullet"/>
      <w:lvlText w:val="o"/>
      <w:lvlJc w:val="left"/>
      <w:pPr>
        <w:tabs>
          <w:tab w:val="num" w:pos="3300"/>
        </w:tabs>
        <w:ind w:left="3300" w:hanging="360"/>
      </w:pPr>
      <w:rPr>
        <w:rFonts w:ascii="Courier New" w:hAnsi="Courier New" w:hint="default"/>
      </w:rPr>
    </w:lvl>
    <w:lvl w:ilvl="5" w:tplc="04070005" w:tentative="1">
      <w:start w:val="1"/>
      <w:numFmt w:val="bullet"/>
      <w:lvlText w:val=""/>
      <w:lvlJc w:val="left"/>
      <w:pPr>
        <w:tabs>
          <w:tab w:val="num" w:pos="4020"/>
        </w:tabs>
        <w:ind w:left="4020" w:hanging="360"/>
      </w:pPr>
      <w:rPr>
        <w:rFonts w:ascii="Wingdings" w:hAnsi="Wingdings" w:hint="default"/>
      </w:rPr>
    </w:lvl>
    <w:lvl w:ilvl="6" w:tplc="04070001" w:tentative="1">
      <w:start w:val="1"/>
      <w:numFmt w:val="bullet"/>
      <w:lvlText w:val=""/>
      <w:lvlJc w:val="left"/>
      <w:pPr>
        <w:tabs>
          <w:tab w:val="num" w:pos="4740"/>
        </w:tabs>
        <w:ind w:left="4740" w:hanging="360"/>
      </w:pPr>
      <w:rPr>
        <w:rFonts w:ascii="Symbol" w:hAnsi="Symbol" w:hint="default"/>
      </w:rPr>
    </w:lvl>
    <w:lvl w:ilvl="7" w:tplc="04070003" w:tentative="1">
      <w:start w:val="1"/>
      <w:numFmt w:val="bullet"/>
      <w:lvlText w:val="o"/>
      <w:lvlJc w:val="left"/>
      <w:pPr>
        <w:tabs>
          <w:tab w:val="num" w:pos="5460"/>
        </w:tabs>
        <w:ind w:left="5460" w:hanging="360"/>
      </w:pPr>
      <w:rPr>
        <w:rFonts w:ascii="Courier New" w:hAnsi="Courier New" w:hint="default"/>
      </w:rPr>
    </w:lvl>
    <w:lvl w:ilvl="8" w:tplc="04070005" w:tentative="1">
      <w:start w:val="1"/>
      <w:numFmt w:val="bullet"/>
      <w:lvlText w:val=""/>
      <w:lvlJc w:val="left"/>
      <w:pPr>
        <w:tabs>
          <w:tab w:val="num" w:pos="6180"/>
        </w:tabs>
        <w:ind w:left="6180" w:hanging="360"/>
      </w:pPr>
      <w:rPr>
        <w:rFonts w:ascii="Wingdings" w:hAnsi="Wingdings" w:hint="default"/>
      </w:rPr>
    </w:lvl>
  </w:abstractNum>
  <w:abstractNum w:abstractNumId="7" w15:restartNumberingAfterBreak="0">
    <w:nsid w:val="319C77BE"/>
    <w:multiLevelType w:val="hybridMultilevel"/>
    <w:tmpl w:val="04C2D942"/>
    <w:lvl w:ilvl="0" w:tplc="74FA1B7C">
      <w:start w:val="1"/>
      <w:numFmt w:val="bullet"/>
      <w:lvlText w:val=""/>
      <w:lvlJc w:val="left"/>
      <w:pPr>
        <w:tabs>
          <w:tab w:val="num" w:pos="720"/>
        </w:tabs>
        <w:ind w:left="720" w:hanging="360"/>
      </w:pPr>
      <w:rPr>
        <w:rFonts w:ascii="Symbol" w:hAnsi="Symbol" w:hint="default"/>
        <w:sz w:val="20"/>
      </w:rPr>
    </w:lvl>
    <w:lvl w:ilvl="1" w:tplc="B276D548" w:tentative="1">
      <w:start w:val="1"/>
      <w:numFmt w:val="bullet"/>
      <w:lvlText w:val="o"/>
      <w:lvlJc w:val="left"/>
      <w:pPr>
        <w:tabs>
          <w:tab w:val="num" w:pos="1440"/>
        </w:tabs>
        <w:ind w:left="1440" w:hanging="360"/>
      </w:pPr>
      <w:rPr>
        <w:rFonts w:ascii="Courier New" w:hAnsi="Courier New" w:hint="default"/>
        <w:sz w:val="20"/>
      </w:rPr>
    </w:lvl>
    <w:lvl w:ilvl="2" w:tplc="B64E63B4" w:tentative="1">
      <w:start w:val="1"/>
      <w:numFmt w:val="bullet"/>
      <w:lvlText w:val=""/>
      <w:lvlJc w:val="left"/>
      <w:pPr>
        <w:tabs>
          <w:tab w:val="num" w:pos="2160"/>
        </w:tabs>
        <w:ind w:left="2160" w:hanging="360"/>
      </w:pPr>
      <w:rPr>
        <w:rFonts w:ascii="Wingdings" w:hAnsi="Wingdings" w:hint="default"/>
        <w:sz w:val="20"/>
      </w:rPr>
    </w:lvl>
    <w:lvl w:ilvl="3" w:tplc="45EE0DDA" w:tentative="1">
      <w:start w:val="1"/>
      <w:numFmt w:val="bullet"/>
      <w:lvlText w:val=""/>
      <w:lvlJc w:val="left"/>
      <w:pPr>
        <w:tabs>
          <w:tab w:val="num" w:pos="2880"/>
        </w:tabs>
        <w:ind w:left="2880" w:hanging="360"/>
      </w:pPr>
      <w:rPr>
        <w:rFonts w:ascii="Wingdings" w:hAnsi="Wingdings" w:hint="default"/>
        <w:sz w:val="20"/>
      </w:rPr>
    </w:lvl>
    <w:lvl w:ilvl="4" w:tplc="BC883144" w:tentative="1">
      <w:start w:val="1"/>
      <w:numFmt w:val="bullet"/>
      <w:lvlText w:val=""/>
      <w:lvlJc w:val="left"/>
      <w:pPr>
        <w:tabs>
          <w:tab w:val="num" w:pos="3600"/>
        </w:tabs>
        <w:ind w:left="3600" w:hanging="360"/>
      </w:pPr>
      <w:rPr>
        <w:rFonts w:ascii="Wingdings" w:hAnsi="Wingdings" w:hint="default"/>
        <w:sz w:val="20"/>
      </w:rPr>
    </w:lvl>
    <w:lvl w:ilvl="5" w:tplc="8E1A24A2" w:tentative="1">
      <w:start w:val="1"/>
      <w:numFmt w:val="bullet"/>
      <w:lvlText w:val=""/>
      <w:lvlJc w:val="left"/>
      <w:pPr>
        <w:tabs>
          <w:tab w:val="num" w:pos="4320"/>
        </w:tabs>
        <w:ind w:left="4320" w:hanging="360"/>
      </w:pPr>
      <w:rPr>
        <w:rFonts w:ascii="Wingdings" w:hAnsi="Wingdings" w:hint="default"/>
        <w:sz w:val="20"/>
      </w:rPr>
    </w:lvl>
    <w:lvl w:ilvl="6" w:tplc="AB6CC7DE" w:tentative="1">
      <w:start w:val="1"/>
      <w:numFmt w:val="bullet"/>
      <w:lvlText w:val=""/>
      <w:lvlJc w:val="left"/>
      <w:pPr>
        <w:tabs>
          <w:tab w:val="num" w:pos="5040"/>
        </w:tabs>
        <w:ind w:left="5040" w:hanging="360"/>
      </w:pPr>
      <w:rPr>
        <w:rFonts w:ascii="Wingdings" w:hAnsi="Wingdings" w:hint="default"/>
        <w:sz w:val="20"/>
      </w:rPr>
    </w:lvl>
    <w:lvl w:ilvl="7" w:tplc="3C643366" w:tentative="1">
      <w:start w:val="1"/>
      <w:numFmt w:val="bullet"/>
      <w:lvlText w:val=""/>
      <w:lvlJc w:val="left"/>
      <w:pPr>
        <w:tabs>
          <w:tab w:val="num" w:pos="5760"/>
        </w:tabs>
        <w:ind w:left="5760" w:hanging="360"/>
      </w:pPr>
      <w:rPr>
        <w:rFonts w:ascii="Wingdings" w:hAnsi="Wingdings" w:hint="default"/>
        <w:sz w:val="20"/>
      </w:rPr>
    </w:lvl>
    <w:lvl w:ilvl="8" w:tplc="1F94E3AC"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52F6BE1"/>
    <w:multiLevelType w:val="hybridMultilevel"/>
    <w:tmpl w:val="E43423D2"/>
    <w:lvl w:ilvl="0" w:tplc="B62AEC52">
      <w:start w:val="1"/>
      <w:numFmt w:val="bullet"/>
      <w:lvlText w:val=""/>
      <w:lvlJc w:val="left"/>
      <w:pPr>
        <w:tabs>
          <w:tab w:val="num" w:pos="720"/>
        </w:tabs>
        <w:ind w:left="720" w:hanging="360"/>
      </w:pPr>
      <w:rPr>
        <w:rFonts w:ascii="Symbol" w:hAnsi="Symbol" w:hint="default"/>
        <w:sz w:val="20"/>
      </w:rPr>
    </w:lvl>
    <w:lvl w:ilvl="1" w:tplc="C73264DA" w:tentative="1">
      <w:start w:val="1"/>
      <w:numFmt w:val="bullet"/>
      <w:lvlText w:val="o"/>
      <w:lvlJc w:val="left"/>
      <w:pPr>
        <w:tabs>
          <w:tab w:val="num" w:pos="1440"/>
        </w:tabs>
        <w:ind w:left="1440" w:hanging="360"/>
      </w:pPr>
      <w:rPr>
        <w:rFonts w:ascii="Courier New" w:hAnsi="Courier New" w:hint="default"/>
        <w:sz w:val="20"/>
      </w:rPr>
    </w:lvl>
    <w:lvl w:ilvl="2" w:tplc="76EA8682" w:tentative="1">
      <w:start w:val="1"/>
      <w:numFmt w:val="bullet"/>
      <w:lvlText w:val=""/>
      <w:lvlJc w:val="left"/>
      <w:pPr>
        <w:tabs>
          <w:tab w:val="num" w:pos="2160"/>
        </w:tabs>
        <w:ind w:left="2160" w:hanging="360"/>
      </w:pPr>
      <w:rPr>
        <w:rFonts w:ascii="Wingdings" w:hAnsi="Wingdings" w:hint="default"/>
        <w:sz w:val="20"/>
      </w:rPr>
    </w:lvl>
    <w:lvl w:ilvl="3" w:tplc="921E310C" w:tentative="1">
      <w:start w:val="1"/>
      <w:numFmt w:val="bullet"/>
      <w:lvlText w:val=""/>
      <w:lvlJc w:val="left"/>
      <w:pPr>
        <w:tabs>
          <w:tab w:val="num" w:pos="2880"/>
        </w:tabs>
        <w:ind w:left="2880" w:hanging="360"/>
      </w:pPr>
      <w:rPr>
        <w:rFonts w:ascii="Wingdings" w:hAnsi="Wingdings" w:hint="default"/>
        <w:sz w:val="20"/>
      </w:rPr>
    </w:lvl>
    <w:lvl w:ilvl="4" w:tplc="1A64D246" w:tentative="1">
      <w:start w:val="1"/>
      <w:numFmt w:val="bullet"/>
      <w:lvlText w:val=""/>
      <w:lvlJc w:val="left"/>
      <w:pPr>
        <w:tabs>
          <w:tab w:val="num" w:pos="3600"/>
        </w:tabs>
        <w:ind w:left="3600" w:hanging="360"/>
      </w:pPr>
      <w:rPr>
        <w:rFonts w:ascii="Wingdings" w:hAnsi="Wingdings" w:hint="default"/>
        <w:sz w:val="20"/>
      </w:rPr>
    </w:lvl>
    <w:lvl w:ilvl="5" w:tplc="454CC62A" w:tentative="1">
      <w:start w:val="1"/>
      <w:numFmt w:val="bullet"/>
      <w:lvlText w:val=""/>
      <w:lvlJc w:val="left"/>
      <w:pPr>
        <w:tabs>
          <w:tab w:val="num" w:pos="4320"/>
        </w:tabs>
        <w:ind w:left="4320" w:hanging="360"/>
      </w:pPr>
      <w:rPr>
        <w:rFonts w:ascii="Wingdings" w:hAnsi="Wingdings" w:hint="default"/>
        <w:sz w:val="20"/>
      </w:rPr>
    </w:lvl>
    <w:lvl w:ilvl="6" w:tplc="C5D413EA" w:tentative="1">
      <w:start w:val="1"/>
      <w:numFmt w:val="bullet"/>
      <w:lvlText w:val=""/>
      <w:lvlJc w:val="left"/>
      <w:pPr>
        <w:tabs>
          <w:tab w:val="num" w:pos="5040"/>
        </w:tabs>
        <w:ind w:left="5040" w:hanging="360"/>
      </w:pPr>
      <w:rPr>
        <w:rFonts w:ascii="Wingdings" w:hAnsi="Wingdings" w:hint="default"/>
        <w:sz w:val="20"/>
      </w:rPr>
    </w:lvl>
    <w:lvl w:ilvl="7" w:tplc="37123CAE" w:tentative="1">
      <w:start w:val="1"/>
      <w:numFmt w:val="bullet"/>
      <w:lvlText w:val=""/>
      <w:lvlJc w:val="left"/>
      <w:pPr>
        <w:tabs>
          <w:tab w:val="num" w:pos="5760"/>
        </w:tabs>
        <w:ind w:left="5760" w:hanging="360"/>
      </w:pPr>
      <w:rPr>
        <w:rFonts w:ascii="Wingdings" w:hAnsi="Wingdings" w:hint="default"/>
        <w:sz w:val="20"/>
      </w:rPr>
    </w:lvl>
    <w:lvl w:ilvl="8" w:tplc="3D1228A4"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A9A4177"/>
    <w:multiLevelType w:val="hybridMultilevel"/>
    <w:tmpl w:val="5660F328"/>
    <w:lvl w:ilvl="0" w:tplc="F8F68208">
      <w:start w:val="1"/>
      <w:numFmt w:val="bullet"/>
      <w:lvlText w:val=""/>
      <w:lvlJc w:val="left"/>
      <w:pPr>
        <w:tabs>
          <w:tab w:val="num" w:pos="720"/>
        </w:tabs>
        <w:ind w:left="720" w:hanging="360"/>
      </w:pPr>
      <w:rPr>
        <w:rFonts w:ascii="Symbol" w:hAnsi="Symbol" w:hint="default"/>
        <w:sz w:val="20"/>
      </w:rPr>
    </w:lvl>
    <w:lvl w:ilvl="1" w:tplc="E612EF92" w:tentative="1">
      <w:start w:val="1"/>
      <w:numFmt w:val="bullet"/>
      <w:lvlText w:val="o"/>
      <w:lvlJc w:val="left"/>
      <w:pPr>
        <w:tabs>
          <w:tab w:val="num" w:pos="1440"/>
        </w:tabs>
        <w:ind w:left="1440" w:hanging="360"/>
      </w:pPr>
      <w:rPr>
        <w:rFonts w:ascii="Courier New" w:hAnsi="Courier New" w:hint="default"/>
        <w:sz w:val="20"/>
      </w:rPr>
    </w:lvl>
    <w:lvl w:ilvl="2" w:tplc="32EAB7AC" w:tentative="1">
      <w:start w:val="1"/>
      <w:numFmt w:val="bullet"/>
      <w:lvlText w:val=""/>
      <w:lvlJc w:val="left"/>
      <w:pPr>
        <w:tabs>
          <w:tab w:val="num" w:pos="2160"/>
        </w:tabs>
        <w:ind w:left="2160" w:hanging="360"/>
      </w:pPr>
      <w:rPr>
        <w:rFonts w:ascii="Wingdings" w:hAnsi="Wingdings" w:hint="default"/>
        <w:sz w:val="20"/>
      </w:rPr>
    </w:lvl>
    <w:lvl w:ilvl="3" w:tplc="BB0C36EE" w:tentative="1">
      <w:start w:val="1"/>
      <w:numFmt w:val="bullet"/>
      <w:lvlText w:val=""/>
      <w:lvlJc w:val="left"/>
      <w:pPr>
        <w:tabs>
          <w:tab w:val="num" w:pos="2880"/>
        </w:tabs>
        <w:ind w:left="2880" w:hanging="360"/>
      </w:pPr>
      <w:rPr>
        <w:rFonts w:ascii="Wingdings" w:hAnsi="Wingdings" w:hint="default"/>
        <w:sz w:val="20"/>
      </w:rPr>
    </w:lvl>
    <w:lvl w:ilvl="4" w:tplc="B4AE27AE" w:tentative="1">
      <w:start w:val="1"/>
      <w:numFmt w:val="bullet"/>
      <w:lvlText w:val=""/>
      <w:lvlJc w:val="left"/>
      <w:pPr>
        <w:tabs>
          <w:tab w:val="num" w:pos="3600"/>
        </w:tabs>
        <w:ind w:left="3600" w:hanging="360"/>
      </w:pPr>
      <w:rPr>
        <w:rFonts w:ascii="Wingdings" w:hAnsi="Wingdings" w:hint="default"/>
        <w:sz w:val="20"/>
      </w:rPr>
    </w:lvl>
    <w:lvl w:ilvl="5" w:tplc="88AE1BF2" w:tentative="1">
      <w:start w:val="1"/>
      <w:numFmt w:val="bullet"/>
      <w:lvlText w:val=""/>
      <w:lvlJc w:val="left"/>
      <w:pPr>
        <w:tabs>
          <w:tab w:val="num" w:pos="4320"/>
        </w:tabs>
        <w:ind w:left="4320" w:hanging="360"/>
      </w:pPr>
      <w:rPr>
        <w:rFonts w:ascii="Wingdings" w:hAnsi="Wingdings" w:hint="default"/>
        <w:sz w:val="20"/>
      </w:rPr>
    </w:lvl>
    <w:lvl w:ilvl="6" w:tplc="7C5C3960" w:tentative="1">
      <w:start w:val="1"/>
      <w:numFmt w:val="bullet"/>
      <w:lvlText w:val=""/>
      <w:lvlJc w:val="left"/>
      <w:pPr>
        <w:tabs>
          <w:tab w:val="num" w:pos="5040"/>
        </w:tabs>
        <w:ind w:left="5040" w:hanging="360"/>
      </w:pPr>
      <w:rPr>
        <w:rFonts w:ascii="Wingdings" w:hAnsi="Wingdings" w:hint="default"/>
        <w:sz w:val="20"/>
      </w:rPr>
    </w:lvl>
    <w:lvl w:ilvl="7" w:tplc="AB300514" w:tentative="1">
      <w:start w:val="1"/>
      <w:numFmt w:val="bullet"/>
      <w:lvlText w:val=""/>
      <w:lvlJc w:val="left"/>
      <w:pPr>
        <w:tabs>
          <w:tab w:val="num" w:pos="5760"/>
        </w:tabs>
        <w:ind w:left="5760" w:hanging="360"/>
      </w:pPr>
      <w:rPr>
        <w:rFonts w:ascii="Wingdings" w:hAnsi="Wingdings" w:hint="default"/>
        <w:sz w:val="20"/>
      </w:rPr>
    </w:lvl>
    <w:lvl w:ilvl="8" w:tplc="2FE24C3C"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270C7"/>
    <w:multiLevelType w:val="hybridMultilevel"/>
    <w:tmpl w:val="C45C72EE"/>
    <w:lvl w:ilvl="0" w:tplc="00029C34">
      <w:numFmt w:val="bullet"/>
      <w:lvlText w:val="-"/>
      <w:lvlJc w:val="left"/>
      <w:pPr>
        <w:tabs>
          <w:tab w:val="num" w:pos="720"/>
        </w:tabs>
        <w:ind w:left="720" w:hanging="360"/>
      </w:pPr>
      <w:rPr>
        <w:rFonts w:ascii="Times New Roman" w:eastAsia="Times New Roman" w:hAnsi="Times New Roman" w:hint="default"/>
        <w:i w:val="0"/>
        <w:w w:val="0"/>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DFD7715"/>
    <w:multiLevelType w:val="hybridMultilevel"/>
    <w:tmpl w:val="7DE4F2E0"/>
    <w:lvl w:ilvl="0" w:tplc="0BD8C48C">
      <w:start w:val="1"/>
      <w:numFmt w:val="bullet"/>
      <w:lvlText w:val=""/>
      <w:lvlJc w:val="left"/>
      <w:pPr>
        <w:tabs>
          <w:tab w:val="num" w:pos="720"/>
        </w:tabs>
        <w:ind w:left="720" w:hanging="360"/>
      </w:pPr>
      <w:rPr>
        <w:rFonts w:ascii="Symbol" w:hAnsi="Symbol" w:hint="default"/>
        <w:sz w:val="20"/>
      </w:rPr>
    </w:lvl>
    <w:lvl w:ilvl="1" w:tplc="DBC6CB32" w:tentative="1">
      <w:start w:val="1"/>
      <w:numFmt w:val="bullet"/>
      <w:lvlText w:val="o"/>
      <w:lvlJc w:val="left"/>
      <w:pPr>
        <w:tabs>
          <w:tab w:val="num" w:pos="1440"/>
        </w:tabs>
        <w:ind w:left="1440" w:hanging="360"/>
      </w:pPr>
      <w:rPr>
        <w:rFonts w:ascii="Courier New" w:hAnsi="Courier New" w:hint="default"/>
        <w:sz w:val="20"/>
      </w:rPr>
    </w:lvl>
    <w:lvl w:ilvl="2" w:tplc="FB429CD8" w:tentative="1">
      <w:start w:val="1"/>
      <w:numFmt w:val="bullet"/>
      <w:lvlText w:val=""/>
      <w:lvlJc w:val="left"/>
      <w:pPr>
        <w:tabs>
          <w:tab w:val="num" w:pos="2160"/>
        </w:tabs>
        <w:ind w:left="2160" w:hanging="360"/>
      </w:pPr>
      <w:rPr>
        <w:rFonts w:ascii="Wingdings" w:hAnsi="Wingdings" w:hint="default"/>
        <w:sz w:val="20"/>
      </w:rPr>
    </w:lvl>
    <w:lvl w:ilvl="3" w:tplc="93441AF6" w:tentative="1">
      <w:start w:val="1"/>
      <w:numFmt w:val="bullet"/>
      <w:lvlText w:val=""/>
      <w:lvlJc w:val="left"/>
      <w:pPr>
        <w:tabs>
          <w:tab w:val="num" w:pos="2880"/>
        </w:tabs>
        <w:ind w:left="2880" w:hanging="360"/>
      </w:pPr>
      <w:rPr>
        <w:rFonts w:ascii="Wingdings" w:hAnsi="Wingdings" w:hint="default"/>
        <w:sz w:val="20"/>
      </w:rPr>
    </w:lvl>
    <w:lvl w:ilvl="4" w:tplc="BC721010" w:tentative="1">
      <w:start w:val="1"/>
      <w:numFmt w:val="bullet"/>
      <w:lvlText w:val=""/>
      <w:lvlJc w:val="left"/>
      <w:pPr>
        <w:tabs>
          <w:tab w:val="num" w:pos="3600"/>
        </w:tabs>
        <w:ind w:left="3600" w:hanging="360"/>
      </w:pPr>
      <w:rPr>
        <w:rFonts w:ascii="Wingdings" w:hAnsi="Wingdings" w:hint="default"/>
        <w:sz w:val="20"/>
      </w:rPr>
    </w:lvl>
    <w:lvl w:ilvl="5" w:tplc="849E16BE" w:tentative="1">
      <w:start w:val="1"/>
      <w:numFmt w:val="bullet"/>
      <w:lvlText w:val=""/>
      <w:lvlJc w:val="left"/>
      <w:pPr>
        <w:tabs>
          <w:tab w:val="num" w:pos="4320"/>
        </w:tabs>
        <w:ind w:left="4320" w:hanging="360"/>
      </w:pPr>
      <w:rPr>
        <w:rFonts w:ascii="Wingdings" w:hAnsi="Wingdings" w:hint="default"/>
        <w:sz w:val="20"/>
      </w:rPr>
    </w:lvl>
    <w:lvl w:ilvl="6" w:tplc="DA9C2B2A" w:tentative="1">
      <w:start w:val="1"/>
      <w:numFmt w:val="bullet"/>
      <w:lvlText w:val=""/>
      <w:lvlJc w:val="left"/>
      <w:pPr>
        <w:tabs>
          <w:tab w:val="num" w:pos="5040"/>
        </w:tabs>
        <w:ind w:left="5040" w:hanging="360"/>
      </w:pPr>
      <w:rPr>
        <w:rFonts w:ascii="Wingdings" w:hAnsi="Wingdings" w:hint="default"/>
        <w:sz w:val="20"/>
      </w:rPr>
    </w:lvl>
    <w:lvl w:ilvl="7" w:tplc="3F68039C" w:tentative="1">
      <w:start w:val="1"/>
      <w:numFmt w:val="bullet"/>
      <w:lvlText w:val=""/>
      <w:lvlJc w:val="left"/>
      <w:pPr>
        <w:tabs>
          <w:tab w:val="num" w:pos="5760"/>
        </w:tabs>
        <w:ind w:left="5760" w:hanging="360"/>
      </w:pPr>
      <w:rPr>
        <w:rFonts w:ascii="Wingdings" w:hAnsi="Wingdings" w:hint="default"/>
        <w:sz w:val="20"/>
      </w:rPr>
    </w:lvl>
    <w:lvl w:ilvl="8" w:tplc="B58E966A"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DB3E61"/>
    <w:multiLevelType w:val="multilevel"/>
    <w:tmpl w:val="B76E8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9"/>
  </w:num>
  <w:num w:numId="4">
    <w:abstractNumId w:val="4"/>
  </w:num>
  <w:num w:numId="5">
    <w:abstractNumId w:val="5"/>
  </w:num>
  <w:num w:numId="6">
    <w:abstractNumId w:val="2"/>
  </w:num>
  <w:num w:numId="7">
    <w:abstractNumId w:val="11"/>
  </w:num>
  <w:num w:numId="8">
    <w:abstractNumId w:val="3"/>
  </w:num>
  <w:num w:numId="9">
    <w:abstractNumId w:val="1"/>
  </w:num>
  <w:num w:numId="10">
    <w:abstractNumId w:val="7"/>
  </w:num>
  <w:num w:numId="11">
    <w:abstractNumId w:val="10"/>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3"/>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9"/>
  <w:hyphenationZone w:val="425"/>
  <w:doNotHyphenateCaps/>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zasddrprvd9kesxxlveat4vv0rvv2p9rrw&quot;&gt;HUM_Main_Library&lt;record-ids&gt;&lt;item&gt;2091&lt;/item&gt;&lt;item&gt;2568&lt;/item&gt;&lt;item&gt;2762&lt;/item&gt;&lt;item&gt;2763&lt;/item&gt;&lt;item&gt;2764&lt;/item&gt;&lt;/record-ids&gt;&lt;/item&gt;&lt;/Libraries&gt;"/>
  </w:docVars>
  <w:rsids>
    <w:rsidRoot w:val="000C21E4"/>
    <w:rsid w:val="000003FB"/>
    <w:rsid w:val="000006BB"/>
    <w:rsid w:val="00000732"/>
    <w:rsid w:val="00000AAC"/>
    <w:rsid w:val="00001094"/>
    <w:rsid w:val="00001A4A"/>
    <w:rsid w:val="00001CBD"/>
    <w:rsid w:val="00001DBB"/>
    <w:rsid w:val="000021A4"/>
    <w:rsid w:val="000026F0"/>
    <w:rsid w:val="00002E5D"/>
    <w:rsid w:val="00002FAC"/>
    <w:rsid w:val="00003014"/>
    <w:rsid w:val="00003242"/>
    <w:rsid w:val="00003297"/>
    <w:rsid w:val="00003F00"/>
    <w:rsid w:val="00004001"/>
    <w:rsid w:val="000040A8"/>
    <w:rsid w:val="00004164"/>
    <w:rsid w:val="00004474"/>
    <w:rsid w:val="00004BE1"/>
    <w:rsid w:val="000054AC"/>
    <w:rsid w:val="00005508"/>
    <w:rsid w:val="00005701"/>
    <w:rsid w:val="00005764"/>
    <w:rsid w:val="00005AA3"/>
    <w:rsid w:val="00005AEC"/>
    <w:rsid w:val="00005E27"/>
    <w:rsid w:val="00005FBF"/>
    <w:rsid w:val="0000609C"/>
    <w:rsid w:val="00006CFB"/>
    <w:rsid w:val="0000705E"/>
    <w:rsid w:val="00007207"/>
    <w:rsid w:val="000074EB"/>
    <w:rsid w:val="00007C2C"/>
    <w:rsid w:val="00007EF5"/>
    <w:rsid w:val="00007F50"/>
    <w:rsid w:val="0001019F"/>
    <w:rsid w:val="000101DD"/>
    <w:rsid w:val="00010248"/>
    <w:rsid w:val="00010717"/>
    <w:rsid w:val="00010A24"/>
    <w:rsid w:val="00010A96"/>
    <w:rsid w:val="00010AC9"/>
    <w:rsid w:val="00011159"/>
    <w:rsid w:val="000115EE"/>
    <w:rsid w:val="00011776"/>
    <w:rsid w:val="00011D3C"/>
    <w:rsid w:val="000120BC"/>
    <w:rsid w:val="00012238"/>
    <w:rsid w:val="000134AD"/>
    <w:rsid w:val="00013577"/>
    <w:rsid w:val="000135A4"/>
    <w:rsid w:val="00013CF9"/>
    <w:rsid w:val="00014258"/>
    <w:rsid w:val="00014270"/>
    <w:rsid w:val="00014C72"/>
    <w:rsid w:val="00014CD0"/>
    <w:rsid w:val="00015440"/>
    <w:rsid w:val="0001548E"/>
    <w:rsid w:val="00015498"/>
    <w:rsid w:val="00015682"/>
    <w:rsid w:val="00015951"/>
    <w:rsid w:val="00015A8E"/>
    <w:rsid w:val="00015BC6"/>
    <w:rsid w:val="00015D55"/>
    <w:rsid w:val="000167EB"/>
    <w:rsid w:val="00016A60"/>
    <w:rsid w:val="00016CE9"/>
    <w:rsid w:val="00016D4C"/>
    <w:rsid w:val="0001791C"/>
    <w:rsid w:val="00017B06"/>
    <w:rsid w:val="00017C41"/>
    <w:rsid w:val="00017C98"/>
    <w:rsid w:val="00017D06"/>
    <w:rsid w:val="00017EF1"/>
    <w:rsid w:val="00020079"/>
    <w:rsid w:val="000207B3"/>
    <w:rsid w:val="00020841"/>
    <w:rsid w:val="00020A83"/>
    <w:rsid w:val="00020C05"/>
    <w:rsid w:val="00021581"/>
    <w:rsid w:val="00021681"/>
    <w:rsid w:val="00021759"/>
    <w:rsid w:val="00021D9C"/>
    <w:rsid w:val="00021F40"/>
    <w:rsid w:val="0002272C"/>
    <w:rsid w:val="000227AE"/>
    <w:rsid w:val="00022C20"/>
    <w:rsid w:val="00022C5D"/>
    <w:rsid w:val="00022E8B"/>
    <w:rsid w:val="00022F92"/>
    <w:rsid w:val="0002349D"/>
    <w:rsid w:val="00023535"/>
    <w:rsid w:val="0002388F"/>
    <w:rsid w:val="00023A56"/>
    <w:rsid w:val="00023A84"/>
    <w:rsid w:val="00023F06"/>
    <w:rsid w:val="00023F2D"/>
    <w:rsid w:val="000240E4"/>
    <w:rsid w:val="00024312"/>
    <w:rsid w:val="000248CE"/>
    <w:rsid w:val="00024ADD"/>
    <w:rsid w:val="00024BD2"/>
    <w:rsid w:val="00025134"/>
    <w:rsid w:val="000256F5"/>
    <w:rsid w:val="000257B7"/>
    <w:rsid w:val="0002767B"/>
    <w:rsid w:val="0002777F"/>
    <w:rsid w:val="000277FE"/>
    <w:rsid w:val="00027BA9"/>
    <w:rsid w:val="00027CFC"/>
    <w:rsid w:val="00027E17"/>
    <w:rsid w:val="00030067"/>
    <w:rsid w:val="00030244"/>
    <w:rsid w:val="000305E4"/>
    <w:rsid w:val="000306E7"/>
    <w:rsid w:val="00030768"/>
    <w:rsid w:val="000308C0"/>
    <w:rsid w:val="00030B70"/>
    <w:rsid w:val="00030BBC"/>
    <w:rsid w:val="00030FBE"/>
    <w:rsid w:val="000310F2"/>
    <w:rsid w:val="0003126E"/>
    <w:rsid w:val="00031363"/>
    <w:rsid w:val="00031568"/>
    <w:rsid w:val="00031A20"/>
    <w:rsid w:val="00031C35"/>
    <w:rsid w:val="0003223A"/>
    <w:rsid w:val="000338B8"/>
    <w:rsid w:val="00033935"/>
    <w:rsid w:val="00033BEF"/>
    <w:rsid w:val="00033CF5"/>
    <w:rsid w:val="000345D2"/>
    <w:rsid w:val="00034BA8"/>
    <w:rsid w:val="00035170"/>
    <w:rsid w:val="00035414"/>
    <w:rsid w:val="000356D3"/>
    <w:rsid w:val="00035E4E"/>
    <w:rsid w:val="0003601F"/>
    <w:rsid w:val="00036155"/>
    <w:rsid w:val="00036828"/>
    <w:rsid w:val="00037486"/>
    <w:rsid w:val="000377E0"/>
    <w:rsid w:val="00037FDB"/>
    <w:rsid w:val="000400A8"/>
    <w:rsid w:val="000402B3"/>
    <w:rsid w:val="0004041C"/>
    <w:rsid w:val="000404E7"/>
    <w:rsid w:val="00040621"/>
    <w:rsid w:val="00040787"/>
    <w:rsid w:val="0004087D"/>
    <w:rsid w:val="00040EC8"/>
    <w:rsid w:val="00040F05"/>
    <w:rsid w:val="0004108B"/>
    <w:rsid w:val="00041159"/>
    <w:rsid w:val="00041218"/>
    <w:rsid w:val="00041583"/>
    <w:rsid w:val="00041617"/>
    <w:rsid w:val="0004182B"/>
    <w:rsid w:val="0004192D"/>
    <w:rsid w:val="00041CC7"/>
    <w:rsid w:val="00041EFE"/>
    <w:rsid w:val="0004226D"/>
    <w:rsid w:val="00042A3E"/>
    <w:rsid w:val="00043823"/>
    <w:rsid w:val="00044290"/>
    <w:rsid w:val="000445E7"/>
    <w:rsid w:val="00044BDF"/>
    <w:rsid w:val="00044C13"/>
    <w:rsid w:val="00044D9A"/>
    <w:rsid w:val="00045459"/>
    <w:rsid w:val="00045E22"/>
    <w:rsid w:val="0004689F"/>
    <w:rsid w:val="00046F64"/>
    <w:rsid w:val="00046FEF"/>
    <w:rsid w:val="0004724B"/>
    <w:rsid w:val="00047621"/>
    <w:rsid w:val="00047CD0"/>
    <w:rsid w:val="00047EDF"/>
    <w:rsid w:val="000509C1"/>
    <w:rsid w:val="00050A05"/>
    <w:rsid w:val="00050C31"/>
    <w:rsid w:val="000511D4"/>
    <w:rsid w:val="0005171D"/>
    <w:rsid w:val="0005176C"/>
    <w:rsid w:val="00051D9E"/>
    <w:rsid w:val="00052129"/>
    <w:rsid w:val="000523FD"/>
    <w:rsid w:val="000528A4"/>
    <w:rsid w:val="00052E5A"/>
    <w:rsid w:val="00053208"/>
    <w:rsid w:val="00053256"/>
    <w:rsid w:val="00053418"/>
    <w:rsid w:val="0005396A"/>
    <w:rsid w:val="0005396B"/>
    <w:rsid w:val="00053C58"/>
    <w:rsid w:val="00053EAA"/>
    <w:rsid w:val="00054380"/>
    <w:rsid w:val="000548E1"/>
    <w:rsid w:val="00054A34"/>
    <w:rsid w:val="00054B5A"/>
    <w:rsid w:val="000551FD"/>
    <w:rsid w:val="0005528D"/>
    <w:rsid w:val="000553BD"/>
    <w:rsid w:val="000558E7"/>
    <w:rsid w:val="00055A78"/>
    <w:rsid w:val="00055AAC"/>
    <w:rsid w:val="00055DAA"/>
    <w:rsid w:val="00055F7B"/>
    <w:rsid w:val="00056403"/>
    <w:rsid w:val="000569F4"/>
    <w:rsid w:val="00056DC8"/>
    <w:rsid w:val="00057053"/>
    <w:rsid w:val="000576F0"/>
    <w:rsid w:val="000579CA"/>
    <w:rsid w:val="000600CB"/>
    <w:rsid w:val="000601A5"/>
    <w:rsid w:val="00061072"/>
    <w:rsid w:val="000615A1"/>
    <w:rsid w:val="00061B60"/>
    <w:rsid w:val="00062149"/>
    <w:rsid w:val="000621D0"/>
    <w:rsid w:val="00062810"/>
    <w:rsid w:val="00062A0D"/>
    <w:rsid w:val="00062C4E"/>
    <w:rsid w:val="00062C6B"/>
    <w:rsid w:val="00062CBB"/>
    <w:rsid w:val="00063365"/>
    <w:rsid w:val="000633E0"/>
    <w:rsid w:val="00063506"/>
    <w:rsid w:val="00063CDA"/>
    <w:rsid w:val="00063D9D"/>
    <w:rsid w:val="00063FFE"/>
    <w:rsid w:val="000652B4"/>
    <w:rsid w:val="00065603"/>
    <w:rsid w:val="000656D8"/>
    <w:rsid w:val="00065970"/>
    <w:rsid w:val="00065BCA"/>
    <w:rsid w:val="00065C20"/>
    <w:rsid w:val="00065F50"/>
    <w:rsid w:val="00065F9B"/>
    <w:rsid w:val="00066192"/>
    <w:rsid w:val="0006621A"/>
    <w:rsid w:val="000669CA"/>
    <w:rsid w:val="00066C1A"/>
    <w:rsid w:val="00066DBD"/>
    <w:rsid w:val="00066E11"/>
    <w:rsid w:val="0006723C"/>
    <w:rsid w:val="00067699"/>
    <w:rsid w:val="000677DA"/>
    <w:rsid w:val="00067B40"/>
    <w:rsid w:val="00067F8E"/>
    <w:rsid w:val="000700E1"/>
    <w:rsid w:val="00070273"/>
    <w:rsid w:val="00070458"/>
    <w:rsid w:val="00070927"/>
    <w:rsid w:val="00070D5D"/>
    <w:rsid w:val="000716C5"/>
    <w:rsid w:val="000716F7"/>
    <w:rsid w:val="00071D23"/>
    <w:rsid w:val="00072A28"/>
    <w:rsid w:val="00072DF6"/>
    <w:rsid w:val="000731B8"/>
    <w:rsid w:val="00073609"/>
    <w:rsid w:val="00073BD1"/>
    <w:rsid w:val="00073F2C"/>
    <w:rsid w:val="00074192"/>
    <w:rsid w:val="00074194"/>
    <w:rsid w:val="00074455"/>
    <w:rsid w:val="000745EF"/>
    <w:rsid w:val="0007475B"/>
    <w:rsid w:val="00074945"/>
    <w:rsid w:val="00074FBF"/>
    <w:rsid w:val="00075058"/>
    <w:rsid w:val="00075187"/>
    <w:rsid w:val="000752C3"/>
    <w:rsid w:val="00075372"/>
    <w:rsid w:val="0007571E"/>
    <w:rsid w:val="00075B61"/>
    <w:rsid w:val="00075C3D"/>
    <w:rsid w:val="000765A7"/>
    <w:rsid w:val="000767FD"/>
    <w:rsid w:val="00076963"/>
    <w:rsid w:val="00076A44"/>
    <w:rsid w:val="00076D15"/>
    <w:rsid w:val="00076F27"/>
    <w:rsid w:val="00077190"/>
    <w:rsid w:val="000775AE"/>
    <w:rsid w:val="0007795A"/>
    <w:rsid w:val="000779F1"/>
    <w:rsid w:val="00077BB1"/>
    <w:rsid w:val="0008026D"/>
    <w:rsid w:val="000805E2"/>
    <w:rsid w:val="000806EF"/>
    <w:rsid w:val="00080823"/>
    <w:rsid w:val="00080F08"/>
    <w:rsid w:val="00081075"/>
    <w:rsid w:val="0008116D"/>
    <w:rsid w:val="00082812"/>
    <w:rsid w:val="00082B70"/>
    <w:rsid w:val="000830AB"/>
    <w:rsid w:val="000832D2"/>
    <w:rsid w:val="00083617"/>
    <w:rsid w:val="00083618"/>
    <w:rsid w:val="00083708"/>
    <w:rsid w:val="0008377E"/>
    <w:rsid w:val="00083BC6"/>
    <w:rsid w:val="00083BEA"/>
    <w:rsid w:val="000847FC"/>
    <w:rsid w:val="00084A29"/>
    <w:rsid w:val="00084B88"/>
    <w:rsid w:val="00084C2F"/>
    <w:rsid w:val="00085FA6"/>
    <w:rsid w:val="000862F3"/>
    <w:rsid w:val="00086713"/>
    <w:rsid w:val="00086894"/>
    <w:rsid w:val="000869F6"/>
    <w:rsid w:val="00086BF4"/>
    <w:rsid w:val="00086D3E"/>
    <w:rsid w:val="00086F1E"/>
    <w:rsid w:val="0008756A"/>
    <w:rsid w:val="0008770A"/>
    <w:rsid w:val="00087C96"/>
    <w:rsid w:val="00087CF8"/>
    <w:rsid w:val="00087F0B"/>
    <w:rsid w:val="000901F3"/>
    <w:rsid w:val="000905B1"/>
    <w:rsid w:val="0009080D"/>
    <w:rsid w:val="00090C4F"/>
    <w:rsid w:val="00091160"/>
    <w:rsid w:val="000912E1"/>
    <w:rsid w:val="000916DF"/>
    <w:rsid w:val="0009180B"/>
    <w:rsid w:val="00091CD3"/>
    <w:rsid w:val="000924D5"/>
    <w:rsid w:val="000929DE"/>
    <w:rsid w:val="00092B23"/>
    <w:rsid w:val="00093B0F"/>
    <w:rsid w:val="00093B41"/>
    <w:rsid w:val="00093BB8"/>
    <w:rsid w:val="00093D09"/>
    <w:rsid w:val="00093D46"/>
    <w:rsid w:val="00094517"/>
    <w:rsid w:val="00094897"/>
    <w:rsid w:val="00094DDE"/>
    <w:rsid w:val="00094E08"/>
    <w:rsid w:val="00095239"/>
    <w:rsid w:val="000955D5"/>
    <w:rsid w:val="000957EB"/>
    <w:rsid w:val="000958DA"/>
    <w:rsid w:val="000962A9"/>
    <w:rsid w:val="000966E5"/>
    <w:rsid w:val="0009699D"/>
    <w:rsid w:val="00096CE1"/>
    <w:rsid w:val="00096F7E"/>
    <w:rsid w:val="00097514"/>
    <w:rsid w:val="00097AF1"/>
    <w:rsid w:val="000A003B"/>
    <w:rsid w:val="000A0112"/>
    <w:rsid w:val="000A061B"/>
    <w:rsid w:val="000A0917"/>
    <w:rsid w:val="000A0C8D"/>
    <w:rsid w:val="000A0E4F"/>
    <w:rsid w:val="000A1721"/>
    <w:rsid w:val="000A1AB4"/>
    <w:rsid w:val="000A1D0A"/>
    <w:rsid w:val="000A26CE"/>
    <w:rsid w:val="000A286E"/>
    <w:rsid w:val="000A298A"/>
    <w:rsid w:val="000A2A7F"/>
    <w:rsid w:val="000A2AB2"/>
    <w:rsid w:val="000A2AE4"/>
    <w:rsid w:val="000A2B0E"/>
    <w:rsid w:val="000A2EB9"/>
    <w:rsid w:val="000A3461"/>
    <w:rsid w:val="000A390A"/>
    <w:rsid w:val="000A3CF7"/>
    <w:rsid w:val="000A3E46"/>
    <w:rsid w:val="000A422D"/>
    <w:rsid w:val="000A4A13"/>
    <w:rsid w:val="000A53C1"/>
    <w:rsid w:val="000A556E"/>
    <w:rsid w:val="000A5AEC"/>
    <w:rsid w:val="000A6537"/>
    <w:rsid w:val="000A6778"/>
    <w:rsid w:val="000A6AA4"/>
    <w:rsid w:val="000A70AB"/>
    <w:rsid w:val="000A711E"/>
    <w:rsid w:val="000A75AD"/>
    <w:rsid w:val="000B0277"/>
    <w:rsid w:val="000B06E6"/>
    <w:rsid w:val="000B0948"/>
    <w:rsid w:val="000B0CDA"/>
    <w:rsid w:val="000B1496"/>
    <w:rsid w:val="000B1626"/>
    <w:rsid w:val="000B167A"/>
    <w:rsid w:val="000B16E7"/>
    <w:rsid w:val="000B174C"/>
    <w:rsid w:val="000B1876"/>
    <w:rsid w:val="000B1E11"/>
    <w:rsid w:val="000B2166"/>
    <w:rsid w:val="000B22F4"/>
    <w:rsid w:val="000B233A"/>
    <w:rsid w:val="000B28B5"/>
    <w:rsid w:val="000B2AC3"/>
    <w:rsid w:val="000B307C"/>
    <w:rsid w:val="000B335A"/>
    <w:rsid w:val="000B34BC"/>
    <w:rsid w:val="000B37E9"/>
    <w:rsid w:val="000B3969"/>
    <w:rsid w:val="000B3A1F"/>
    <w:rsid w:val="000B3B6A"/>
    <w:rsid w:val="000B3E02"/>
    <w:rsid w:val="000B40BC"/>
    <w:rsid w:val="000B40D7"/>
    <w:rsid w:val="000B4865"/>
    <w:rsid w:val="000B4F5C"/>
    <w:rsid w:val="000B5746"/>
    <w:rsid w:val="000B59CE"/>
    <w:rsid w:val="000B5CB5"/>
    <w:rsid w:val="000B5F7E"/>
    <w:rsid w:val="000B6767"/>
    <w:rsid w:val="000B67D8"/>
    <w:rsid w:val="000B6A0B"/>
    <w:rsid w:val="000B79D6"/>
    <w:rsid w:val="000B7D1C"/>
    <w:rsid w:val="000B7F55"/>
    <w:rsid w:val="000C0136"/>
    <w:rsid w:val="000C03DE"/>
    <w:rsid w:val="000C0C5D"/>
    <w:rsid w:val="000C11DC"/>
    <w:rsid w:val="000C14FB"/>
    <w:rsid w:val="000C19D3"/>
    <w:rsid w:val="000C1ED0"/>
    <w:rsid w:val="000C2099"/>
    <w:rsid w:val="000C21E4"/>
    <w:rsid w:val="000C2983"/>
    <w:rsid w:val="000C2AEC"/>
    <w:rsid w:val="000C3084"/>
    <w:rsid w:val="000C328F"/>
    <w:rsid w:val="000C33B0"/>
    <w:rsid w:val="000C3E9F"/>
    <w:rsid w:val="000C3F45"/>
    <w:rsid w:val="000C4058"/>
    <w:rsid w:val="000C41AC"/>
    <w:rsid w:val="000C44D6"/>
    <w:rsid w:val="000C4A3C"/>
    <w:rsid w:val="000C4BDD"/>
    <w:rsid w:val="000C4E69"/>
    <w:rsid w:val="000C5022"/>
    <w:rsid w:val="000C5343"/>
    <w:rsid w:val="000C59F0"/>
    <w:rsid w:val="000C5C1D"/>
    <w:rsid w:val="000C5FA0"/>
    <w:rsid w:val="000C6191"/>
    <w:rsid w:val="000C6410"/>
    <w:rsid w:val="000C6722"/>
    <w:rsid w:val="000C6994"/>
    <w:rsid w:val="000C6A9C"/>
    <w:rsid w:val="000C6CDE"/>
    <w:rsid w:val="000C6D83"/>
    <w:rsid w:val="000C6F09"/>
    <w:rsid w:val="000C6F52"/>
    <w:rsid w:val="000C7352"/>
    <w:rsid w:val="000C7454"/>
    <w:rsid w:val="000C79BB"/>
    <w:rsid w:val="000C7B7D"/>
    <w:rsid w:val="000D01FE"/>
    <w:rsid w:val="000D048C"/>
    <w:rsid w:val="000D04C3"/>
    <w:rsid w:val="000D06C0"/>
    <w:rsid w:val="000D07A6"/>
    <w:rsid w:val="000D09F5"/>
    <w:rsid w:val="000D0AA1"/>
    <w:rsid w:val="000D0ABC"/>
    <w:rsid w:val="000D17CB"/>
    <w:rsid w:val="000D19A9"/>
    <w:rsid w:val="000D201A"/>
    <w:rsid w:val="000D25FC"/>
    <w:rsid w:val="000D2C76"/>
    <w:rsid w:val="000D3490"/>
    <w:rsid w:val="000D37DB"/>
    <w:rsid w:val="000D4617"/>
    <w:rsid w:val="000D47EB"/>
    <w:rsid w:val="000D494C"/>
    <w:rsid w:val="000D4A4D"/>
    <w:rsid w:val="000D4F86"/>
    <w:rsid w:val="000D503D"/>
    <w:rsid w:val="000D5642"/>
    <w:rsid w:val="000D5E10"/>
    <w:rsid w:val="000D5FD4"/>
    <w:rsid w:val="000D6155"/>
    <w:rsid w:val="000D62D5"/>
    <w:rsid w:val="000D70C3"/>
    <w:rsid w:val="000D721F"/>
    <w:rsid w:val="000D732C"/>
    <w:rsid w:val="000D74B9"/>
    <w:rsid w:val="000D755D"/>
    <w:rsid w:val="000D77DA"/>
    <w:rsid w:val="000D7A11"/>
    <w:rsid w:val="000D7AEA"/>
    <w:rsid w:val="000E02B5"/>
    <w:rsid w:val="000E0303"/>
    <w:rsid w:val="000E073E"/>
    <w:rsid w:val="000E096C"/>
    <w:rsid w:val="000E0FAE"/>
    <w:rsid w:val="000E0FD3"/>
    <w:rsid w:val="000E11B1"/>
    <w:rsid w:val="000E123A"/>
    <w:rsid w:val="000E1567"/>
    <w:rsid w:val="000E19D5"/>
    <w:rsid w:val="000E1A21"/>
    <w:rsid w:val="000E1D9D"/>
    <w:rsid w:val="000E23C6"/>
    <w:rsid w:val="000E269A"/>
    <w:rsid w:val="000E26D6"/>
    <w:rsid w:val="000E2871"/>
    <w:rsid w:val="000E2DB3"/>
    <w:rsid w:val="000E2EE5"/>
    <w:rsid w:val="000E3278"/>
    <w:rsid w:val="000E39EB"/>
    <w:rsid w:val="000E3B8B"/>
    <w:rsid w:val="000E418B"/>
    <w:rsid w:val="000E43B2"/>
    <w:rsid w:val="000E4845"/>
    <w:rsid w:val="000E4DDE"/>
    <w:rsid w:val="000E53C4"/>
    <w:rsid w:val="000E53EB"/>
    <w:rsid w:val="000E53F2"/>
    <w:rsid w:val="000E5618"/>
    <w:rsid w:val="000E561A"/>
    <w:rsid w:val="000E56E3"/>
    <w:rsid w:val="000E592A"/>
    <w:rsid w:val="000E5972"/>
    <w:rsid w:val="000E5A2F"/>
    <w:rsid w:val="000E5AB7"/>
    <w:rsid w:val="000E5D19"/>
    <w:rsid w:val="000E5F63"/>
    <w:rsid w:val="000E6B6E"/>
    <w:rsid w:val="000E70B5"/>
    <w:rsid w:val="000E70D4"/>
    <w:rsid w:val="000E72D0"/>
    <w:rsid w:val="000E73FD"/>
    <w:rsid w:val="000E750A"/>
    <w:rsid w:val="000E786C"/>
    <w:rsid w:val="000E7B33"/>
    <w:rsid w:val="000E7CE8"/>
    <w:rsid w:val="000F0144"/>
    <w:rsid w:val="000F01F8"/>
    <w:rsid w:val="000F0234"/>
    <w:rsid w:val="000F02F0"/>
    <w:rsid w:val="000F060C"/>
    <w:rsid w:val="000F080F"/>
    <w:rsid w:val="000F0AD3"/>
    <w:rsid w:val="000F14C3"/>
    <w:rsid w:val="000F155B"/>
    <w:rsid w:val="000F1A66"/>
    <w:rsid w:val="000F1B3F"/>
    <w:rsid w:val="000F1B9F"/>
    <w:rsid w:val="000F1D21"/>
    <w:rsid w:val="000F2275"/>
    <w:rsid w:val="000F24D9"/>
    <w:rsid w:val="000F25EC"/>
    <w:rsid w:val="000F2C4A"/>
    <w:rsid w:val="000F2C5C"/>
    <w:rsid w:val="000F2EE0"/>
    <w:rsid w:val="000F2F02"/>
    <w:rsid w:val="000F3769"/>
    <w:rsid w:val="000F3819"/>
    <w:rsid w:val="000F3DBB"/>
    <w:rsid w:val="000F4527"/>
    <w:rsid w:val="000F4734"/>
    <w:rsid w:val="000F4A4E"/>
    <w:rsid w:val="000F4D2C"/>
    <w:rsid w:val="000F4D48"/>
    <w:rsid w:val="000F4FF4"/>
    <w:rsid w:val="000F506D"/>
    <w:rsid w:val="000F52E7"/>
    <w:rsid w:val="000F548D"/>
    <w:rsid w:val="000F55C7"/>
    <w:rsid w:val="000F55F9"/>
    <w:rsid w:val="000F57EC"/>
    <w:rsid w:val="000F588B"/>
    <w:rsid w:val="000F58CE"/>
    <w:rsid w:val="000F5959"/>
    <w:rsid w:val="000F5B32"/>
    <w:rsid w:val="000F5B86"/>
    <w:rsid w:val="000F6129"/>
    <w:rsid w:val="000F6741"/>
    <w:rsid w:val="000F7184"/>
    <w:rsid w:val="000F7A31"/>
    <w:rsid w:val="000F7ADA"/>
    <w:rsid w:val="000F7D19"/>
    <w:rsid w:val="000F7D5F"/>
    <w:rsid w:val="001006D0"/>
    <w:rsid w:val="001006E3"/>
    <w:rsid w:val="001006F9"/>
    <w:rsid w:val="001006FD"/>
    <w:rsid w:val="00100A07"/>
    <w:rsid w:val="00100D8E"/>
    <w:rsid w:val="00100DAE"/>
    <w:rsid w:val="00100F85"/>
    <w:rsid w:val="0010146B"/>
    <w:rsid w:val="0010159B"/>
    <w:rsid w:val="001015D4"/>
    <w:rsid w:val="00101849"/>
    <w:rsid w:val="00101959"/>
    <w:rsid w:val="00101B43"/>
    <w:rsid w:val="00102765"/>
    <w:rsid w:val="00102AC0"/>
    <w:rsid w:val="00102C0B"/>
    <w:rsid w:val="00102EAF"/>
    <w:rsid w:val="00103118"/>
    <w:rsid w:val="00103206"/>
    <w:rsid w:val="00103247"/>
    <w:rsid w:val="0010331F"/>
    <w:rsid w:val="001038E4"/>
    <w:rsid w:val="00103CDA"/>
    <w:rsid w:val="00103D5E"/>
    <w:rsid w:val="00103D9B"/>
    <w:rsid w:val="00104616"/>
    <w:rsid w:val="00104ADD"/>
    <w:rsid w:val="0010501A"/>
    <w:rsid w:val="001057BE"/>
    <w:rsid w:val="00105A03"/>
    <w:rsid w:val="00105C83"/>
    <w:rsid w:val="00106005"/>
    <w:rsid w:val="00106398"/>
    <w:rsid w:val="001065F4"/>
    <w:rsid w:val="001067EA"/>
    <w:rsid w:val="00106D09"/>
    <w:rsid w:val="00106D86"/>
    <w:rsid w:val="00106E43"/>
    <w:rsid w:val="00110263"/>
    <w:rsid w:val="00110314"/>
    <w:rsid w:val="001107FF"/>
    <w:rsid w:val="00110CC3"/>
    <w:rsid w:val="00110E53"/>
    <w:rsid w:val="00111028"/>
    <w:rsid w:val="00111378"/>
    <w:rsid w:val="0011162A"/>
    <w:rsid w:val="001120D8"/>
    <w:rsid w:val="00112419"/>
    <w:rsid w:val="0011267C"/>
    <w:rsid w:val="00112684"/>
    <w:rsid w:val="001127EE"/>
    <w:rsid w:val="001135A8"/>
    <w:rsid w:val="0011399A"/>
    <w:rsid w:val="00113A1A"/>
    <w:rsid w:val="00113E07"/>
    <w:rsid w:val="00114644"/>
    <w:rsid w:val="0011489B"/>
    <w:rsid w:val="00114DB3"/>
    <w:rsid w:val="0011508D"/>
    <w:rsid w:val="001157B3"/>
    <w:rsid w:val="00116452"/>
    <w:rsid w:val="0011647B"/>
    <w:rsid w:val="0011673D"/>
    <w:rsid w:val="0011691F"/>
    <w:rsid w:val="00116A65"/>
    <w:rsid w:val="00117017"/>
    <w:rsid w:val="001176A9"/>
    <w:rsid w:val="001177C3"/>
    <w:rsid w:val="001178B2"/>
    <w:rsid w:val="00117909"/>
    <w:rsid w:val="00117D50"/>
    <w:rsid w:val="00120385"/>
    <w:rsid w:val="00120829"/>
    <w:rsid w:val="00120B49"/>
    <w:rsid w:val="00120DBE"/>
    <w:rsid w:val="00120FB2"/>
    <w:rsid w:val="00120FF2"/>
    <w:rsid w:val="00121058"/>
    <w:rsid w:val="0012137D"/>
    <w:rsid w:val="0012145E"/>
    <w:rsid w:val="00121848"/>
    <w:rsid w:val="001218E7"/>
    <w:rsid w:val="00121A17"/>
    <w:rsid w:val="00121DAB"/>
    <w:rsid w:val="00121E4F"/>
    <w:rsid w:val="00122053"/>
    <w:rsid w:val="0012326C"/>
    <w:rsid w:val="0012352C"/>
    <w:rsid w:val="0012367E"/>
    <w:rsid w:val="00123D19"/>
    <w:rsid w:val="001240E9"/>
    <w:rsid w:val="001244B7"/>
    <w:rsid w:val="001248EC"/>
    <w:rsid w:val="00124CC4"/>
    <w:rsid w:val="00124E51"/>
    <w:rsid w:val="0012539C"/>
    <w:rsid w:val="00125689"/>
    <w:rsid w:val="0012568E"/>
    <w:rsid w:val="00125A9B"/>
    <w:rsid w:val="00125B8C"/>
    <w:rsid w:val="0012623D"/>
    <w:rsid w:val="0012648C"/>
    <w:rsid w:val="0012680B"/>
    <w:rsid w:val="0012691C"/>
    <w:rsid w:val="001269B9"/>
    <w:rsid w:val="00126D8D"/>
    <w:rsid w:val="0012759C"/>
    <w:rsid w:val="00127D67"/>
    <w:rsid w:val="00127ED3"/>
    <w:rsid w:val="00127F61"/>
    <w:rsid w:val="001303F0"/>
    <w:rsid w:val="001304C7"/>
    <w:rsid w:val="001304EE"/>
    <w:rsid w:val="00130A80"/>
    <w:rsid w:val="0013118E"/>
    <w:rsid w:val="001313FE"/>
    <w:rsid w:val="00131686"/>
    <w:rsid w:val="00131FAB"/>
    <w:rsid w:val="00132195"/>
    <w:rsid w:val="001322A0"/>
    <w:rsid w:val="0013230D"/>
    <w:rsid w:val="00132ED2"/>
    <w:rsid w:val="00133029"/>
    <w:rsid w:val="00133BF9"/>
    <w:rsid w:val="00133CFF"/>
    <w:rsid w:val="00133D12"/>
    <w:rsid w:val="00133E14"/>
    <w:rsid w:val="001340B3"/>
    <w:rsid w:val="001340E6"/>
    <w:rsid w:val="001341BB"/>
    <w:rsid w:val="00134AE9"/>
    <w:rsid w:val="00134E15"/>
    <w:rsid w:val="00135A47"/>
    <w:rsid w:val="0013602A"/>
    <w:rsid w:val="0013698B"/>
    <w:rsid w:val="001369F8"/>
    <w:rsid w:val="00136BCC"/>
    <w:rsid w:val="00136D91"/>
    <w:rsid w:val="00136DBA"/>
    <w:rsid w:val="001370F6"/>
    <w:rsid w:val="0013725B"/>
    <w:rsid w:val="001375FD"/>
    <w:rsid w:val="00137840"/>
    <w:rsid w:val="001378CF"/>
    <w:rsid w:val="00137E7E"/>
    <w:rsid w:val="0014027F"/>
    <w:rsid w:val="00140AE6"/>
    <w:rsid w:val="00140CEE"/>
    <w:rsid w:val="00141260"/>
    <w:rsid w:val="00141365"/>
    <w:rsid w:val="00141ACF"/>
    <w:rsid w:val="00142094"/>
    <w:rsid w:val="0014224E"/>
    <w:rsid w:val="0014235F"/>
    <w:rsid w:val="00142A0C"/>
    <w:rsid w:val="00142D2E"/>
    <w:rsid w:val="00142F5B"/>
    <w:rsid w:val="00143454"/>
    <w:rsid w:val="001434C3"/>
    <w:rsid w:val="001435B0"/>
    <w:rsid w:val="00143BA2"/>
    <w:rsid w:val="00143CBA"/>
    <w:rsid w:val="00143CF4"/>
    <w:rsid w:val="001440D7"/>
    <w:rsid w:val="00144101"/>
    <w:rsid w:val="00144926"/>
    <w:rsid w:val="00144C4D"/>
    <w:rsid w:val="00144F37"/>
    <w:rsid w:val="00144F41"/>
    <w:rsid w:val="001456A2"/>
    <w:rsid w:val="0014649C"/>
    <w:rsid w:val="0014682F"/>
    <w:rsid w:val="00146959"/>
    <w:rsid w:val="00146FDF"/>
    <w:rsid w:val="00147258"/>
    <w:rsid w:val="0014757F"/>
    <w:rsid w:val="001475F1"/>
    <w:rsid w:val="00147713"/>
    <w:rsid w:val="0014797E"/>
    <w:rsid w:val="00147AC1"/>
    <w:rsid w:val="00147F0F"/>
    <w:rsid w:val="0015025A"/>
    <w:rsid w:val="001503E5"/>
    <w:rsid w:val="00150425"/>
    <w:rsid w:val="0015059A"/>
    <w:rsid w:val="00150ECB"/>
    <w:rsid w:val="00150FCF"/>
    <w:rsid w:val="00151224"/>
    <w:rsid w:val="00151421"/>
    <w:rsid w:val="001517BE"/>
    <w:rsid w:val="00151A03"/>
    <w:rsid w:val="00151BB1"/>
    <w:rsid w:val="00151CED"/>
    <w:rsid w:val="00151D23"/>
    <w:rsid w:val="00151EDB"/>
    <w:rsid w:val="00151FBD"/>
    <w:rsid w:val="00152530"/>
    <w:rsid w:val="00152C9B"/>
    <w:rsid w:val="00153345"/>
    <w:rsid w:val="00153440"/>
    <w:rsid w:val="00153585"/>
    <w:rsid w:val="001537B2"/>
    <w:rsid w:val="00153A0D"/>
    <w:rsid w:val="00153C8A"/>
    <w:rsid w:val="00154530"/>
    <w:rsid w:val="001548EB"/>
    <w:rsid w:val="00154DA2"/>
    <w:rsid w:val="001552CE"/>
    <w:rsid w:val="0015549D"/>
    <w:rsid w:val="00155638"/>
    <w:rsid w:val="001556D3"/>
    <w:rsid w:val="00156068"/>
    <w:rsid w:val="001564B5"/>
    <w:rsid w:val="00156C34"/>
    <w:rsid w:val="00156F7B"/>
    <w:rsid w:val="001571E2"/>
    <w:rsid w:val="00157BF6"/>
    <w:rsid w:val="00157C3E"/>
    <w:rsid w:val="00157D89"/>
    <w:rsid w:val="00157E27"/>
    <w:rsid w:val="0016000E"/>
    <w:rsid w:val="0016067B"/>
    <w:rsid w:val="001608ED"/>
    <w:rsid w:val="00160B33"/>
    <w:rsid w:val="00160B85"/>
    <w:rsid w:val="001610A1"/>
    <w:rsid w:val="001611CB"/>
    <w:rsid w:val="001613AA"/>
    <w:rsid w:val="0016159B"/>
    <w:rsid w:val="0016162E"/>
    <w:rsid w:val="0016196B"/>
    <w:rsid w:val="00161B26"/>
    <w:rsid w:val="00162294"/>
    <w:rsid w:val="00162DC9"/>
    <w:rsid w:val="0016311C"/>
    <w:rsid w:val="0016317A"/>
    <w:rsid w:val="0016321E"/>
    <w:rsid w:val="00163709"/>
    <w:rsid w:val="00163913"/>
    <w:rsid w:val="00163B6D"/>
    <w:rsid w:val="00163BE3"/>
    <w:rsid w:val="00163DED"/>
    <w:rsid w:val="00163E07"/>
    <w:rsid w:val="00163E4B"/>
    <w:rsid w:val="001642C5"/>
    <w:rsid w:val="001643C0"/>
    <w:rsid w:val="00165155"/>
    <w:rsid w:val="001651EE"/>
    <w:rsid w:val="00165323"/>
    <w:rsid w:val="001654A8"/>
    <w:rsid w:val="0016559E"/>
    <w:rsid w:val="00165B05"/>
    <w:rsid w:val="00165B07"/>
    <w:rsid w:val="00165CF1"/>
    <w:rsid w:val="00165EF1"/>
    <w:rsid w:val="00165FD6"/>
    <w:rsid w:val="00166525"/>
    <w:rsid w:val="00166CA2"/>
    <w:rsid w:val="00166DC9"/>
    <w:rsid w:val="0016724E"/>
    <w:rsid w:val="001672A9"/>
    <w:rsid w:val="00167670"/>
    <w:rsid w:val="001702DE"/>
    <w:rsid w:val="0017099C"/>
    <w:rsid w:val="00170E8A"/>
    <w:rsid w:val="00170F02"/>
    <w:rsid w:val="001711A8"/>
    <w:rsid w:val="0017146E"/>
    <w:rsid w:val="0017180E"/>
    <w:rsid w:val="001718FC"/>
    <w:rsid w:val="00171A39"/>
    <w:rsid w:val="00172361"/>
    <w:rsid w:val="001723BB"/>
    <w:rsid w:val="001723DE"/>
    <w:rsid w:val="00172425"/>
    <w:rsid w:val="0017271B"/>
    <w:rsid w:val="00172C33"/>
    <w:rsid w:val="00172D02"/>
    <w:rsid w:val="0017325E"/>
    <w:rsid w:val="001734FB"/>
    <w:rsid w:val="00173CC8"/>
    <w:rsid w:val="00173D07"/>
    <w:rsid w:val="00175549"/>
    <w:rsid w:val="00176989"/>
    <w:rsid w:val="00176AC6"/>
    <w:rsid w:val="00176C61"/>
    <w:rsid w:val="001770F6"/>
    <w:rsid w:val="0017720A"/>
    <w:rsid w:val="00177462"/>
    <w:rsid w:val="001775D7"/>
    <w:rsid w:val="00177BA7"/>
    <w:rsid w:val="001801AE"/>
    <w:rsid w:val="00180716"/>
    <w:rsid w:val="00180780"/>
    <w:rsid w:val="00180CE5"/>
    <w:rsid w:val="00180DDB"/>
    <w:rsid w:val="00180FC8"/>
    <w:rsid w:val="0018139A"/>
    <w:rsid w:val="001815E9"/>
    <w:rsid w:val="00181E5E"/>
    <w:rsid w:val="001824A1"/>
    <w:rsid w:val="0018266A"/>
    <w:rsid w:val="0018303F"/>
    <w:rsid w:val="001834EC"/>
    <w:rsid w:val="001834FD"/>
    <w:rsid w:val="00183559"/>
    <w:rsid w:val="00183917"/>
    <w:rsid w:val="00183DA3"/>
    <w:rsid w:val="0018485A"/>
    <w:rsid w:val="00184EB4"/>
    <w:rsid w:val="0018507E"/>
    <w:rsid w:val="0018526C"/>
    <w:rsid w:val="0018539C"/>
    <w:rsid w:val="00185456"/>
    <w:rsid w:val="00185558"/>
    <w:rsid w:val="0018560B"/>
    <w:rsid w:val="0018570F"/>
    <w:rsid w:val="001858F2"/>
    <w:rsid w:val="00185934"/>
    <w:rsid w:val="00185A0F"/>
    <w:rsid w:val="00185B84"/>
    <w:rsid w:val="00185BAF"/>
    <w:rsid w:val="00185C20"/>
    <w:rsid w:val="00185F50"/>
    <w:rsid w:val="001860BF"/>
    <w:rsid w:val="00186659"/>
    <w:rsid w:val="00186EBD"/>
    <w:rsid w:val="0018751E"/>
    <w:rsid w:val="00187894"/>
    <w:rsid w:val="001901E5"/>
    <w:rsid w:val="00190568"/>
    <w:rsid w:val="00190680"/>
    <w:rsid w:val="0019095D"/>
    <w:rsid w:val="00190989"/>
    <w:rsid w:val="00190C5C"/>
    <w:rsid w:val="00190E2B"/>
    <w:rsid w:val="00190E7A"/>
    <w:rsid w:val="00190F07"/>
    <w:rsid w:val="00190F96"/>
    <w:rsid w:val="00191A27"/>
    <w:rsid w:val="00191DE2"/>
    <w:rsid w:val="001921CD"/>
    <w:rsid w:val="001923F7"/>
    <w:rsid w:val="00192641"/>
    <w:rsid w:val="001928BA"/>
    <w:rsid w:val="00192CEF"/>
    <w:rsid w:val="00193587"/>
    <w:rsid w:val="00193A14"/>
    <w:rsid w:val="00193B07"/>
    <w:rsid w:val="00194522"/>
    <w:rsid w:val="00194A74"/>
    <w:rsid w:val="00195111"/>
    <w:rsid w:val="00195370"/>
    <w:rsid w:val="001954BB"/>
    <w:rsid w:val="001958BF"/>
    <w:rsid w:val="001961BB"/>
    <w:rsid w:val="001963ED"/>
    <w:rsid w:val="00196884"/>
    <w:rsid w:val="00196B91"/>
    <w:rsid w:val="00196BD0"/>
    <w:rsid w:val="00196CAA"/>
    <w:rsid w:val="00196F1B"/>
    <w:rsid w:val="00197CBD"/>
    <w:rsid w:val="00197CC2"/>
    <w:rsid w:val="00197D95"/>
    <w:rsid w:val="001A0016"/>
    <w:rsid w:val="001A0017"/>
    <w:rsid w:val="001A00AE"/>
    <w:rsid w:val="001A02EA"/>
    <w:rsid w:val="001A04BA"/>
    <w:rsid w:val="001A05D9"/>
    <w:rsid w:val="001A08F0"/>
    <w:rsid w:val="001A09AB"/>
    <w:rsid w:val="001A09AE"/>
    <w:rsid w:val="001A12F9"/>
    <w:rsid w:val="001A16E5"/>
    <w:rsid w:val="001A184F"/>
    <w:rsid w:val="001A19CB"/>
    <w:rsid w:val="001A1A2E"/>
    <w:rsid w:val="001A1AA9"/>
    <w:rsid w:val="001A23EF"/>
    <w:rsid w:val="001A2789"/>
    <w:rsid w:val="001A27EA"/>
    <w:rsid w:val="001A2C0E"/>
    <w:rsid w:val="001A2C2E"/>
    <w:rsid w:val="001A38EF"/>
    <w:rsid w:val="001A397E"/>
    <w:rsid w:val="001A3AD8"/>
    <w:rsid w:val="001A3F53"/>
    <w:rsid w:val="001A4159"/>
    <w:rsid w:val="001A443E"/>
    <w:rsid w:val="001A473D"/>
    <w:rsid w:val="001A59EC"/>
    <w:rsid w:val="001A5A40"/>
    <w:rsid w:val="001A5B4A"/>
    <w:rsid w:val="001A6612"/>
    <w:rsid w:val="001A6618"/>
    <w:rsid w:val="001A6AB3"/>
    <w:rsid w:val="001A7D88"/>
    <w:rsid w:val="001A7DEF"/>
    <w:rsid w:val="001B04F6"/>
    <w:rsid w:val="001B05BA"/>
    <w:rsid w:val="001B06ED"/>
    <w:rsid w:val="001B0A9D"/>
    <w:rsid w:val="001B0D68"/>
    <w:rsid w:val="001B0DD6"/>
    <w:rsid w:val="001B15AB"/>
    <w:rsid w:val="001B15D4"/>
    <w:rsid w:val="001B15D5"/>
    <w:rsid w:val="001B1B48"/>
    <w:rsid w:val="001B1BBC"/>
    <w:rsid w:val="001B1CB3"/>
    <w:rsid w:val="001B1CE1"/>
    <w:rsid w:val="001B1CF0"/>
    <w:rsid w:val="001B1E5B"/>
    <w:rsid w:val="001B1EDB"/>
    <w:rsid w:val="001B1F53"/>
    <w:rsid w:val="001B2289"/>
    <w:rsid w:val="001B2602"/>
    <w:rsid w:val="001B2622"/>
    <w:rsid w:val="001B2807"/>
    <w:rsid w:val="001B2A89"/>
    <w:rsid w:val="001B2BA6"/>
    <w:rsid w:val="001B2E64"/>
    <w:rsid w:val="001B2F77"/>
    <w:rsid w:val="001B2FD8"/>
    <w:rsid w:val="001B30AC"/>
    <w:rsid w:val="001B32FC"/>
    <w:rsid w:val="001B3322"/>
    <w:rsid w:val="001B35C7"/>
    <w:rsid w:val="001B3704"/>
    <w:rsid w:val="001B372D"/>
    <w:rsid w:val="001B38BF"/>
    <w:rsid w:val="001B3988"/>
    <w:rsid w:val="001B3B35"/>
    <w:rsid w:val="001B3D51"/>
    <w:rsid w:val="001B41C1"/>
    <w:rsid w:val="001B454C"/>
    <w:rsid w:val="001B4700"/>
    <w:rsid w:val="001B4D3B"/>
    <w:rsid w:val="001B4E70"/>
    <w:rsid w:val="001B50C2"/>
    <w:rsid w:val="001B5245"/>
    <w:rsid w:val="001B56CF"/>
    <w:rsid w:val="001B60F4"/>
    <w:rsid w:val="001B621C"/>
    <w:rsid w:val="001B628B"/>
    <w:rsid w:val="001B6453"/>
    <w:rsid w:val="001B6467"/>
    <w:rsid w:val="001B6EFC"/>
    <w:rsid w:val="001B7F3C"/>
    <w:rsid w:val="001C0097"/>
    <w:rsid w:val="001C0672"/>
    <w:rsid w:val="001C0757"/>
    <w:rsid w:val="001C0782"/>
    <w:rsid w:val="001C0961"/>
    <w:rsid w:val="001C0D71"/>
    <w:rsid w:val="001C10C7"/>
    <w:rsid w:val="001C127F"/>
    <w:rsid w:val="001C129B"/>
    <w:rsid w:val="001C2774"/>
    <w:rsid w:val="001C2DA0"/>
    <w:rsid w:val="001C2E4E"/>
    <w:rsid w:val="001C3310"/>
    <w:rsid w:val="001C34D4"/>
    <w:rsid w:val="001C382F"/>
    <w:rsid w:val="001C3DCC"/>
    <w:rsid w:val="001C3E3F"/>
    <w:rsid w:val="001C43AC"/>
    <w:rsid w:val="001C48FA"/>
    <w:rsid w:val="001C4A32"/>
    <w:rsid w:val="001C4B2A"/>
    <w:rsid w:val="001C50D2"/>
    <w:rsid w:val="001C517D"/>
    <w:rsid w:val="001C54EE"/>
    <w:rsid w:val="001C594F"/>
    <w:rsid w:val="001C5978"/>
    <w:rsid w:val="001C5D5E"/>
    <w:rsid w:val="001C5DFC"/>
    <w:rsid w:val="001C5E29"/>
    <w:rsid w:val="001C5F47"/>
    <w:rsid w:val="001C637A"/>
    <w:rsid w:val="001C6E67"/>
    <w:rsid w:val="001C6F8D"/>
    <w:rsid w:val="001C7169"/>
    <w:rsid w:val="001C7280"/>
    <w:rsid w:val="001C75BA"/>
    <w:rsid w:val="001C774B"/>
    <w:rsid w:val="001C7E6D"/>
    <w:rsid w:val="001C7F95"/>
    <w:rsid w:val="001C7FCF"/>
    <w:rsid w:val="001D083B"/>
    <w:rsid w:val="001D0B52"/>
    <w:rsid w:val="001D0C1C"/>
    <w:rsid w:val="001D1082"/>
    <w:rsid w:val="001D16A5"/>
    <w:rsid w:val="001D21A1"/>
    <w:rsid w:val="001D24A1"/>
    <w:rsid w:val="001D24B7"/>
    <w:rsid w:val="001D2ABC"/>
    <w:rsid w:val="001D2BEA"/>
    <w:rsid w:val="001D2E26"/>
    <w:rsid w:val="001D3734"/>
    <w:rsid w:val="001D391C"/>
    <w:rsid w:val="001D3A5B"/>
    <w:rsid w:val="001D3AC8"/>
    <w:rsid w:val="001D3CA2"/>
    <w:rsid w:val="001D4827"/>
    <w:rsid w:val="001D48FE"/>
    <w:rsid w:val="001D58E9"/>
    <w:rsid w:val="001D6226"/>
    <w:rsid w:val="001D6304"/>
    <w:rsid w:val="001D686E"/>
    <w:rsid w:val="001D758E"/>
    <w:rsid w:val="001D7998"/>
    <w:rsid w:val="001D7C06"/>
    <w:rsid w:val="001E03E8"/>
    <w:rsid w:val="001E0B2E"/>
    <w:rsid w:val="001E0BDF"/>
    <w:rsid w:val="001E0C74"/>
    <w:rsid w:val="001E0E90"/>
    <w:rsid w:val="001E1008"/>
    <w:rsid w:val="001E12E6"/>
    <w:rsid w:val="001E1617"/>
    <w:rsid w:val="001E2658"/>
    <w:rsid w:val="001E2EB7"/>
    <w:rsid w:val="001E2FA1"/>
    <w:rsid w:val="001E301F"/>
    <w:rsid w:val="001E36B7"/>
    <w:rsid w:val="001E391C"/>
    <w:rsid w:val="001E39B6"/>
    <w:rsid w:val="001E3DAC"/>
    <w:rsid w:val="001E44AE"/>
    <w:rsid w:val="001E4B5E"/>
    <w:rsid w:val="001E523D"/>
    <w:rsid w:val="001E5444"/>
    <w:rsid w:val="001E598D"/>
    <w:rsid w:val="001E616C"/>
    <w:rsid w:val="001E62B2"/>
    <w:rsid w:val="001E6A80"/>
    <w:rsid w:val="001E719B"/>
    <w:rsid w:val="001E78AD"/>
    <w:rsid w:val="001E7E18"/>
    <w:rsid w:val="001F0212"/>
    <w:rsid w:val="001F02ED"/>
    <w:rsid w:val="001F032B"/>
    <w:rsid w:val="001F07A7"/>
    <w:rsid w:val="001F08B5"/>
    <w:rsid w:val="001F0FE8"/>
    <w:rsid w:val="001F179D"/>
    <w:rsid w:val="001F19D4"/>
    <w:rsid w:val="001F2046"/>
    <w:rsid w:val="001F280A"/>
    <w:rsid w:val="001F2B79"/>
    <w:rsid w:val="001F2CA0"/>
    <w:rsid w:val="001F2D18"/>
    <w:rsid w:val="001F2D85"/>
    <w:rsid w:val="001F338E"/>
    <w:rsid w:val="001F34F7"/>
    <w:rsid w:val="001F35D9"/>
    <w:rsid w:val="001F3984"/>
    <w:rsid w:val="001F3B68"/>
    <w:rsid w:val="001F3BC3"/>
    <w:rsid w:val="001F3CFA"/>
    <w:rsid w:val="001F46E2"/>
    <w:rsid w:val="001F491B"/>
    <w:rsid w:val="001F4A67"/>
    <w:rsid w:val="001F4D76"/>
    <w:rsid w:val="001F52ED"/>
    <w:rsid w:val="001F5E5F"/>
    <w:rsid w:val="001F5FD0"/>
    <w:rsid w:val="001F60DB"/>
    <w:rsid w:val="001F64DA"/>
    <w:rsid w:val="001F6B1C"/>
    <w:rsid w:val="001F71EB"/>
    <w:rsid w:val="001F72AA"/>
    <w:rsid w:val="001F7509"/>
    <w:rsid w:val="001F7631"/>
    <w:rsid w:val="001F7D2B"/>
    <w:rsid w:val="00200A11"/>
    <w:rsid w:val="00200DAB"/>
    <w:rsid w:val="00201423"/>
    <w:rsid w:val="002015AF"/>
    <w:rsid w:val="00201A8F"/>
    <w:rsid w:val="00201BD2"/>
    <w:rsid w:val="002028AA"/>
    <w:rsid w:val="00202DBC"/>
    <w:rsid w:val="00203259"/>
    <w:rsid w:val="00203281"/>
    <w:rsid w:val="00203B73"/>
    <w:rsid w:val="00203EC0"/>
    <w:rsid w:val="00204154"/>
    <w:rsid w:val="002042F4"/>
    <w:rsid w:val="0020432E"/>
    <w:rsid w:val="002044BE"/>
    <w:rsid w:val="00204657"/>
    <w:rsid w:val="002047DF"/>
    <w:rsid w:val="002055BD"/>
    <w:rsid w:val="00205A63"/>
    <w:rsid w:val="002065B5"/>
    <w:rsid w:val="002067D9"/>
    <w:rsid w:val="00206971"/>
    <w:rsid w:val="00207136"/>
    <w:rsid w:val="0020730F"/>
    <w:rsid w:val="0020733D"/>
    <w:rsid w:val="0020747F"/>
    <w:rsid w:val="002078E8"/>
    <w:rsid w:val="00207D27"/>
    <w:rsid w:val="002100DC"/>
    <w:rsid w:val="002103B2"/>
    <w:rsid w:val="0021069F"/>
    <w:rsid w:val="0021078C"/>
    <w:rsid w:val="00210A52"/>
    <w:rsid w:val="002110A9"/>
    <w:rsid w:val="002111A5"/>
    <w:rsid w:val="0021138C"/>
    <w:rsid w:val="00211573"/>
    <w:rsid w:val="002116E9"/>
    <w:rsid w:val="002119D3"/>
    <w:rsid w:val="00212354"/>
    <w:rsid w:val="00212473"/>
    <w:rsid w:val="002127DA"/>
    <w:rsid w:val="00212A92"/>
    <w:rsid w:val="00212D52"/>
    <w:rsid w:val="002134AF"/>
    <w:rsid w:val="002135E4"/>
    <w:rsid w:val="00213A7A"/>
    <w:rsid w:val="00213C09"/>
    <w:rsid w:val="002140C4"/>
    <w:rsid w:val="0021476D"/>
    <w:rsid w:val="00214B45"/>
    <w:rsid w:val="002152C4"/>
    <w:rsid w:val="002153BF"/>
    <w:rsid w:val="00215637"/>
    <w:rsid w:val="002156C0"/>
    <w:rsid w:val="0021585D"/>
    <w:rsid w:val="002159CE"/>
    <w:rsid w:val="002159D8"/>
    <w:rsid w:val="002163BD"/>
    <w:rsid w:val="0021643A"/>
    <w:rsid w:val="00216578"/>
    <w:rsid w:val="00217383"/>
    <w:rsid w:val="00220150"/>
    <w:rsid w:val="0022025D"/>
    <w:rsid w:val="00220879"/>
    <w:rsid w:val="0022165A"/>
    <w:rsid w:val="002217AC"/>
    <w:rsid w:val="0022196C"/>
    <w:rsid w:val="00221BDA"/>
    <w:rsid w:val="002222CA"/>
    <w:rsid w:val="00222366"/>
    <w:rsid w:val="002225CD"/>
    <w:rsid w:val="00222722"/>
    <w:rsid w:val="00222752"/>
    <w:rsid w:val="00222B3B"/>
    <w:rsid w:val="00222F76"/>
    <w:rsid w:val="00223199"/>
    <w:rsid w:val="00223877"/>
    <w:rsid w:val="00223959"/>
    <w:rsid w:val="00224184"/>
    <w:rsid w:val="00224490"/>
    <w:rsid w:val="002245FD"/>
    <w:rsid w:val="00224670"/>
    <w:rsid w:val="00225909"/>
    <w:rsid w:val="002259D1"/>
    <w:rsid w:val="00225BF7"/>
    <w:rsid w:val="00225F00"/>
    <w:rsid w:val="00226263"/>
    <w:rsid w:val="002264C5"/>
    <w:rsid w:val="00226A75"/>
    <w:rsid w:val="00226AD2"/>
    <w:rsid w:val="00226FBF"/>
    <w:rsid w:val="002271E3"/>
    <w:rsid w:val="00227779"/>
    <w:rsid w:val="00227C7F"/>
    <w:rsid w:val="00227FC0"/>
    <w:rsid w:val="00230002"/>
    <w:rsid w:val="0023029C"/>
    <w:rsid w:val="002307E0"/>
    <w:rsid w:val="00230E69"/>
    <w:rsid w:val="00230F58"/>
    <w:rsid w:val="00230FC8"/>
    <w:rsid w:val="00231086"/>
    <w:rsid w:val="0023112C"/>
    <w:rsid w:val="00231548"/>
    <w:rsid w:val="0023177F"/>
    <w:rsid w:val="00231AF3"/>
    <w:rsid w:val="00231B37"/>
    <w:rsid w:val="00231F6A"/>
    <w:rsid w:val="00231F7C"/>
    <w:rsid w:val="002325B5"/>
    <w:rsid w:val="002327A3"/>
    <w:rsid w:val="00232EDA"/>
    <w:rsid w:val="00233547"/>
    <w:rsid w:val="002335AD"/>
    <w:rsid w:val="00233A49"/>
    <w:rsid w:val="002343A7"/>
    <w:rsid w:val="002345DE"/>
    <w:rsid w:val="002349E2"/>
    <w:rsid w:val="00234E2B"/>
    <w:rsid w:val="0023522B"/>
    <w:rsid w:val="00235397"/>
    <w:rsid w:val="002353D4"/>
    <w:rsid w:val="00235519"/>
    <w:rsid w:val="00236121"/>
    <w:rsid w:val="00236259"/>
    <w:rsid w:val="00236630"/>
    <w:rsid w:val="00236A22"/>
    <w:rsid w:val="00236E3F"/>
    <w:rsid w:val="00236F93"/>
    <w:rsid w:val="0023740D"/>
    <w:rsid w:val="00237678"/>
    <w:rsid w:val="00237A59"/>
    <w:rsid w:val="00237F49"/>
    <w:rsid w:val="0024005D"/>
    <w:rsid w:val="00241389"/>
    <w:rsid w:val="002418D7"/>
    <w:rsid w:val="002425CC"/>
    <w:rsid w:val="002427EB"/>
    <w:rsid w:val="00242920"/>
    <w:rsid w:val="00242B2F"/>
    <w:rsid w:val="00242DE1"/>
    <w:rsid w:val="00243180"/>
    <w:rsid w:val="00243282"/>
    <w:rsid w:val="002433F4"/>
    <w:rsid w:val="002435AB"/>
    <w:rsid w:val="00243710"/>
    <w:rsid w:val="00243BAC"/>
    <w:rsid w:val="002441DB"/>
    <w:rsid w:val="00244469"/>
    <w:rsid w:val="00244E6B"/>
    <w:rsid w:val="00245209"/>
    <w:rsid w:val="002454BB"/>
    <w:rsid w:val="00245574"/>
    <w:rsid w:val="00245E23"/>
    <w:rsid w:val="0024627E"/>
    <w:rsid w:val="002463E1"/>
    <w:rsid w:val="0024682A"/>
    <w:rsid w:val="002468FE"/>
    <w:rsid w:val="00246A38"/>
    <w:rsid w:val="00246A7B"/>
    <w:rsid w:val="00247402"/>
    <w:rsid w:val="0024749D"/>
    <w:rsid w:val="00247697"/>
    <w:rsid w:val="00247EA2"/>
    <w:rsid w:val="00250C25"/>
    <w:rsid w:val="00250E84"/>
    <w:rsid w:val="002511B3"/>
    <w:rsid w:val="002511D1"/>
    <w:rsid w:val="002515CD"/>
    <w:rsid w:val="0025185E"/>
    <w:rsid w:val="00251920"/>
    <w:rsid w:val="00251EE5"/>
    <w:rsid w:val="00252A6E"/>
    <w:rsid w:val="00252F04"/>
    <w:rsid w:val="00252F36"/>
    <w:rsid w:val="00253093"/>
    <w:rsid w:val="00253C47"/>
    <w:rsid w:val="00253EE6"/>
    <w:rsid w:val="002545EC"/>
    <w:rsid w:val="002549EC"/>
    <w:rsid w:val="00254D5D"/>
    <w:rsid w:val="00254ED1"/>
    <w:rsid w:val="00254F0F"/>
    <w:rsid w:val="002550D6"/>
    <w:rsid w:val="0025534E"/>
    <w:rsid w:val="0025594C"/>
    <w:rsid w:val="00255B72"/>
    <w:rsid w:val="00255B93"/>
    <w:rsid w:val="00255BE3"/>
    <w:rsid w:val="00255D54"/>
    <w:rsid w:val="00255D66"/>
    <w:rsid w:val="00256600"/>
    <w:rsid w:val="002569B4"/>
    <w:rsid w:val="00256E02"/>
    <w:rsid w:val="002574B5"/>
    <w:rsid w:val="002578D9"/>
    <w:rsid w:val="00257BA2"/>
    <w:rsid w:val="00260597"/>
    <w:rsid w:val="002605E6"/>
    <w:rsid w:val="00260A02"/>
    <w:rsid w:val="00260A0D"/>
    <w:rsid w:val="00260E5E"/>
    <w:rsid w:val="00260ED3"/>
    <w:rsid w:val="00261D5A"/>
    <w:rsid w:val="002620BE"/>
    <w:rsid w:val="00262566"/>
    <w:rsid w:val="0026259A"/>
    <w:rsid w:val="002629F9"/>
    <w:rsid w:val="002635EF"/>
    <w:rsid w:val="00263EA8"/>
    <w:rsid w:val="00264758"/>
    <w:rsid w:val="00264874"/>
    <w:rsid w:val="002649FE"/>
    <w:rsid w:val="00264B11"/>
    <w:rsid w:val="00264EAA"/>
    <w:rsid w:val="002654F1"/>
    <w:rsid w:val="0026567A"/>
    <w:rsid w:val="00265E69"/>
    <w:rsid w:val="00266D2D"/>
    <w:rsid w:val="00266FF4"/>
    <w:rsid w:val="0026711B"/>
    <w:rsid w:val="002672D7"/>
    <w:rsid w:val="0026736C"/>
    <w:rsid w:val="002674D5"/>
    <w:rsid w:val="00267B52"/>
    <w:rsid w:val="00267D37"/>
    <w:rsid w:val="00267D98"/>
    <w:rsid w:val="00267D9B"/>
    <w:rsid w:val="00270386"/>
    <w:rsid w:val="00270510"/>
    <w:rsid w:val="0027057B"/>
    <w:rsid w:val="0027057E"/>
    <w:rsid w:val="00270869"/>
    <w:rsid w:val="00270CA6"/>
    <w:rsid w:val="00271430"/>
    <w:rsid w:val="00271BD8"/>
    <w:rsid w:val="00272041"/>
    <w:rsid w:val="00272747"/>
    <w:rsid w:val="00272A95"/>
    <w:rsid w:val="00272BF7"/>
    <w:rsid w:val="00272D4A"/>
    <w:rsid w:val="002731C3"/>
    <w:rsid w:val="002733A1"/>
    <w:rsid w:val="00273A31"/>
    <w:rsid w:val="002740C8"/>
    <w:rsid w:val="0027458E"/>
    <w:rsid w:val="002745CF"/>
    <w:rsid w:val="00274722"/>
    <w:rsid w:val="00274DD8"/>
    <w:rsid w:val="00275060"/>
    <w:rsid w:val="002753DA"/>
    <w:rsid w:val="0027589C"/>
    <w:rsid w:val="00275969"/>
    <w:rsid w:val="00275A22"/>
    <w:rsid w:val="00276214"/>
    <w:rsid w:val="00276449"/>
    <w:rsid w:val="00276846"/>
    <w:rsid w:val="00276A74"/>
    <w:rsid w:val="00276E05"/>
    <w:rsid w:val="00276E7F"/>
    <w:rsid w:val="002772D7"/>
    <w:rsid w:val="002772E3"/>
    <w:rsid w:val="002774C3"/>
    <w:rsid w:val="00277ED6"/>
    <w:rsid w:val="00280499"/>
    <w:rsid w:val="00280AC4"/>
    <w:rsid w:val="00280B29"/>
    <w:rsid w:val="00280B76"/>
    <w:rsid w:val="00280E08"/>
    <w:rsid w:val="00280F95"/>
    <w:rsid w:val="0028173E"/>
    <w:rsid w:val="00281C70"/>
    <w:rsid w:val="002823C8"/>
    <w:rsid w:val="00282631"/>
    <w:rsid w:val="002826D5"/>
    <w:rsid w:val="0028277A"/>
    <w:rsid w:val="00282A67"/>
    <w:rsid w:val="00282D93"/>
    <w:rsid w:val="0028301C"/>
    <w:rsid w:val="00283733"/>
    <w:rsid w:val="0028378B"/>
    <w:rsid w:val="00283807"/>
    <w:rsid w:val="00283A46"/>
    <w:rsid w:val="00283DD1"/>
    <w:rsid w:val="00283F39"/>
    <w:rsid w:val="00283FD8"/>
    <w:rsid w:val="00284ABA"/>
    <w:rsid w:val="00284F73"/>
    <w:rsid w:val="00285851"/>
    <w:rsid w:val="00285B7D"/>
    <w:rsid w:val="00285E7C"/>
    <w:rsid w:val="00286146"/>
    <w:rsid w:val="002867FB"/>
    <w:rsid w:val="00286C86"/>
    <w:rsid w:val="00286DE6"/>
    <w:rsid w:val="00286F31"/>
    <w:rsid w:val="0028723A"/>
    <w:rsid w:val="002873CD"/>
    <w:rsid w:val="00287933"/>
    <w:rsid w:val="00287BBD"/>
    <w:rsid w:val="00287EBA"/>
    <w:rsid w:val="00290053"/>
    <w:rsid w:val="002900F9"/>
    <w:rsid w:val="0029060E"/>
    <w:rsid w:val="00290D7F"/>
    <w:rsid w:val="00290FFB"/>
    <w:rsid w:val="002913DE"/>
    <w:rsid w:val="00291B65"/>
    <w:rsid w:val="00292101"/>
    <w:rsid w:val="002921E0"/>
    <w:rsid w:val="0029261F"/>
    <w:rsid w:val="002928BA"/>
    <w:rsid w:val="002930D0"/>
    <w:rsid w:val="002939F0"/>
    <w:rsid w:val="00294A1D"/>
    <w:rsid w:val="00295038"/>
    <w:rsid w:val="00295AA5"/>
    <w:rsid w:val="00295ED9"/>
    <w:rsid w:val="00296217"/>
    <w:rsid w:val="00296316"/>
    <w:rsid w:val="00296675"/>
    <w:rsid w:val="00296AC0"/>
    <w:rsid w:val="00296DE3"/>
    <w:rsid w:val="00296E3D"/>
    <w:rsid w:val="00297102"/>
    <w:rsid w:val="002975B6"/>
    <w:rsid w:val="002A045F"/>
    <w:rsid w:val="002A0EB4"/>
    <w:rsid w:val="002A0FA8"/>
    <w:rsid w:val="002A1ED1"/>
    <w:rsid w:val="002A285D"/>
    <w:rsid w:val="002A3982"/>
    <w:rsid w:val="002A3B4E"/>
    <w:rsid w:val="002A44F8"/>
    <w:rsid w:val="002A4663"/>
    <w:rsid w:val="002A48E4"/>
    <w:rsid w:val="002A4920"/>
    <w:rsid w:val="002A5BC0"/>
    <w:rsid w:val="002A5E9B"/>
    <w:rsid w:val="002A5F2D"/>
    <w:rsid w:val="002A62E9"/>
    <w:rsid w:val="002A63A3"/>
    <w:rsid w:val="002A6CBD"/>
    <w:rsid w:val="002A6D75"/>
    <w:rsid w:val="002A74C0"/>
    <w:rsid w:val="002A7514"/>
    <w:rsid w:val="002A7D9A"/>
    <w:rsid w:val="002A7F3C"/>
    <w:rsid w:val="002B01E7"/>
    <w:rsid w:val="002B0633"/>
    <w:rsid w:val="002B0D9F"/>
    <w:rsid w:val="002B0EDB"/>
    <w:rsid w:val="002B106E"/>
    <w:rsid w:val="002B1880"/>
    <w:rsid w:val="002B1D2C"/>
    <w:rsid w:val="002B1E87"/>
    <w:rsid w:val="002B239F"/>
    <w:rsid w:val="002B23B9"/>
    <w:rsid w:val="002B258C"/>
    <w:rsid w:val="002B2666"/>
    <w:rsid w:val="002B28A6"/>
    <w:rsid w:val="002B2D98"/>
    <w:rsid w:val="002B2EEC"/>
    <w:rsid w:val="002B3181"/>
    <w:rsid w:val="002B3266"/>
    <w:rsid w:val="002B45B6"/>
    <w:rsid w:val="002B47CC"/>
    <w:rsid w:val="002B49D4"/>
    <w:rsid w:val="002B51EF"/>
    <w:rsid w:val="002B577B"/>
    <w:rsid w:val="002B5EC9"/>
    <w:rsid w:val="002B5FA5"/>
    <w:rsid w:val="002B609A"/>
    <w:rsid w:val="002B611D"/>
    <w:rsid w:val="002B6142"/>
    <w:rsid w:val="002B63FD"/>
    <w:rsid w:val="002B6632"/>
    <w:rsid w:val="002B6DAD"/>
    <w:rsid w:val="002B6FAD"/>
    <w:rsid w:val="002B7A58"/>
    <w:rsid w:val="002B7D51"/>
    <w:rsid w:val="002B7EF2"/>
    <w:rsid w:val="002C04C7"/>
    <w:rsid w:val="002C0858"/>
    <w:rsid w:val="002C0ACA"/>
    <w:rsid w:val="002C0C3D"/>
    <w:rsid w:val="002C0F41"/>
    <w:rsid w:val="002C1547"/>
    <w:rsid w:val="002C1893"/>
    <w:rsid w:val="002C18A5"/>
    <w:rsid w:val="002C1957"/>
    <w:rsid w:val="002C22AF"/>
    <w:rsid w:val="002C25B5"/>
    <w:rsid w:val="002C2622"/>
    <w:rsid w:val="002C2CDF"/>
    <w:rsid w:val="002C3074"/>
    <w:rsid w:val="002C322B"/>
    <w:rsid w:val="002C33A3"/>
    <w:rsid w:val="002C33F0"/>
    <w:rsid w:val="002C3A18"/>
    <w:rsid w:val="002C3E25"/>
    <w:rsid w:val="002C430B"/>
    <w:rsid w:val="002C4BB0"/>
    <w:rsid w:val="002C4D2E"/>
    <w:rsid w:val="002C52F6"/>
    <w:rsid w:val="002C5589"/>
    <w:rsid w:val="002C5E4A"/>
    <w:rsid w:val="002C617A"/>
    <w:rsid w:val="002C633A"/>
    <w:rsid w:val="002C6C63"/>
    <w:rsid w:val="002C7786"/>
    <w:rsid w:val="002D012F"/>
    <w:rsid w:val="002D179D"/>
    <w:rsid w:val="002D276C"/>
    <w:rsid w:val="002D2BB2"/>
    <w:rsid w:val="002D2CDC"/>
    <w:rsid w:val="002D372E"/>
    <w:rsid w:val="002D3A0A"/>
    <w:rsid w:val="002D3C5F"/>
    <w:rsid w:val="002D3D98"/>
    <w:rsid w:val="002D3DE9"/>
    <w:rsid w:val="002D3F16"/>
    <w:rsid w:val="002D3F6C"/>
    <w:rsid w:val="002D40B9"/>
    <w:rsid w:val="002D42F9"/>
    <w:rsid w:val="002D436E"/>
    <w:rsid w:val="002D47F4"/>
    <w:rsid w:val="002D4B4E"/>
    <w:rsid w:val="002D505B"/>
    <w:rsid w:val="002D5479"/>
    <w:rsid w:val="002D5488"/>
    <w:rsid w:val="002D5566"/>
    <w:rsid w:val="002D5929"/>
    <w:rsid w:val="002D5CC2"/>
    <w:rsid w:val="002D5CC5"/>
    <w:rsid w:val="002D5EC3"/>
    <w:rsid w:val="002D6386"/>
    <w:rsid w:val="002D6962"/>
    <w:rsid w:val="002D7700"/>
    <w:rsid w:val="002D7873"/>
    <w:rsid w:val="002D7F73"/>
    <w:rsid w:val="002E04A9"/>
    <w:rsid w:val="002E067D"/>
    <w:rsid w:val="002E0949"/>
    <w:rsid w:val="002E095C"/>
    <w:rsid w:val="002E0E45"/>
    <w:rsid w:val="002E1722"/>
    <w:rsid w:val="002E19FF"/>
    <w:rsid w:val="002E1A7B"/>
    <w:rsid w:val="002E1FB7"/>
    <w:rsid w:val="002E22E3"/>
    <w:rsid w:val="002E2727"/>
    <w:rsid w:val="002E2DFC"/>
    <w:rsid w:val="002E33F8"/>
    <w:rsid w:val="002E343D"/>
    <w:rsid w:val="002E3565"/>
    <w:rsid w:val="002E3D3E"/>
    <w:rsid w:val="002E3E8B"/>
    <w:rsid w:val="002E49DD"/>
    <w:rsid w:val="002E5031"/>
    <w:rsid w:val="002E5214"/>
    <w:rsid w:val="002E5800"/>
    <w:rsid w:val="002E5802"/>
    <w:rsid w:val="002E5B8A"/>
    <w:rsid w:val="002E5F26"/>
    <w:rsid w:val="002E62E4"/>
    <w:rsid w:val="002E6660"/>
    <w:rsid w:val="002E67B8"/>
    <w:rsid w:val="002E686D"/>
    <w:rsid w:val="002E6B3A"/>
    <w:rsid w:val="002E715A"/>
    <w:rsid w:val="002E758F"/>
    <w:rsid w:val="002E79BA"/>
    <w:rsid w:val="002E7C36"/>
    <w:rsid w:val="002E7CEC"/>
    <w:rsid w:val="002F046F"/>
    <w:rsid w:val="002F04B2"/>
    <w:rsid w:val="002F0531"/>
    <w:rsid w:val="002F067B"/>
    <w:rsid w:val="002F0725"/>
    <w:rsid w:val="002F0ABC"/>
    <w:rsid w:val="002F0B08"/>
    <w:rsid w:val="002F123A"/>
    <w:rsid w:val="002F136D"/>
    <w:rsid w:val="002F172A"/>
    <w:rsid w:val="002F18ED"/>
    <w:rsid w:val="002F1B31"/>
    <w:rsid w:val="002F2002"/>
    <w:rsid w:val="002F21B3"/>
    <w:rsid w:val="002F246B"/>
    <w:rsid w:val="002F2A23"/>
    <w:rsid w:val="002F2C29"/>
    <w:rsid w:val="002F2D20"/>
    <w:rsid w:val="002F3374"/>
    <w:rsid w:val="002F3EAE"/>
    <w:rsid w:val="002F4452"/>
    <w:rsid w:val="002F448C"/>
    <w:rsid w:val="002F4768"/>
    <w:rsid w:val="002F4B49"/>
    <w:rsid w:val="002F4C50"/>
    <w:rsid w:val="002F4DA0"/>
    <w:rsid w:val="002F4E6D"/>
    <w:rsid w:val="002F5149"/>
    <w:rsid w:val="002F53BA"/>
    <w:rsid w:val="002F55E3"/>
    <w:rsid w:val="002F568F"/>
    <w:rsid w:val="002F5E8A"/>
    <w:rsid w:val="002F652B"/>
    <w:rsid w:val="002F69B0"/>
    <w:rsid w:val="002F69B4"/>
    <w:rsid w:val="002F78D1"/>
    <w:rsid w:val="002F79F1"/>
    <w:rsid w:val="002F7AB6"/>
    <w:rsid w:val="002F7E28"/>
    <w:rsid w:val="00300197"/>
    <w:rsid w:val="0030037B"/>
    <w:rsid w:val="003007DD"/>
    <w:rsid w:val="003009EB"/>
    <w:rsid w:val="00300AAB"/>
    <w:rsid w:val="00300F8C"/>
    <w:rsid w:val="00301215"/>
    <w:rsid w:val="0030131C"/>
    <w:rsid w:val="00302698"/>
    <w:rsid w:val="00302D37"/>
    <w:rsid w:val="00303C11"/>
    <w:rsid w:val="00303C3E"/>
    <w:rsid w:val="00303E0F"/>
    <w:rsid w:val="003044DD"/>
    <w:rsid w:val="00304700"/>
    <w:rsid w:val="00304D57"/>
    <w:rsid w:val="00304D9C"/>
    <w:rsid w:val="0030546E"/>
    <w:rsid w:val="003054C1"/>
    <w:rsid w:val="00305985"/>
    <w:rsid w:val="00305A12"/>
    <w:rsid w:val="003061C0"/>
    <w:rsid w:val="003066B3"/>
    <w:rsid w:val="003066D8"/>
    <w:rsid w:val="00306766"/>
    <w:rsid w:val="003067A8"/>
    <w:rsid w:val="00307532"/>
    <w:rsid w:val="0030772A"/>
    <w:rsid w:val="00307B75"/>
    <w:rsid w:val="00307C57"/>
    <w:rsid w:val="00307FFD"/>
    <w:rsid w:val="003105F7"/>
    <w:rsid w:val="00310CFF"/>
    <w:rsid w:val="00311150"/>
    <w:rsid w:val="0031117E"/>
    <w:rsid w:val="00311435"/>
    <w:rsid w:val="003115CE"/>
    <w:rsid w:val="0031178C"/>
    <w:rsid w:val="00311909"/>
    <w:rsid w:val="00311982"/>
    <w:rsid w:val="00312023"/>
    <w:rsid w:val="00312429"/>
    <w:rsid w:val="003124CE"/>
    <w:rsid w:val="003124ED"/>
    <w:rsid w:val="003126BA"/>
    <w:rsid w:val="00312D6C"/>
    <w:rsid w:val="00313395"/>
    <w:rsid w:val="00313636"/>
    <w:rsid w:val="00313CA6"/>
    <w:rsid w:val="00313E66"/>
    <w:rsid w:val="00313F7F"/>
    <w:rsid w:val="003140A5"/>
    <w:rsid w:val="00314152"/>
    <w:rsid w:val="00314607"/>
    <w:rsid w:val="00314D8C"/>
    <w:rsid w:val="00314DCE"/>
    <w:rsid w:val="00314FB6"/>
    <w:rsid w:val="003152EE"/>
    <w:rsid w:val="0031547D"/>
    <w:rsid w:val="00315498"/>
    <w:rsid w:val="003154EE"/>
    <w:rsid w:val="003154F5"/>
    <w:rsid w:val="003156C4"/>
    <w:rsid w:val="0031581D"/>
    <w:rsid w:val="00315AA4"/>
    <w:rsid w:val="003162C4"/>
    <w:rsid w:val="003162CF"/>
    <w:rsid w:val="003167E9"/>
    <w:rsid w:val="00316891"/>
    <w:rsid w:val="00316E86"/>
    <w:rsid w:val="00316EF0"/>
    <w:rsid w:val="00317222"/>
    <w:rsid w:val="00317613"/>
    <w:rsid w:val="003177A1"/>
    <w:rsid w:val="00317D2F"/>
    <w:rsid w:val="00317FC0"/>
    <w:rsid w:val="003203E0"/>
    <w:rsid w:val="00320914"/>
    <w:rsid w:val="0032102E"/>
    <w:rsid w:val="0032124E"/>
    <w:rsid w:val="00321464"/>
    <w:rsid w:val="003218C5"/>
    <w:rsid w:val="00321E9B"/>
    <w:rsid w:val="00321F28"/>
    <w:rsid w:val="00321FE5"/>
    <w:rsid w:val="00322120"/>
    <w:rsid w:val="003222C7"/>
    <w:rsid w:val="00322334"/>
    <w:rsid w:val="003225AE"/>
    <w:rsid w:val="00322D27"/>
    <w:rsid w:val="00322FA3"/>
    <w:rsid w:val="00323C87"/>
    <w:rsid w:val="00323CD1"/>
    <w:rsid w:val="00323E50"/>
    <w:rsid w:val="00324154"/>
    <w:rsid w:val="0032417C"/>
    <w:rsid w:val="003246F6"/>
    <w:rsid w:val="00324AFF"/>
    <w:rsid w:val="00324FD9"/>
    <w:rsid w:val="003251AF"/>
    <w:rsid w:val="003251CC"/>
    <w:rsid w:val="0032533B"/>
    <w:rsid w:val="00325468"/>
    <w:rsid w:val="003257F3"/>
    <w:rsid w:val="0032607E"/>
    <w:rsid w:val="00326ADD"/>
    <w:rsid w:val="00326C2A"/>
    <w:rsid w:val="00326DDC"/>
    <w:rsid w:val="00327035"/>
    <w:rsid w:val="003275D9"/>
    <w:rsid w:val="0032773F"/>
    <w:rsid w:val="00327A67"/>
    <w:rsid w:val="00330C64"/>
    <w:rsid w:val="003312E6"/>
    <w:rsid w:val="003313EE"/>
    <w:rsid w:val="003313F3"/>
    <w:rsid w:val="00331829"/>
    <w:rsid w:val="00331ED1"/>
    <w:rsid w:val="003321F7"/>
    <w:rsid w:val="00332259"/>
    <w:rsid w:val="003331B2"/>
    <w:rsid w:val="0033345D"/>
    <w:rsid w:val="003334A8"/>
    <w:rsid w:val="003336B1"/>
    <w:rsid w:val="00333BB7"/>
    <w:rsid w:val="00333F1B"/>
    <w:rsid w:val="003341B6"/>
    <w:rsid w:val="0033443B"/>
    <w:rsid w:val="003349E5"/>
    <w:rsid w:val="00334F59"/>
    <w:rsid w:val="00335001"/>
    <w:rsid w:val="00335068"/>
    <w:rsid w:val="003351DF"/>
    <w:rsid w:val="00335808"/>
    <w:rsid w:val="00335B12"/>
    <w:rsid w:val="00335C81"/>
    <w:rsid w:val="00336176"/>
    <w:rsid w:val="003369B1"/>
    <w:rsid w:val="00336A0D"/>
    <w:rsid w:val="00337263"/>
    <w:rsid w:val="00337C89"/>
    <w:rsid w:val="00337F58"/>
    <w:rsid w:val="00340223"/>
    <w:rsid w:val="003403DA"/>
    <w:rsid w:val="00340445"/>
    <w:rsid w:val="0034061A"/>
    <w:rsid w:val="003407FA"/>
    <w:rsid w:val="00340887"/>
    <w:rsid w:val="00340935"/>
    <w:rsid w:val="00340E72"/>
    <w:rsid w:val="003410AC"/>
    <w:rsid w:val="003413B4"/>
    <w:rsid w:val="0034158B"/>
    <w:rsid w:val="003415C4"/>
    <w:rsid w:val="00341A28"/>
    <w:rsid w:val="00341A52"/>
    <w:rsid w:val="00341D89"/>
    <w:rsid w:val="00341F8F"/>
    <w:rsid w:val="0034200E"/>
    <w:rsid w:val="00342125"/>
    <w:rsid w:val="003421FA"/>
    <w:rsid w:val="003422ED"/>
    <w:rsid w:val="003424B8"/>
    <w:rsid w:val="003424CD"/>
    <w:rsid w:val="00342800"/>
    <w:rsid w:val="00343408"/>
    <w:rsid w:val="0034344F"/>
    <w:rsid w:val="003439DB"/>
    <w:rsid w:val="00343C93"/>
    <w:rsid w:val="00343D41"/>
    <w:rsid w:val="00343EB5"/>
    <w:rsid w:val="00344141"/>
    <w:rsid w:val="003446DD"/>
    <w:rsid w:val="003447E4"/>
    <w:rsid w:val="0034482E"/>
    <w:rsid w:val="00344D8C"/>
    <w:rsid w:val="00344DB6"/>
    <w:rsid w:val="00344E7B"/>
    <w:rsid w:val="003457D4"/>
    <w:rsid w:val="00345C20"/>
    <w:rsid w:val="00345DEB"/>
    <w:rsid w:val="00345E82"/>
    <w:rsid w:val="00345F7C"/>
    <w:rsid w:val="00346225"/>
    <w:rsid w:val="00346433"/>
    <w:rsid w:val="003468EA"/>
    <w:rsid w:val="003469BB"/>
    <w:rsid w:val="00346E07"/>
    <w:rsid w:val="00347459"/>
    <w:rsid w:val="00347642"/>
    <w:rsid w:val="003476F2"/>
    <w:rsid w:val="00347C5C"/>
    <w:rsid w:val="00347C65"/>
    <w:rsid w:val="00347DA8"/>
    <w:rsid w:val="00347FBD"/>
    <w:rsid w:val="00350057"/>
    <w:rsid w:val="00350333"/>
    <w:rsid w:val="003509AE"/>
    <w:rsid w:val="00350A10"/>
    <w:rsid w:val="00350DB1"/>
    <w:rsid w:val="00350E5D"/>
    <w:rsid w:val="00351093"/>
    <w:rsid w:val="003514CA"/>
    <w:rsid w:val="00351776"/>
    <w:rsid w:val="0035178E"/>
    <w:rsid w:val="00351809"/>
    <w:rsid w:val="00351AF4"/>
    <w:rsid w:val="00351DA3"/>
    <w:rsid w:val="00351E6E"/>
    <w:rsid w:val="00352524"/>
    <w:rsid w:val="00352D03"/>
    <w:rsid w:val="00352D04"/>
    <w:rsid w:val="00353242"/>
    <w:rsid w:val="00353517"/>
    <w:rsid w:val="00353547"/>
    <w:rsid w:val="00354AA2"/>
    <w:rsid w:val="00354E15"/>
    <w:rsid w:val="00354F72"/>
    <w:rsid w:val="00355119"/>
    <w:rsid w:val="0035559F"/>
    <w:rsid w:val="003555AF"/>
    <w:rsid w:val="00355EA2"/>
    <w:rsid w:val="00355F37"/>
    <w:rsid w:val="00355F68"/>
    <w:rsid w:val="00355FE1"/>
    <w:rsid w:val="00356053"/>
    <w:rsid w:val="0035617D"/>
    <w:rsid w:val="003565F8"/>
    <w:rsid w:val="00356761"/>
    <w:rsid w:val="00356D6C"/>
    <w:rsid w:val="00356E1C"/>
    <w:rsid w:val="003570FA"/>
    <w:rsid w:val="00357522"/>
    <w:rsid w:val="00357650"/>
    <w:rsid w:val="0036007A"/>
    <w:rsid w:val="00360102"/>
    <w:rsid w:val="003604E6"/>
    <w:rsid w:val="00360C7C"/>
    <w:rsid w:val="00360DD5"/>
    <w:rsid w:val="00360E91"/>
    <w:rsid w:val="00360F86"/>
    <w:rsid w:val="00361037"/>
    <w:rsid w:val="003616A4"/>
    <w:rsid w:val="00361B01"/>
    <w:rsid w:val="00361D53"/>
    <w:rsid w:val="0036207A"/>
    <w:rsid w:val="003620E7"/>
    <w:rsid w:val="0036211F"/>
    <w:rsid w:val="00362662"/>
    <w:rsid w:val="003627B0"/>
    <w:rsid w:val="00362BD6"/>
    <w:rsid w:val="00362C3D"/>
    <w:rsid w:val="00362C45"/>
    <w:rsid w:val="00362DFB"/>
    <w:rsid w:val="00362FA8"/>
    <w:rsid w:val="00363142"/>
    <w:rsid w:val="003631D1"/>
    <w:rsid w:val="003631F5"/>
    <w:rsid w:val="00363240"/>
    <w:rsid w:val="00364009"/>
    <w:rsid w:val="00364080"/>
    <w:rsid w:val="003644B3"/>
    <w:rsid w:val="00364532"/>
    <w:rsid w:val="0036463D"/>
    <w:rsid w:val="00364725"/>
    <w:rsid w:val="0036485D"/>
    <w:rsid w:val="00364A89"/>
    <w:rsid w:val="00364EB6"/>
    <w:rsid w:val="00364F65"/>
    <w:rsid w:val="003655CF"/>
    <w:rsid w:val="00365A59"/>
    <w:rsid w:val="00365B2B"/>
    <w:rsid w:val="00365C44"/>
    <w:rsid w:val="00365DC4"/>
    <w:rsid w:val="00366196"/>
    <w:rsid w:val="003662AD"/>
    <w:rsid w:val="00366544"/>
    <w:rsid w:val="003665A6"/>
    <w:rsid w:val="00366971"/>
    <w:rsid w:val="00366CBE"/>
    <w:rsid w:val="003678D2"/>
    <w:rsid w:val="00367AA6"/>
    <w:rsid w:val="00370166"/>
    <w:rsid w:val="0037060C"/>
    <w:rsid w:val="003709DE"/>
    <w:rsid w:val="00371056"/>
    <w:rsid w:val="0037142A"/>
    <w:rsid w:val="00371486"/>
    <w:rsid w:val="003715A5"/>
    <w:rsid w:val="003716A6"/>
    <w:rsid w:val="00371B1D"/>
    <w:rsid w:val="00371BB1"/>
    <w:rsid w:val="0037255E"/>
    <w:rsid w:val="00372688"/>
    <w:rsid w:val="003729F8"/>
    <w:rsid w:val="00372CBF"/>
    <w:rsid w:val="00372CE0"/>
    <w:rsid w:val="00372E4E"/>
    <w:rsid w:val="00373054"/>
    <w:rsid w:val="003734DD"/>
    <w:rsid w:val="00373E5D"/>
    <w:rsid w:val="0037408B"/>
    <w:rsid w:val="003740BC"/>
    <w:rsid w:val="003740F7"/>
    <w:rsid w:val="003741E0"/>
    <w:rsid w:val="00374297"/>
    <w:rsid w:val="00374810"/>
    <w:rsid w:val="0037494D"/>
    <w:rsid w:val="00374F1D"/>
    <w:rsid w:val="003753EB"/>
    <w:rsid w:val="00375402"/>
    <w:rsid w:val="003755D7"/>
    <w:rsid w:val="00375957"/>
    <w:rsid w:val="00375CDE"/>
    <w:rsid w:val="00375FF9"/>
    <w:rsid w:val="0037692E"/>
    <w:rsid w:val="00376BD6"/>
    <w:rsid w:val="0037700F"/>
    <w:rsid w:val="0037706A"/>
    <w:rsid w:val="003770F3"/>
    <w:rsid w:val="0037710F"/>
    <w:rsid w:val="0037732F"/>
    <w:rsid w:val="0037733E"/>
    <w:rsid w:val="003779CC"/>
    <w:rsid w:val="00377E17"/>
    <w:rsid w:val="0038008E"/>
    <w:rsid w:val="00380BDE"/>
    <w:rsid w:val="00380DC1"/>
    <w:rsid w:val="00380DE7"/>
    <w:rsid w:val="0038105F"/>
    <w:rsid w:val="0038134F"/>
    <w:rsid w:val="003824CE"/>
    <w:rsid w:val="003824EF"/>
    <w:rsid w:val="00382839"/>
    <w:rsid w:val="0038298E"/>
    <w:rsid w:val="00382E74"/>
    <w:rsid w:val="0038313D"/>
    <w:rsid w:val="003831CF"/>
    <w:rsid w:val="00383E52"/>
    <w:rsid w:val="003840A8"/>
    <w:rsid w:val="00384DD3"/>
    <w:rsid w:val="003852AE"/>
    <w:rsid w:val="003857E9"/>
    <w:rsid w:val="003858B5"/>
    <w:rsid w:val="00385AFF"/>
    <w:rsid w:val="00385B2C"/>
    <w:rsid w:val="00385BB6"/>
    <w:rsid w:val="00385CF5"/>
    <w:rsid w:val="00385DDD"/>
    <w:rsid w:val="00385E39"/>
    <w:rsid w:val="0038640F"/>
    <w:rsid w:val="00386D66"/>
    <w:rsid w:val="0038712F"/>
    <w:rsid w:val="00387174"/>
    <w:rsid w:val="0038758E"/>
    <w:rsid w:val="00387828"/>
    <w:rsid w:val="003879FE"/>
    <w:rsid w:val="00387A0B"/>
    <w:rsid w:val="0039050D"/>
    <w:rsid w:val="003905EC"/>
    <w:rsid w:val="00390C48"/>
    <w:rsid w:val="00390DF6"/>
    <w:rsid w:val="00391240"/>
    <w:rsid w:val="003915EE"/>
    <w:rsid w:val="003918E6"/>
    <w:rsid w:val="00391F01"/>
    <w:rsid w:val="0039218C"/>
    <w:rsid w:val="003921AA"/>
    <w:rsid w:val="00392293"/>
    <w:rsid w:val="003923A7"/>
    <w:rsid w:val="003925AD"/>
    <w:rsid w:val="00392B2C"/>
    <w:rsid w:val="003937E7"/>
    <w:rsid w:val="00393C59"/>
    <w:rsid w:val="00393DBD"/>
    <w:rsid w:val="00394A91"/>
    <w:rsid w:val="00394D79"/>
    <w:rsid w:val="00394EE8"/>
    <w:rsid w:val="00395352"/>
    <w:rsid w:val="0039553D"/>
    <w:rsid w:val="00396362"/>
    <w:rsid w:val="00396708"/>
    <w:rsid w:val="00396724"/>
    <w:rsid w:val="003968C0"/>
    <w:rsid w:val="003969C4"/>
    <w:rsid w:val="00396F70"/>
    <w:rsid w:val="00397272"/>
    <w:rsid w:val="003979DA"/>
    <w:rsid w:val="00397C1F"/>
    <w:rsid w:val="003A0B2A"/>
    <w:rsid w:val="003A0B55"/>
    <w:rsid w:val="003A0E0C"/>
    <w:rsid w:val="003A1439"/>
    <w:rsid w:val="003A1ABA"/>
    <w:rsid w:val="003A1CF2"/>
    <w:rsid w:val="003A233B"/>
    <w:rsid w:val="003A2682"/>
    <w:rsid w:val="003A2824"/>
    <w:rsid w:val="003A2D4C"/>
    <w:rsid w:val="003A33A2"/>
    <w:rsid w:val="003A38E3"/>
    <w:rsid w:val="003A3A69"/>
    <w:rsid w:val="003A3B53"/>
    <w:rsid w:val="003A3BB1"/>
    <w:rsid w:val="003A4012"/>
    <w:rsid w:val="003A4232"/>
    <w:rsid w:val="003A4537"/>
    <w:rsid w:val="003A48C3"/>
    <w:rsid w:val="003A495C"/>
    <w:rsid w:val="003A49CF"/>
    <w:rsid w:val="003A4BBB"/>
    <w:rsid w:val="003A5289"/>
    <w:rsid w:val="003A5377"/>
    <w:rsid w:val="003A5502"/>
    <w:rsid w:val="003A5EE4"/>
    <w:rsid w:val="003A61F0"/>
    <w:rsid w:val="003A64FE"/>
    <w:rsid w:val="003A671D"/>
    <w:rsid w:val="003A6B04"/>
    <w:rsid w:val="003A6BAF"/>
    <w:rsid w:val="003A6CE9"/>
    <w:rsid w:val="003A7109"/>
    <w:rsid w:val="003A711B"/>
    <w:rsid w:val="003A72E7"/>
    <w:rsid w:val="003A75B5"/>
    <w:rsid w:val="003A7668"/>
    <w:rsid w:val="003A7AD0"/>
    <w:rsid w:val="003A7C8F"/>
    <w:rsid w:val="003A7DE8"/>
    <w:rsid w:val="003B071F"/>
    <w:rsid w:val="003B09AA"/>
    <w:rsid w:val="003B0AD9"/>
    <w:rsid w:val="003B185A"/>
    <w:rsid w:val="003B1D23"/>
    <w:rsid w:val="003B3026"/>
    <w:rsid w:val="003B3722"/>
    <w:rsid w:val="003B3D14"/>
    <w:rsid w:val="003B3DE0"/>
    <w:rsid w:val="003B4021"/>
    <w:rsid w:val="003B4882"/>
    <w:rsid w:val="003B4957"/>
    <w:rsid w:val="003B4B1F"/>
    <w:rsid w:val="003B643C"/>
    <w:rsid w:val="003B6788"/>
    <w:rsid w:val="003B6855"/>
    <w:rsid w:val="003B6DB0"/>
    <w:rsid w:val="003B7235"/>
    <w:rsid w:val="003B7571"/>
    <w:rsid w:val="003C062E"/>
    <w:rsid w:val="003C07EB"/>
    <w:rsid w:val="003C111F"/>
    <w:rsid w:val="003C11DD"/>
    <w:rsid w:val="003C12B2"/>
    <w:rsid w:val="003C181A"/>
    <w:rsid w:val="003C18A5"/>
    <w:rsid w:val="003C1E57"/>
    <w:rsid w:val="003C213A"/>
    <w:rsid w:val="003C2401"/>
    <w:rsid w:val="003C281C"/>
    <w:rsid w:val="003C287E"/>
    <w:rsid w:val="003C2B43"/>
    <w:rsid w:val="003C2D8D"/>
    <w:rsid w:val="003C2DBD"/>
    <w:rsid w:val="003C33B7"/>
    <w:rsid w:val="003C3A25"/>
    <w:rsid w:val="003C3E53"/>
    <w:rsid w:val="003C4248"/>
    <w:rsid w:val="003C43E1"/>
    <w:rsid w:val="003C4420"/>
    <w:rsid w:val="003C456C"/>
    <w:rsid w:val="003C54F5"/>
    <w:rsid w:val="003C574A"/>
    <w:rsid w:val="003C576A"/>
    <w:rsid w:val="003C5A92"/>
    <w:rsid w:val="003C5D51"/>
    <w:rsid w:val="003C605A"/>
    <w:rsid w:val="003C6292"/>
    <w:rsid w:val="003C6369"/>
    <w:rsid w:val="003C6CB7"/>
    <w:rsid w:val="003C6EC8"/>
    <w:rsid w:val="003C6F28"/>
    <w:rsid w:val="003C70BC"/>
    <w:rsid w:val="003C747B"/>
    <w:rsid w:val="003C75F8"/>
    <w:rsid w:val="003C7C9F"/>
    <w:rsid w:val="003D070B"/>
    <w:rsid w:val="003D07AC"/>
    <w:rsid w:val="003D0996"/>
    <w:rsid w:val="003D09AE"/>
    <w:rsid w:val="003D1328"/>
    <w:rsid w:val="003D165E"/>
    <w:rsid w:val="003D223E"/>
    <w:rsid w:val="003D2313"/>
    <w:rsid w:val="003D2431"/>
    <w:rsid w:val="003D3020"/>
    <w:rsid w:val="003D35FF"/>
    <w:rsid w:val="003D383C"/>
    <w:rsid w:val="003D38EA"/>
    <w:rsid w:val="003D3E75"/>
    <w:rsid w:val="003D3EC8"/>
    <w:rsid w:val="003D42E2"/>
    <w:rsid w:val="003D44CA"/>
    <w:rsid w:val="003D4548"/>
    <w:rsid w:val="003D4605"/>
    <w:rsid w:val="003D4D79"/>
    <w:rsid w:val="003D559B"/>
    <w:rsid w:val="003D623C"/>
    <w:rsid w:val="003D65C6"/>
    <w:rsid w:val="003D678D"/>
    <w:rsid w:val="003D69F5"/>
    <w:rsid w:val="003D6BB4"/>
    <w:rsid w:val="003D6C40"/>
    <w:rsid w:val="003D7011"/>
    <w:rsid w:val="003D70B5"/>
    <w:rsid w:val="003D7160"/>
    <w:rsid w:val="003D7218"/>
    <w:rsid w:val="003D76BA"/>
    <w:rsid w:val="003D796C"/>
    <w:rsid w:val="003D7A93"/>
    <w:rsid w:val="003D7E08"/>
    <w:rsid w:val="003D7E6B"/>
    <w:rsid w:val="003D7E8B"/>
    <w:rsid w:val="003D7F82"/>
    <w:rsid w:val="003E0250"/>
    <w:rsid w:val="003E0315"/>
    <w:rsid w:val="003E0B68"/>
    <w:rsid w:val="003E0C2A"/>
    <w:rsid w:val="003E1706"/>
    <w:rsid w:val="003E1A92"/>
    <w:rsid w:val="003E1D95"/>
    <w:rsid w:val="003E27A0"/>
    <w:rsid w:val="003E290B"/>
    <w:rsid w:val="003E29A6"/>
    <w:rsid w:val="003E29D5"/>
    <w:rsid w:val="003E2A09"/>
    <w:rsid w:val="003E2FAA"/>
    <w:rsid w:val="003E3489"/>
    <w:rsid w:val="003E3817"/>
    <w:rsid w:val="003E396C"/>
    <w:rsid w:val="003E3A91"/>
    <w:rsid w:val="003E3A93"/>
    <w:rsid w:val="003E3C9C"/>
    <w:rsid w:val="003E4062"/>
    <w:rsid w:val="003E42E2"/>
    <w:rsid w:val="003E4D8D"/>
    <w:rsid w:val="003E5113"/>
    <w:rsid w:val="003E52E6"/>
    <w:rsid w:val="003E5A49"/>
    <w:rsid w:val="003E5F80"/>
    <w:rsid w:val="003E630C"/>
    <w:rsid w:val="003E6362"/>
    <w:rsid w:val="003E6747"/>
    <w:rsid w:val="003E68FD"/>
    <w:rsid w:val="003E7723"/>
    <w:rsid w:val="003E78F0"/>
    <w:rsid w:val="003E7962"/>
    <w:rsid w:val="003E7CB3"/>
    <w:rsid w:val="003E7DF0"/>
    <w:rsid w:val="003F0031"/>
    <w:rsid w:val="003F04EB"/>
    <w:rsid w:val="003F099F"/>
    <w:rsid w:val="003F0CD8"/>
    <w:rsid w:val="003F1BE1"/>
    <w:rsid w:val="003F1C30"/>
    <w:rsid w:val="003F1D7E"/>
    <w:rsid w:val="003F1F91"/>
    <w:rsid w:val="003F1FC2"/>
    <w:rsid w:val="003F2155"/>
    <w:rsid w:val="003F2157"/>
    <w:rsid w:val="003F2C1D"/>
    <w:rsid w:val="003F2F44"/>
    <w:rsid w:val="003F4435"/>
    <w:rsid w:val="003F46B3"/>
    <w:rsid w:val="003F4816"/>
    <w:rsid w:val="003F4AAB"/>
    <w:rsid w:val="003F4C35"/>
    <w:rsid w:val="003F4CF2"/>
    <w:rsid w:val="003F4EE8"/>
    <w:rsid w:val="003F5329"/>
    <w:rsid w:val="003F557B"/>
    <w:rsid w:val="003F5670"/>
    <w:rsid w:val="003F5754"/>
    <w:rsid w:val="003F5CE3"/>
    <w:rsid w:val="003F70E9"/>
    <w:rsid w:val="003F794A"/>
    <w:rsid w:val="003F7C56"/>
    <w:rsid w:val="00400C3A"/>
    <w:rsid w:val="00400ECB"/>
    <w:rsid w:val="004011EB"/>
    <w:rsid w:val="004017DF"/>
    <w:rsid w:val="004019CA"/>
    <w:rsid w:val="00401AC6"/>
    <w:rsid w:val="00401ACC"/>
    <w:rsid w:val="00401AD4"/>
    <w:rsid w:val="00402264"/>
    <w:rsid w:val="004029F4"/>
    <w:rsid w:val="00402A48"/>
    <w:rsid w:val="00402C40"/>
    <w:rsid w:val="00402F7E"/>
    <w:rsid w:val="00403051"/>
    <w:rsid w:val="00403707"/>
    <w:rsid w:val="004038F5"/>
    <w:rsid w:val="00403D48"/>
    <w:rsid w:val="004044F6"/>
    <w:rsid w:val="0040456A"/>
    <w:rsid w:val="00404841"/>
    <w:rsid w:val="0040484C"/>
    <w:rsid w:val="00404C85"/>
    <w:rsid w:val="00404CD0"/>
    <w:rsid w:val="00404D5F"/>
    <w:rsid w:val="00404EF5"/>
    <w:rsid w:val="00404EF8"/>
    <w:rsid w:val="00404F9E"/>
    <w:rsid w:val="0040571D"/>
    <w:rsid w:val="00406338"/>
    <w:rsid w:val="004066DF"/>
    <w:rsid w:val="00406756"/>
    <w:rsid w:val="00406819"/>
    <w:rsid w:val="00410035"/>
    <w:rsid w:val="00410471"/>
    <w:rsid w:val="00410A4E"/>
    <w:rsid w:val="00410C45"/>
    <w:rsid w:val="00410C4A"/>
    <w:rsid w:val="004110A6"/>
    <w:rsid w:val="00411682"/>
    <w:rsid w:val="00411830"/>
    <w:rsid w:val="0041195C"/>
    <w:rsid w:val="004119B8"/>
    <w:rsid w:val="00411BDD"/>
    <w:rsid w:val="00412042"/>
    <w:rsid w:val="004124C6"/>
    <w:rsid w:val="00412704"/>
    <w:rsid w:val="00412885"/>
    <w:rsid w:val="004129BA"/>
    <w:rsid w:val="00412DC8"/>
    <w:rsid w:val="00412EA7"/>
    <w:rsid w:val="0041328B"/>
    <w:rsid w:val="004132DD"/>
    <w:rsid w:val="00413606"/>
    <w:rsid w:val="004139DA"/>
    <w:rsid w:val="00413BF9"/>
    <w:rsid w:val="00413DC0"/>
    <w:rsid w:val="0041476C"/>
    <w:rsid w:val="0041478C"/>
    <w:rsid w:val="00414A91"/>
    <w:rsid w:val="00414F3C"/>
    <w:rsid w:val="004152A4"/>
    <w:rsid w:val="00415666"/>
    <w:rsid w:val="004156BA"/>
    <w:rsid w:val="00415A5C"/>
    <w:rsid w:val="00415ADB"/>
    <w:rsid w:val="00415B84"/>
    <w:rsid w:val="004163AF"/>
    <w:rsid w:val="00416AA2"/>
    <w:rsid w:val="0041710E"/>
    <w:rsid w:val="00417967"/>
    <w:rsid w:val="00417F7E"/>
    <w:rsid w:val="004204E0"/>
    <w:rsid w:val="004205CC"/>
    <w:rsid w:val="00420655"/>
    <w:rsid w:val="00420A68"/>
    <w:rsid w:val="00420C7D"/>
    <w:rsid w:val="00420D38"/>
    <w:rsid w:val="00420D3F"/>
    <w:rsid w:val="0042115D"/>
    <w:rsid w:val="004217AF"/>
    <w:rsid w:val="00422140"/>
    <w:rsid w:val="0042260A"/>
    <w:rsid w:val="00422854"/>
    <w:rsid w:val="00422A97"/>
    <w:rsid w:val="00422CD8"/>
    <w:rsid w:val="00422D4C"/>
    <w:rsid w:val="004232F7"/>
    <w:rsid w:val="0042342A"/>
    <w:rsid w:val="00423F1A"/>
    <w:rsid w:val="0042442B"/>
    <w:rsid w:val="00424515"/>
    <w:rsid w:val="00424BED"/>
    <w:rsid w:val="00425311"/>
    <w:rsid w:val="004255F1"/>
    <w:rsid w:val="00425B91"/>
    <w:rsid w:val="004260DA"/>
    <w:rsid w:val="004267B2"/>
    <w:rsid w:val="00426970"/>
    <w:rsid w:val="004269D9"/>
    <w:rsid w:val="00426ACB"/>
    <w:rsid w:val="00426C32"/>
    <w:rsid w:val="00426D3F"/>
    <w:rsid w:val="00426E0D"/>
    <w:rsid w:val="004272AE"/>
    <w:rsid w:val="004276EA"/>
    <w:rsid w:val="00427B34"/>
    <w:rsid w:val="00427C31"/>
    <w:rsid w:val="00427C8A"/>
    <w:rsid w:val="0043073D"/>
    <w:rsid w:val="004308D8"/>
    <w:rsid w:val="00430991"/>
    <w:rsid w:val="00430E5D"/>
    <w:rsid w:val="00431173"/>
    <w:rsid w:val="00431435"/>
    <w:rsid w:val="00431B27"/>
    <w:rsid w:val="00431B5C"/>
    <w:rsid w:val="00432012"/>
    <w:rsid w:val="00432A62"/>
    <w:rsid w:val="00432AED"/>
    <w:rsid w:val="00432C56"/>
    <w:rsid w:val="00433F48"/>
    <w:rsid w:val="00434028"/>
    <w:rsid w:val="004340B9"/>
    <w:rsid w:val="0043423A"/>
    <w:rsid w:val="004344A4"/>
    <w:rsid w:val="004346E0"/>
    <w:rsid w:val="00434A04"/>
    <w:rsid w:val="00434B39"/>
    <w:rsid w:val="00434DDF"/>
    <w:rsid w:val="00435137"/>
    <w:rsid w:val="00435826"/>
    <w:rsid w:val="00435D28"/>
    <w:rsid w:val="00436763"/>
    <w:rsid w:val="00436B2D"/>
    <w:rsid w:val="00437201"/>
    <w:rsid w:val="00437762"/>
    <w:rsid w:val="00437854"/>
    <w:rsid w:val="00437E97"/>
    <w:rsid w:val="004401DA"/>
    <w:rsid w:val="00440202"/>
    <w:rsid w:val="00440622"/>
    <w:rsid w:val="00440815"/>
    <w:rsid w:val="0044084D"/>
    <w:rsid w:val="00440BB0"/>
    <w:rsid w:val="00440CB3"/>
    <w:rsid w:val="00441270"/>
    <w:rsid w:val="0044150D"/>
    <w:rsid w:val="0044156A"/>
    <w:rsid w:val="004417C7"/>
    <w:rsid w:val="00441D8F"/>
    <w:rsid w:val="00442113"/>
    <w:rsid w:val="00442434"/>
    <w:rsid w:val="00442579"/>
    <w:rsid w:val="0044270A"/>
    <w:rsid w:val="0044286B"/>
    <w:rsid w:val="0044305E"/>
    <w:rsid w:val="00443714"/>
    <w:rsid w:val="00443A44"/>
    <w:rsid w:val="00443ACB"/>
    <w:rsid w:val="00443C40"/>
    <w:rsid w:val="00443D35"/>
    <w:rsid w:val="00443F78"/>
    <w:rsid w:val="004441B5"/>
    <w:rsid w:val="0044492A"/>
    <w:rsid w:val="0044536C"/>
    <w:rsid w:val="00445392"/>
    <w:rsid w:val="00445EE0"/>
    <w:rsid w:val="00445F46"/>
    <w:rsid w:val="00446FED"/>
    <w:rsid w:val="00447C8F"/>
    <w:rsid w:val="00450102"/>
    <w:rsid w:val="004502E8"/>
    <w:rsid w:val="004506F0"/>
    <w:rsid w:val="00451287"/>
    <w:rsid w:val="00451979"/>
    <w:rsid w:val="00451B67"/>
    <w:rsid w:val="00451BF8"/>
    <w:rsid w:val="00451C7F"/>
    <w:rsid w:val="00451EB0"/>
    <w:rsid w:val="00451F81"/>
    <w:rsid w:val="00452001"/>
    <w:rsid w:val="004520C6"/>
    <w:rsid w:val="0045220C"/>
    <w:rsid w:val="0045262C"/>
    <w:rsid w:val="0045264A"/>
    <w:rsid w:val="00452661"/>
    <w:rsid w:val="00453424"/>
    <w:rsid w:val="004534B7"/>
    <w:rsid w:val="00453614"/>
    <w:rsid w:val="004537B8"/>
    <w:rsid w:val="0045397F"/>
    <w:rsid w:val="00453ABF"/>
    <w:rsid w:val="00453B5F"/>
    <w:rsid w:val="00453FCD"/>
    <w:rsid w:val="0045445F"/>
    <w:rsid w:val="004549E2"/>
    <w:rsid w:val="00454E2A"/>
    <w:rsid w:val="00455ABC"/>
    <w:rsid w:val="00455F58"/>
    <w:rsid w:val="004566DC"/>
    <w:rsid w:val="004566FB"/>
    <w:rsid w:val="00456830"/>
    <w:rsid w:val="0045683B"/>
    <w:rsid w:val="00456E59"/>
    <w:rsid w:val="00457660"/>
    <w:rsid w:val="00457761"/>
    <w:rsid w:val="00457BBB"/>
    <w:rsid w:val="00460155"/>
    <w:rsid w:val="004603A4"/>
    <w:rsid w:val="0046050C"/>
    <w:rsid w:val="0046060B"/>
    <w:rsid w:val="0046082C"/>
    <w:rsid w:val="00460B5E"/>
    <w:rsid w:val="004610F5"/>
    <w:rsid w:val="00461374"/>
    <w:rsid w:val="0046155D"/>
    <w:rsid w:val="004617B9"/>
    <w:rsid w:val="0046187B"/>
    <w:rsid w:val="004622B0"/>
    <w:rsid w:val="00462AB2"/>
    <w:rsid w:val="004633FB"/>
    <w:rsid w:val="0046354E"/>
    <w:rsid w:val="004636BE"/>
    <w:rsid w:val="00463723"/>
    <w:rsid w:val="00463732"/>
    <w:rsid w:val="00464113"/>
    <w:rsid w:val="004643C7"/>
    <w:rsid w:val="00464401"/>
    <w:rsid w:val="00464433"/>
    <w:rsid w:val="00464498"/>
    <w:rsid w:val="004644C0"/>
    <w:rsid w:val="0046454B"/>
    <w:rsid w:val="00464BCB"/>
    <w:rsid w:val="00465151"/>
    <w:rsid w:val="00465623"/>
    <w:rsid w:val="00466171"/>
    <w:rsid w:val="00466856"/>
    <w:rsid w:val="00467032"/>
    <w:rsid w:val="00467526"/>
    <w:rsid w:val="004679DF"/>
    <w:rsid w:val="00467EED"/>
    <w:rsid w:val="004703A7"/>
    <w:rsid w:val="0047054D"/>
    <w:rsid w:val="004708EA"/>
    <w:rsid w:val="00471276"/>
    <w:rsid w:val="00471392"/>
    <w:rsid w:val="00471F1A"/>
    <w:rsid w:val="004725AA"/>
    <w:rsid w:val="00472FFC"/>
    <w:rsid w:val="004732DD"/>
    <w:rsid w:val="00473859"/>
    <w:rsid w:val="00473D08"/>
    <w:rsid w:val="00473D1B"/>
    <w:rsid w:val="00473E1F"/>
    <w:rsid w:val="00473E44"/>
    <w:rsid w:val="0047503A"/>
    <w:rsid w:val="004754AF"/>
    <w:rsid w:val="00475592"/>
    <w:rsid w:val="0047594D"/>
    <w:rsid w:val="00475B5A"/>
    <w:rsid w:val="00475D6C"/>
    <w:rsid w:val="0047628E"/>
    <w:rsid w:val="00476967"/>
    <w:rsid w:val="00476A7C"/>
    <w:rsid w:val="0047723E"/>
    <w:rsid w:val="0047757A"/>
    <w:rsid w:val="00477CB6"/>
    <w:rsid w:val="004800C5"/>
    <w:rsid w:val="0048041D"/>
    <w:rsid w:val="004805A6"/>
    <w:rsid w:val="00480884"/>
    <w:rsid w:val="004809A6"/>
    <w:rsid w:val="00480C3A"/>
    <w:rsid w:val="00481124"/>
    <w:rsid w:val="004814C4"/>
    <w:rsid w:val="00481B0E"/>
    <w:rsid w:val="004825E9"/>
    <w:rsid w:val="00482687"/>
    <w:rsid w:val="00482ABB"/>
    <w:rsid w:val="004830C3"/>
    <w:rsid w:val="00483188"/>
    <w:rsid w:val="0048339C"/>
    <w:rsid w:val="00483413"/>
    <w:rsid w:val="004834FD"/>
    <w:rsid w:val="004839B2"/>
    <w:rsid w:val="00483C4A"/>
    <w:rsid w:val="00483CAC"/>
    <w:rsid w:val="00483DF5"/>
    <w:rsid w:val="00484D26"/>
    <w:rsid w:val="004850DA"/>
    <w:rsid w:val="00485A8C"/>
    <w:rsid w:val="00486779"/>
    <w:rsid w:val="00486892"/>
    <w:rsid w:val="00486AEC"/>
    <w:rsid w:val="00487172"/>
    <w:rsid w:val="004876A3"/>
    <w:rsid w:val="00487CA2"/>
    <w:rsid w:val="00490024"/>
    <w:rsid w:val="00490221"/>
    <w:rsid w:val="0049038F"/>
    <w:rsid w:val="00490B7B"/>
    <w:rsid w:val="00490E81"/>
    <w:rsid w:val="004911C7"/>
    <w:rsid w:val="004915D4"/>
    <w:rsid w:val="004917F1"/>
    <w:rsid w:val="004919FB"/>
    <w:rsid w:val="00491EFC"/>
    <w:rsid w:val="00491F93"/>
    <w:rsid w:val="00491FF5"/>
    <w:rsid w:val="004924E0"/>
    <w:rsid w:val="004928F8"/>
    <w:rsid w:val="00492B42"/>
    <w:rsid w:val="00492C21"/>
    <w:rsid w:val="00492CFF"/>
    <w:rsid w:val="00492E21"/>
    <w:rsid w:val="00493AB5"/>
    <w:rsid w:val="00493E9F"/>
    <w:rsid w:val="0049488F"/>
    <w:rsid w:val="00494980"/>
    <w:rsid w:val="00494B74"/>
    <w:rsid w:val="004955FE"/>
    <w:rsid w:val="00495875"/>
    <w:rsid w:val="0049591B"/>
    <w:rsid w:val="00495D70"/>
    <w:rsid w:val="00495F69"/>
    <w:rsid w:val="00496013"/>
    <w:rsid w:val="00496137"/>
    <w:rsid w:val="004963D8"/>
    <w:rsid w:val="00496EF6"/>
    <w:rsid w:val="00497037"/>
    <w:rsid w:val="004971F2"/>
    <w:rsid w:val="00497541"/>
    <w:rsid w:val="00497714"/>
    <w:rsid w:val="00497968"/>
    <w:rsid w:val="00497D53"/>
    <w:rsid w:val="004A0382"/>
    <w:rsid w:val="004A07C4"/>
    <w:rsid w:val="004A096F"/>
    <w:rsid w:val="004A0E32"/>
    <w:rsid w:val="004A1164"/>
    <w:rsid w:val="004A129F"/>
    <w:rsid w:val="004A1463"/>
    <w:rsid w:val="004A18AA"/>
    <w:rsid w:val="004A2281"/>
    <w:rsid w:val="004A238F"/>
    <w:rsid w:val="004A279D"/>
    <w:rsid w:val="004A2982"/>
    <w:rsid w:val="004A2A78"/>
    <w:rsid w:val="004A2D48"/>
    <w:rsid w:val="004A335C"/>
    <w:rsid w:val="004A3377"/>
    <w:rsid w:val="004A38C9"/>
    <w:rsid w:val="004A4080"/>
    <w:rsid w:val="004A42B2"/>
    <w:rsid w:val="004A4790"/>
    <w:rsid w:val="004A493A"/>
    <w:rsid w:val="004A4B92"/>
    <w:rsid w:val="004A4D1B"/>
    <w:rsid w:val="004A5177"/>
    <w:rsid w:val="004A580B"/>
    <w:rsid w:val="004A5A4A"/>
    <w:rsid w:val="004A5D02"/>
    <w:rsid w:val="004A5D91"/>
    <w:rsid w:val="004A62C6"/>
    <w:rsid w:val="004A65AB"/>
    <w:rsid w:val="004A65E0"/>
    <w:rsid w:val="004A6661"/>
    <w:rsid w:val="004A6814"/>
    <w:rsid w:val="004A6991"/>
    <w:rsid w:val="004A70A1"/>
    <w:rsid w:val="004A74AE"/>
    <w:rsid w:val="004A7676"/>
    <w:rsid w:val="004A7760"/>
    <w:rsid w:val="004B007F"/>
    <w:rsid w:val="004B008C"/>
    <w:rsid w:val="004B0128"/>
    <w:rsid w:val="004B019C"/>
    <w:rsid w:val="004B01F6"/>
    <w:rsid w:val="004B0433"/>
    <w:rsid w:val="004B0493"/>
    <w:rsid w:val="004B0861"/>
    <w:rsid w:val="004B0B3B"/>
    <w:rsid w:val="004B0B42"/>
    <w:rsid w:val="004B0BA0"/>
    <w:rsid w:val="004B11AA"/>
    <w:rsid w:val="004B1290"/>
    <w:rsid w:val="004B170E"/>
    <w:rsid w:val="004B17BD"/>
    <w:rsid w:val="004B1800"/>
    <w:rsid w:val="004B1B60"/>
    <w:rsid w:val="004B2187"/>
    <w:rsid w:val="004B2EEB"/>
    <w:rsid w:val="004B2FBE"/>
    <w:rsid w:val="004B363D"/>
    <w:rsid w:val="004B3CBB"/>
    <w:rsid w:val="004B3F8C"/>
    <w:rsid w:val="004B457E"/>
    <w:rsid w:val="004B461F"/>
    <w:rsid w:val="004B4739"/>
    <w:rsid w:val="004B4CD0"/>
    <w:rsid w:val="004B53C9"/>
    <w:rsid w:val="004B550A"/>
    <w:rsid w:val="004B59AF"/>
    <w:rsid w:val="004B5BA6"/>
    <w:rsid w:val="004B5BF3"/>
    <w:rsid w:val="004B5C8A"/>
    <w:rsid w:val="004B5D72"/>
    <w:rsid w:val="004B6036"/>
    <w:rsid w:val="004B678C"/>
    <w:rsid w:val="004B6D1B"/>
    <w:rsid w:val="004B73F9"/>
    <w:rsid w:val="004B7B76"/>
    <w:rsid w:val="004B7D46"/>
    <w:rsid w:val="004C018B"/>
    <w:rsid w:val="004C09B4"/>
    <w:rsid w:val="004C0CFC"/>
    <w:rsid w:val="004C10B0"/>
    <w:rsid w:val="004C1252"/>
    <w:rsid w:val="004C1278"/>
    <w:rsid w:val="004C15CF"/>
    <w:rsid w:val="004C284C"/>
    <w:rsid w:val="004C2C81"/>
    <w:rsid w:val="004C2D71"/>
    <w:rsid w:val="004C33CA"/>
    <w:rsid w:val="004C3428"/>
    <w:rsid w:val="004C3AF0"/>
    <w:rsid w:val="004C3F80"/>
    <w:rsid w:val="004C4141"/>
    <w:rsid w:val="004C427F"/>
    <w:rsid w:val="004C47FF"/>
    <w:rsid w:val="004C4B29"/>
    <w:rsid w:val="004C4FF4"/>
    <w:rsid w:val="004C50AA"/>
    <w:rsid w:val="004C51BB"/>
    <w:rsid w:val="004C5494"/>
    <w:rsid w:val="004C56F2"/>
    <w:rsid w:val="004C58FF"/>
    <w:rsid w:val="004C5C29"/>
    <w:rsid w:val="004C5F56"/>
    <w:rsid w:val="004C6321"/>
    <w:rsid w:val="004C66F3"/>
    <w:rsid w:val="004C70CF"/>
    <w:rsid w:val="004C7271"/>
    <w:rsid w:val="004D02EB"/>
    <w:rsid w:val="004D0845"/>
    <w:rsid w:val="004D0862"/>
    <w:rsid w:val="004D0B8B"/>
    <w:rsid w:val="004D14A6"/>
    <w:rsid w:val="004D15C7"/>
    <w:rsid w:val="004D1E6D"/>
    <w:rsid w:val="004D2D34"/>
    <w:rsid w:val="004D2E07"/>
    <w:rsid w:val="004D2F93"/>
    <w:rsid w:val="004D3491"/>
    <w:rsid w:val="004D38C3"/>
    <w:rsid w:val="004D3BD2"/>
    <w:rsid w:val="004D3F56"/>
    <w:rsid w:val="004D4256"/>
    <w:rsid w:val="004D491D"/>
    <w:rsid w:val="004D4E3A"/>
    <w:rsid w:val="004D4FD1"/>
    <w:rsid w:val="004D522D"/>
    <w:rsid w:val="004D54A9"/>
    <w:rsid w:val="004D5785"/>
    <w:rsid w:val="004D5837"/>
    <w:rsid w:val="004D5E1F"/>
    <w:rsid w:val="004D6208"/>
    <w:rsid w:val="004D6422"/>
    <w:rsid w:val="004D687E"/>
    <w:rsid w:val="004D6D60"/>
    <w:rsid w:val="004D737B"/>
    <w:rsid w:val="004D7660"/>
    <w:rsid w:val="004D769C"/>
    <w:rsid w:val="004D78E6"/>
    <w:rsid w:val="004D796A"/>
    <w:rsid w:val="004D7AE7"/>
    <w:rsid w:val="004D7DFD"/>
    <w:rsid w:val="004D7E6E"/>
    <w:rsid w:val="004D7F0D"/>
    <w:rsid w:val="004E0143"/>
    <w:rsid w:val="004E08D7"/>
    <w:rsid w:val="004E0955"/>
    <w:rsid w:val="004E09FD"/>
    <w:rsid w:val="004E0B83"/>
    <w:rsid w:val="004E1493"/>
    <w:rsid w:val="004E1765"/>
    <w:rsid w:val="004E1D8F"/>
    <w:rsid w:val="004E2262"/>
    <w:rsid w:val="004E237F"/>
    <w:rsid w:val="004E23E2"/>
    <w:rsid w:val="004E3701"/>
    <w:rsid w:val="004E37BA"/>
    <w:rsid w:val="004E3DE8"/>
    <w:rsid w:val="004E4799"/>
    <w:rsid w:val="004E481D"/>
    <w:rsid w:val="004E4D10"/>
    <w:rsid w:val="004E4F8C"/>
    <w:rsid w:val="004E55EC"/>
    <w:rsid w:val="004E5668"/>
    <w:rsid w:val="004E58B4"/>
    <w:rsid w:val="004E62F4"/>
    <w:rsid w:val="004E651D"/>
    <w:rsid w:val="004E7228"/>
    <w:rsid w:val="004E7408"/>
    <w:rsid w:val="004E749C"/>
    <w:rsid w:val="004E7547"/>
    <w:rsid w:val="004E7675"/>
    <w:rsid w:val="004E7A56"/>
    <w:rsid w:val="004E7B34"/>
    <w:rsid w:val="004E7EEF"/>
    <w:rsid w:val="004F02D2"/>
    <w:rsid w:val="004F04C2"/>
    <w:rsid w:val="004F065A"/>
    <w:rsid w:val="004F1376"/>
    <w:rsid w:val="004F15DD"/>
    <w:rsid w:val="004F21E5"/>
    <w:rsid w:val="004F28EC"/>
    <w:rsid w:val="004F2A5D"/>
    <w:rsid w:val="004F2CEE"/>
    <w:rsid w:val="004F2DA8"/>
    <w:rsid w:val="004F32B3"/>
    <w:rsid w:val="004F338A"/>
    <w:rsid w:val="004F34E2"/>
    <w:rsid w:val="004F35F6"/>
    <w:rsid w:val="004F366A"/>
    <w:rsid w:val="004F3B8D"/>
    <w:rsid w:val="004F47B5"/>
    <w:rsid w:val="004F47ED"/>
    <w:rsid w:val="004F4A9E"/>
    <w:rsid w:val="004F4B35"/>
    <w:rsid w:val="004F4CE2"/>
    <w:rsid w:val="004F51F4"/>
    <w:rsid w:val="004F5A29"/>
    <w:rsid w:val="004F5C9A"/>
    <w:rsid w:val="004F61F1"/>
    <w:rsid w:val="004F62EE"/>
    <w:rsid w:val="004F6453"/>
    <w:rsid w:val="004F676A"/>
    <w:rsid w:val="004F6B66"/>
    <w:rsid w:val="005001FC"/>
    <w:rsid w:val="00500309"/>
    <w:rsid w:val="0050067F"/>
    <w:rsid w:val="00500FCC"/>
    <w:rsid w:val="00501311"/>
    <w:rsid w:val="0050197D"/>
    <w:rsid w:val="005020D2"/>
    <w:rsid w:val="005022B8"/>
    <w:rsid w:val="00502324"/>
    <w:rsid w:val="00502446"/>
    <w:rsid w:val="00502C61"/>
    <w:rsid w:val="00502D35"/>
    <w:rsid w:val="00502E2B"/>
    <w:rsid w:val="005032E2"/>
    <w:rsid w:val="00503A56"/>
    <w:rsid w:val="00503AD1"/>
    <w:rsid w:val="00503BF5"/>
    <w:rsid w:val="00503D17"/>
    <w:rsid w:val="0050406F"/>
    <w:rsid w:val="005043EF"/>
    <w:rsid w:val="005044E8"/>
    <w:rsid w:val="0050478A"/>
    <w:rsid w:val="00504992"/>
    <w:rsid w:val="00505458"/>
    <w:rsid w:val="00505A8F"/>
    <w:rsid w:val="0050617F"/>
    <w:rsid w:val="0050628F"/>
    <w:rsid w:val="0050681D"/>
    <w:rsid w:val="00507375"/>
    <w:rsid w:val="00507AA6"/>
    <w:rsid w:val="00507D0E"/>
    <w:rsid w:val="00507F84"/>
    <w:rsid w:val="005107FC"/>
    <w:rsid w:val="005108DA"/>
    <w:rsid w:val="005111C2"/>
    <w:rsid w:val="0051128F"/>
    <w:rsid w:val="0051147D"/>
    <w:rsid w:val="0051152C"/>
    <w:rsid w:val="00511CB1"/>
    <w:rsid w:val="00511E91"/>
    <w:rsid w:val="005121AB"/>
    <w:rsid w:val="00512AC9"/>
    <w:rsid w:val="00513321"/>
    <w:rsid w:val="005139E1"/>
    <w:rsid w:val="00514A9A"/>
    <w:rsid w:val="00514CAC"/>
    <w:rsid w:val="00514CB8"/>
    <w:rsid w:val="00514F0B"/>
    <w:rsid w:val="005162F3"/>
    <w:rsid w:val="00516629"/>
    <w:rsid w:val="00517594"/>
    <w:rsid w:val="00517642"/>
    <w:rsid w:val="00517E1D"/>
    <w:rsid w:val="00517FB0"/>
    <w:rsid w:val="005202A1"/>
    <w:rsid w:val="005202CF"/>
    <w:rsid w:val="00520883"/>
    <w:rsid w:val="00520EF6"/>
    <w:rsid w:val="00521024"/>
    <w:rsid w:val="00521061"/>
    <w:rsid w:val="00521156"/>
    <w:rsid w:val="00521379"/>
    <w:rsid w:val="00521394"/>
    <w:rsid w:val="005217FC"/>
    <w:rsid w:val="00521ACB"/>
    <w:rsid w:val="00521DEE"/>
    <w:rsid w:val="00522DA8"/>
    <w:rsid w:val="00522F4C"/>
    <w:rsid w:val="00522F7C"/>
    <w:rsid w:val="0052307E"/>
    <w:rsid w:val="005230B0"/>
    <w:rsid w:val="0052310F"/>
    <w:rsid w:val="005231A3"/>
    <w:rsid w:val="0052443C"/>
    <w:rsid w:val="005248C4"/>
    <w:rsid w:val="00525384"/>
    <w:rsid w:val="005253B6"/>
    <w:rsid w:val="005256C8"/>
    <w:rsid w:val="00525940"/>
    <w:rsid w:val="00525CCE"/>
    <w:rsid w:val="00525D70"/>
    <w:rsid w:val="00525F43"/>
    <w:rsid w:val="00526240"/>
    <w:rsid w:val="00526375"/>
    <w:rsid w:val="0052669E"/>
    <w:rsid w:val="005266A3"/>
    <w:rsid w:val="005270E4"/>
    <w:rsid w:val="00527115"/>
    <w:rsid w:val="005271D8"/>
    <w:rsid w:val="005274CC"/>
    <w:rsid w:val="005277EA"/>
    <w:rsid w:val="00527911"/>
    <w:rsid w:val="00527A26"/>
    <w:rsid w:val="00527A27"/>
    <w:rsid w:val="00527EE7"/>
    <w:rsid w:val="0053040F"/>
    <w:rsid w:val="005305C5"/>
    <w:rsid w:val="00530686"/>
    <w:rsid w:val="00530AF2"/>
    <w:rsid w:val="00531289"/>
    <w:rsid w:val="00531B80"/>
    <w:rsid w:val="00531E5A"/>
    <w:rsid w:val="005321F8"/>
    <w:rsid w:val="00532754"/>
    <w:rsid w:val="00532792"/>
    <w:rsid w:val="0053318D"/>
    <w:rsid w:val="0053329C"/>
    <w:rsid w:val="005336D7"/>
    <w:rsid w:val="00533BDD"/>
    <w:rsid w:val="00533C11"/>
    <w:rsid w:val="00533EE7"/>
    <w:rsid w:val="005340CE"/>
    <w:rsid w:val="005342E8"/>
    <w:rsid w:val="00534430"/>
    <w:rsid w:val="0053446B"/>
    <w:rsid w:val="00534472"/>
    <w:rsid w:val="00534785"/>
    <w:rsid w:val="00534C56"/>
    <w:rsid w:val="00535AEC"/>
    <w:rsid w:val="005361CB"/>
    <w:rsid w:val="00536460"/>
    <w:rsid w:val="00536896"/>
    <w:rsid w:val="005368C4"/>
    <w:rsid w:val="00536C7D"/>
    <w:rsid w:val="005376AD"/>
    <w:rsid w:val="00537910"/>
    <w:rsid w:val="00537B9F"/>
    <w:rsid w:val="005407A6"/>
    <w:rsid w:val="00540CDD"/>
    <w:rsid w:val="00540D5F"/>
    <w:rsid w:val="00540F30"/>
    <w:rsid w:val="00541184"/>
    <w:rsid w:val="005413C6"/>
    <w:rsid w:val="00541523"/>
    <w:rsid w:val="00541883"/>
    <w:rsid w:val="0054196D"/>
    <w:rsid w:val="00541A76"/>
    <w:rsid w:val="00541BDC"/>
    <w:rsid w:val="00541EEA"/>
    <w:rsid w:val="00542512"/>
    <w:rsid w:val="005427A2"/>
    <w:rsid w:val="0054285E"/>
    <w:rsid w:val="005428F4"/>
    <w:rsid w:val="00542937"/>
    <w:rsid w:val="0054297B"/>
    <w:rsid w:val="00542B1F"/>
    <w:rsid w:val="00543978"/>
    <w:rsid w:val="00543EDF"/>
    <w:rsid w:val="00544031"/>
    <w:rsid w:val="005445C8"/>
    <w:rsid w:val="005447B5"/>
    <w:rsid w:val="005447CE"/>
    <w:rsid w:val="00544921"/>
    <w:rsid w:val="00544C09"/>
    <w:rsid w:val="005457AB"/>
    <w:rsid w:val="0054586C"/>
    <w:rsid w:val="00545CC7"/>
    <w:rsid w:val="00545E98"/>
    <w:rsid w:val="0054620C"/>
    <w:rsid w:val="00546278"/>
    <w:rsid w:val="005463F2"/>
    <w:rsid w:val="00546518"/>
    <w:rsid w:val="005466D7"/>
    <w:rsid w:val="005467B2"/>
    <w:rsid w:val="00546861"/>
    <w:rsid w:val="00546E2F"/>
    <w:rsid w:val="0054704B"/>
    <w:rsid w:val="00547104"/>
    <w:rsid w:val="00547141"/>
    <w:rsid w:val="005472BE"/>
    <w:rsid w:val="00547826"/>
    <w:rsid w:val="005478E0"/>
    <w:rsid w:val="00547B9D"/>
    <w:rsid w:val="00547E91"/>
    <w:rsid w:val="00547FC7"/>
    <w:rsid w:val="00550177"/>
    <w:rsid w:val="0055032E"/>
    <w:rsid w:val="00550462"/>
    <w:rsid w:val="00550B7B"/>
    <w:rsid w:val="00550D24"/>
    <w:rsid w:val="00550ED9"/>
    <w:rsid w:val="005511DA"/>
    <w:rsid w:val="005516D5"/>
    <w:rsid w:val="005516E1"/>
    <w:rsid w:val="00551865"/>
    <w:rsid w:val="00551962"/>
    <w:rsid w:val="00551B3D"/>
    <w:rsid w:val="00551B4C"/>
    <w:rsid w:val="00552512"/>
    <w:rsid w:val="00552648"/>
    <w:rsid w:val="00553008"/>
    <w:rsid w:val="00553738"/>
    <w:rsid w:val="00553925"/>
    <w:rsid w:val="00553C36"/>
    <w:rsid w:val="00553FE5"/>
    <w:rsid w:val="00554296"/>
    <w:rsid w:val="005548F7"/>
    <w:rsid w:val="00554936"/>
    <w:rsid w:val="005549D2"/>
    <w:rsid w:val="00554CDD"/>
    <w:rsid w:val="00555A70"/>
    <w:rsid w:val="00555BD4"/>
    <w:rsid w:val="00555C9C"/>
    <w:rsid w:val="00555DA4"/>
    <w:rsid w:val="00556512"/>
    <w:rsid w:val="00556FE5"/>
    <w:rsid w:val="0055733D"/>
    <w:rsid w:val="005577EB"/>
    <w:rsid w:val="005577F6"/>
    <w:rsid w:val="00557818"/>
    <w:rsid w:val="00557CAF"/>
    <w:rsid w:val="00557DAB"/>
    <w:rsid w:val="00557FBE"/>
    <w:rsid w:val="00560371"/>
    <w:rsid w:val="00560504"/>
    <w:rsid w:val="00560BF6"/>
    <w:rsid w:val="00560D8A"/>
    <w:rsid w:val="00561120"/>
    <w:rsid w:val="00561D30"/>
    <w:rsid w:val="00561DBC"/>
    <w:rsid w:val="00561DC1"/>
    <w:rsid w:val="00561DC5"/>
    <w:rsid w:val="0056214C"/>
    <w:rsid w:val="00562C9F"/>
    <w:rsid w:val="00562DAD"/>
    <w:rsid w:val="00562DFD"/>
    <w:rsid w:val="00562F61"/>
    <w:rsid w:val="0056304B"/>
    <w:rsid w:val="005634BF"/>
    <w:rsid w:val="00563676"/>
    <w:rsid w:val="005639E4"/>
    <w:rsid w:val="005644FB"/>
    <w:rsid w:val="005646B3"/>
    <w:rsid w:val="005649C5"/>
    <w:rsid w:val="00564C28"/>
    <w:rsid w:val="00564F13"/>
    <w:rsid w:val="00564F21"/>
    <w:rsid w:val="00564F6A"/>
    <w:rsid w:val="005653F2"/>
    <w:rsid w:val="005658C3"/>
    <w:rsid w:val="00565B13"/>
    <w:rsid w:val="00565D0D"/>
    <w:rsid w:val="00565D95"/>
    <w:rsid w:val="00565EE7"/>
    <w:rsid w:val="00565F5A"/>
    <w:rsid w:val="005661EC"/>
    <w:rsid w:val="00566310"/>
    <w:rsid w:val="00566C24"/>
    <w:rsid w:val="00566C60"/>
    <w:rsid w:val="00566F9D"/>
    <w:rsid w:val="00567119"/>
    <w:rsid w:val="00567AAD"/>
    <w:rsid w:val="00570474"/>
    <w:rsid w:val="005708AC"/>
    <w:rsid w:val="005711CB"/>
    <w:rsid w:val="00571925"/>
    <w:rsid w:val="00571EE2"/>
    <w:rsid w:val="00572084"/>
    <w:rsid w:val="00572706"/>
    <w:rsid w:val="00572F19"/>
    <w:rsid w:val="005731AF"/>
    <w:rsid w:val="0057326E"/>
    <w:rsid w:val="00573925"/>
    <w:rsid w:val="0057397C"/>
    <w:rsid w:val="00573C3C"/>
    <w:rsid w:val="00574155"/>
    <w:rsid w:val="0057433D"/>
    <w:rsid w:val="00574CBE"/>
    <w:rsid w:val="00574DF4"/>
    <w:rsid w:val="00575131"/>
    <w:rsid w:val="005755EC"/>
    <w:rsid w:val="005757FD"/>
    <w:rsid w:val="0057594E"/>
    <w:rsid w:val="00575BA3"/>
    <w:rsid w:val="00575C6E"/>
    <w:rsid w:val="00575EC8"/>
    <w:rsid w:val="00575FAE"/>
    <w:rsid w:val="00576011"/>
    <w:rsid w:val="005761CE"/>
    <w:rsid w:val="0057628D"/>
    <w:rsid w:val="0057643F"/>
    <w:rsid w:val="00576AFE"/>
    <w:rsid w:val="00576B5E"/>
    <w:rsid w:val="00576C2A"/>
    <w:rsid w:val="005770F3"/>
    <w:rsid w:val="005774A5"/>
    <w:rsid w:val="00577F24"/>
    <w:rsid w:val="00577F82"/>
    <w:rsid w:val="0058066D"/>
    <w:rsid w:val="005818BE"/>
    <w:rsid w:val="00581A82"/>
    <w:rsid w:val="00581B42"/>
    <w:rsid w:val="00581D1A"/>
    <w:rsid w:val="005821A3"/>
    <w:rsid w:val="0058252D"/>
    <w:rsid w:val="0058268A"/>
    <w:rsid w:val="00582938"/>
    <w:rsid w:val="00582A84"/>
    <w:rsid w:val="00582EF3"/>
    <w:rsid w:val="00583088"/>
    <w:rsid w:val="00583211"/>
    <w:rsid w:val="0058360C"/>
    <w:rsid w:val="00583978"/>
    <w:rsid w:val="005839E9"/>
    <w:rsid w:val="00583CFF"/>
    <w:rsid w:val="00583E8E"/>
    <w:rsid w:val="00583EFE"/>
    <w:rsid w:val="005840D1"/>
    <w:rsid w:val="005845EF"/>
    <w:rsid w:val="00584B08"/>
    <w:rsid w:val="0058549E"/>
    <w:rsid w:val="00585520"/>
    <w:rsid w:val="00585609"/>
    <w:rsid w:val="00585C8E"/>
    <w:rsid w:val="00585DF2"/>
    <w:rsid w:val="00586230"/>
    <w:rsid w:val="00586235"/>
    <w:rsid w:val="005863FC"/>
    <w:rsid w:val="00586730"/>
    <w:rsid w:val="00586A4B"/>
    <w:rsid w:val="00586C55"/>
    <w:rsid w:val="00586DB3"/>
    <w:rsid w:val="00586E2A"/>
    <w:rsid w:val="0058784E"/>
    <w:rsid w:val="005901A4"/>
    <w:rsid w:val="00591A4C"/>
    <w:rsid w:val="00591B1B"/>
    <w:rsid w:val="00591C50"/>
    <w:rsid w:val="00591D50"/>
    <w:rsid w:val="00591EC4"/>
    <w:rsid w:val="0059230D"/>
    <w:rsid w:val="005923FF"/>
    <w:rsid w:val="00592AA0"/>
    <w:rsid w:val="00592B34"/>
    <w:rsid w:val="00594807"/>
    <w:rsid w:val="00594ED5"/>
    <w:rsid w:val="005957CD"/>
    <w:rsid w:val="00595B1D"/>
    <w:rsid w:val="00595BD3"/>
    <w:rsid w:val="00595ED2"/>
    <w:rsid w:val="00596440"/>
    <w:rsid w:val="0059648D"/>
    <w:rsid w:val="00596940"/>
    <w:rsid w:val="00597428"/>
    <w:rsid w:val="00597575"/>
    <w:rsid w:val="005979DF"/>
    <w:rsid w:val="005A0999"/>
    <w:rsid w:val="005A09B7"/>
    <w:rsid w:val="005A0B3C"/>
    <w:rsid w:val="005A0D23"/>
    <w:rsid w:val="005A1365"/>
    <w:rsid w:val="005A136B"/>
    <w:rsid w:val="005A1417"/>
    <w:rsid w:val="005A1855"/>
    <w:rsid w:val="005A2434"/>
    <w:rsid w:val="005A3307"/>
    <w:rsid w:val="005A3739"/>
    <w:rsid w:val="005A3A85"/>
    <w:rsid w:val="005A3DE9"/>
    <w:rsid w:val="005A4D74"/>
    <w:rsid w:val="005A4FB3"/>
    <w:rsid w:val="005A5387"/>
    <w:rsid w:val="005A565F"/>
    <w:rsid w:val="005A58AC"/>
    <w:rsid w:val="005A5CDE"/>
    <w:rsid w:val="005A5E52"/>
    <w:rsid w:val="005A61D6"/>
    <w:rsid w:val="005A6640"/>
    <w:rsid w:val="005A6925"/>
    <w:rsid w:val="005A6ECB"/>
    <w:rsid w:val="005A7229"/>
    <w:rsid w:val="005A757E"/>
    <w:rsid w:val="005A7815"/>
    <w:rsid w:val="005A7AE6"/>
    <w:rsid w:val="005A7D32"/>
    <w:rsid w:val="005B034B"/>
    <w:rsid w:val="005B0484"/>
    <w:rsid w:val="005B0AE1"/>
    <w:rsid w:val="005B0DBB"/>
    <w:rsid w:val="005B0E8C"/>
    <w:rsid w:val="005B119B"/>
    <w:rsid w:val="005B1432"/>
    <w:rsid w:val="005B1B67"/>
    <w:rsid w:val="005B1EA5"/>
    <w:rsid w:val="005B215A"/>
    <w:rsid w:val="005B2164"/>
    <w:rsid w:val="005B244E"/>
    <w:rsid w:val="005B2905"/>
    <w:rsid w:val="005B2A09"/>
    <w:rsid w:val="005B3165"/>
    <w:rsid w:val="005B35AD"/>
    <w:rsid w:val="005B3659"/>
    <w:rsid w:val="005B3C4D"/>
    <w:rsid w:val="005B42E6"/>
    <w:rsid w:val="005B467B"/>
    <w:rsid w:val="005B4E79"/>
    <w:rsid w:val="005B5012"/>
    <w:rsid w:val="005B51D6"/>
    <w:rsid w:val="005B53C3"/>
    <w:rsid w:val="005B55D4"/>
    <w:rsid w:val="005B57C0"/>
    <w:rsid w:val="005B600A"/>
    <w:rsid w:val="005B6224"/>
    <w:rsid w:val="005B6944"/>
    <w:rsid w:val="005B6A95"/>
    <w:rsid w:val="005B70E7"/>
    <w:rsid w:val="005B7181"/>
    <w:rsid w:val="005B76A1"/>
    <w:rsid w:val="005B7816"/>
    <w:rsid w:val="005C0593"/>
    <w:rsid w:val="005C0BA4"/>
    <w:rsid w:val="005C0EF4"/>
    <w:rsid w:val="005C1421"/>
    <w:rsid w:val="005C1630"/>
    <w:rsid w:val="005C1683"/>
    <w:rsid w:val="005C19B2"/>
    <w:rsid w:val="005C1DE2"/>
    <w:rsid w:val="005C1E50"/>
    <w:rsid w:val="005C2281"/>
    <w:rsid w:val="005C22F1"/>
    <w:rsid w:val="005C2CE4"/>
    <w:rsid w:val="005C2DD4"/>
    <w:rsid w:val="005C307E"/>
    <w:rsid w:val="005C347F"/>
    <w:rsid w:val="005C37D7"/>
    <w:rsid w:val="005C3953"/>
    <w:rsid w:val="005C4969"/>
    <w:rsid w:val="005C4E7C"/>
    <w:rsid w:val="005C5203"/>
    <w:rsid w:val="005C59EC"/>
    <w:rsid w:val="005C5D9B"/>
    <w:rsid w:val="005C60C2"/>
    <w:rsid w:val="005C6815"/>
    <w:rsid w:val="005C69B5"/>
    <w:rsid w:val="005C69B7"/>
    <w:rsid w:val="005C6A65"/>
    <w:rsid w:val="005C6A9F"/>
    <w:rsid w:val="005C6B4C"/>
    <w:rsid w:val="005C7369"/>
    <w:rsid w:val="005C7831"/>
    <w:rsid w:val="005C792C"/>
    <w:rsid w:val="005C7B51"/>
    <w:rsid w:val="005C7B8B"/>
    <w:rsid w:val="005C7CCE"/>
    <w:rsid w:val="005C7E46"/>
    <w:rsid w:val="005C7F72"/>
    <w:rsid w:val="005D0077"/>
    <w:rsid w:val="005D05F4"/>
    <w:rsid w:val="005D0A37"/>
    <w:rsid w:val="005D0B7E"/>
    <w:rsid w:val="005D1172"/>
    <w:rsid w:val="005D15D7"/>
    <w:rsid w:val="005D1902"/>
    <w:rsid w:val="005D1C36"/>
    <w:rsid w:val="005D1F26"/>
    <w:rsid w:val="005D251A"/>
    <w:rsid w:val="005D26C8"/>
    <w:rsid w:val="005D277A"/>
    <w:rsid w:val="005D282C"/>
    <w:rsid w:val="005D30EE"/>
    <w:rsid w:val="005D338F"/>
    <w:rsid w:val="005D3852"/>
    <w:rsid w:val="005D3B85"/>
    <w:rsid w:val="005D3F0E"/>
    <w:rsid w:val="005D4130"/>
    <w:rsid w:val="005D4852"/>
    <w:rsid w:val="005D49E9"/>
    <w:rsid w:val="005D4C72"/>
    <w:rsid w:val="005D5C4E"/>
    <w:rsid w:val="005D61A4"/>
    <w:rsid w:val="005D63A0"/>
    <w:rsid w:val="005D6599"/>
    <w:rsid w:val="005D6AE0"/>
    <w:rsid w:val="005D6E7C"/>
    <w:rsid w:val="005D6F13"/>
    <w:rsid w:val="005D7436"/>
    <w:rsid w:val="005D7762"/>
    <w:rsid w:val="005D7B29"/>
    <w:rsid w:val="005D7D24"/>
    <w:rsid w:val="005E0430"/>
    <w:rsid w:val="005E0711"/>
    <w:rsid w:val="005E0828"/>
    <w:rsid w:val="005E17A3"/>
    <w:rsid w:val="005E19EA"/>
    <w:rsid w:val="005E1D0D"/>
    <w:rsid w:val="005E1E77"/>
    <w:rsid w:val="005E2A49"/>
    <w:rsid w:val="005E2D2C"/>
    <w:rsid w:val="005E2D49"/>
    <w:rsid w:val="005E2D86"/>
    <w:rsid w:val="005E31D1"/>
    <w:rsid w:val="005E3434"/>
    <w:rsid w:val="005E36FD"/>
    <w:rsid w:val="005E39DC"/>
    <w:rsid w:val="005E3A42"/>
    <w:rsid w:val="005E3B1E"/>
    <w:rsid w:val="005E3F11"/>
    <w:rsid w:val="005E3F3D"/>
    <w:rsid w:val="005E3FB7"/>
    <w:rsid w:val="005E4885"/>
    <w:rsid w:val="005E4F2D"/>
    <w:rsid w:val="005E5902"/>
    <w:rsid w:val="005E5919"/>
    <w:rsid w:val="005E6916"/>
    <w:rsid w:val="005E73F0"/>
    <w:rsid w:val="005E761D"/>
    <w:rsid w:val="005E775B"/>
    <w:rsid w:val="005F0BAC"/>
    <w:rsid w:val="005F0C67"/>
    <w:rsid w:val="005F0EA4"/>
    <w:rsid w:val="005F0EAB"/>
    <w:rsid w:val="005F1872"/>
    <w:rsid w:val="005F1ABD"/>
    <w:rsid w:val="005F1C26"/>
    <w:rsid w:val="005F1D6F"/>
    <w:rsid w:val="005F20D1"/>
    <w:rsid w:val="005F2745"/>
    <w:rsid w:val="005F2C49"/>
    <w:rsid w:val="005F2E17"/>
    <w:rsid w:val="005F33D9"/>
    <w:rsid w:val="005F3767"/>
    <w:rsid w:val="005F38A7"/>
    <w:rsid w:val="005F3C1F"/>
    <w:rsid w:val="005F3F1C"/>
    <w:rsid w:val="005F45D4"/>
    <w:rsid w:val="005F48AF"/>
    <w:rsid w:val="005F4D70"/>
    <w:rsid w:val="005F53C1"/>
    <w:rsid w:val="005F590D"/>
    <w:rsid w:val="005F5BDE"/>
    <w:rsid w:val="005F5F94"/>
    <w:rsid w:val="005F6122"/>
    <w:rsid w:val="005F791B"/>
    <w:rsid w:val="005F79D0"/>
    <w:rsid w:val="00600129"/>
    <w:rsid w:val="0060070E"/>
    <w:rsid w:val="00600BEA"/>
    <w:rsid w:val="0060149F"/>
    <w:rsid w:val="006018DE"/>
    <w:rsid w:val="00601DE6"/>
    <w:rsid w:val="0060209E"/>
    <w:rsid w:val="00602237"/>
    <w:rsid w:val="00602359"/>
    <w:rsid w:val="006023AC"/>
    <w:rsid w:val="00602C86"/>
    <w:rsid w:val="00602CCD"/>
    <w:rsid w:val="00602FCE"/>
    <w:rsid w:val="00603043"/>
    <w:rsid w:val="00603164"/>
    <w:rsid w:val="0060333F"/>
    <w:rsid w:val="00603746"/>
    <w:rsid w:val="0060461F"/>
    <w:rsid w:val="006049E7"/>
    <w:rsid w:val="006049F4"/>
    <w:rsid w:val="00604D16"/>
    <w:rsid w:val="00604E08"/>
    <w:rsid w:val="00604E68"/>
    <w:rsid w:val="00604F9F"/>
    <w:rsid w:val="006050D6"/>
    <w:rsid w:val="006051D7"/>
    <w:rsid w:val="00605AD2"/>
    <w:rsid w:val="00605CF6"/>
    <w:rsid w:val="00605DDC"/>
    <w:rsid w:val="00605F47"/>
    <w:rsid w:val="00606123"/>
    <w:rsid w:val="00606597"/>
    <w:rsid w:val="00606620"/>
    <w:rsid w:val="00606DF8"/>
    <w:rsid w:val="00606F9F"/>
    <w:rsid w:val="006070A7"/>
    <w:rsid w:val="0060765E"/>
    <w:rsid w:val="00607882"/>
    <w:rsid w:val="0060790E"/>
    <w:rsid w:val="00607BFC"/>
    <w:rsid w:val="00607FF7"/>
    <w:rsid w:val="00610211"/>
    <w:rsid w:val="00610584"/>
    <w:rsid w:val="00610734"/>
    <w:rsid w:val="00610B5A"/>
    <w:rsid w:val="0061111C"/>
    <w:rsid w:val="00611186"/>
    <w:rsid w:val="006111E0"/>
    <w:rsid w:val="00611227"/>
    <w:rsid w:val="00611F26"/>
    <w:rsid w:val="006124F1"/>
    <w:rsid w:val="0061275E"/>
    <w:rsid w:val="006129FA"/>
    <w:rsid w:val="00612A22"/>
    <w:rsid w:val="006130CE"/>
    <w:rsid w:val="006134D9"/>
    <w:rsid w:val="00613F73"/>
    <w:rsid w:val="0061429C"/>
    <w:rsid w:val="006147A9"/>
    <w:rsid w:val="006155BC"/>
    <w:rsid w:val="0061564F"/>
    <w:rsid w:val="006156BE"/>
    <w:rsid w:val="00615C3B"/>
    <w:rsid w:val="00615DA1"/>
    <w:rsid w:val="00615EA2"/>
    <w:rsid w:val="00616158"/>
    <w:rsid w:val="006162B9"/>
    <w:rsid w:val="00616355"/>
    <w:rsid w:val="00616868"/>
    <w:rsid w:val="00616C49"/>
    <w:rsid w:val="00616E42"/>
    <w:rsid w:val="00617251"/>
    <w:rsid w:val="00617588"/>
    <w:rsid w:val="0061770A"/>
    <w:rsid w:val="00617969"/>
    <w:rsid w:val="00617CFF"/>
    <w:rsid w:val="00620459"/>
    <w:rsid w:val="00620563"/>
    <w:rsid w:val="00620687"/>
    <w:rsid w:val="006206A1"/>
    <w:rsid w:val="00620787"/>
    <w:rsid w:val="00620991"/>
    <w:rsid w:val="00620C75"/>
    <w:rsid w:val="0062175E"/>
    <w:rsid w:val="00621B4F"/>
    <w:rsid w:val="00621DAE"/>
    <w:rsid w:val="00621F57"/>
    <w:rsid w:val="0062241E"/>
    <w:rsid w:val="00622A66"/>
    <w:rsid w:val="00623280"/>
    <w:rsid w:val="00623321"/>
    <w:rsid w:val="00623486"/>
    <w:rsid w:val="00623D8D"/>
    <w:rsid w:val="0062461F"/>
    <w:rsid w:val="006248A7"/>
    <w:rsid w:val="006248D7"/>
    <w:rsid w:val="00624919"/>
    <w:rsid w:val="00624930"/>
    <w:rsid w:val="00624B40"/>
    <w:rsid w:val="00624DF2"/>
    <w:rsid w:val="006253CC"/>
    <w:rsid w:val="00625442"/>
    <w:rsid w:val="00625547"/>
    <w:rsid w:val="006255EE"/>
    <w:rsid w:val="0062568A"/>
    <w:rsid w:val="00625E77"/>
    <w:rsid w:val="00625EC9"/>
    <w:rsid w:val="006260C9"/>
    <w:rsid w:val="006264D5"/>
    <w:rsid w:val="0062650E"/>
    <w:rsid w:val="006265D5"/>
    <w:rsid w:val="006266FA"/>
    <w:rsid w:val="00626832"/>
    <w:rsid w:val="00626875"/>
    <w:rsid w:val="006268C6"/>
    <w:rsid w:val="006269B9"/>
    <w:rsid w:val="00626EC8"/>
    <w:rsid w:val="00626EDB"/>
    <w:rsid w:val="00627BC5"/>
    <w:rsid w:val="00627C74"/>
    <w:rsid w:val="00627D56"/>
    <w:rsid w:val="006302E5"/>
    <w:rsid w:val="006305E8"/>
    <w:rsid w:val="0063071B"/>
    <w:rsid w:val="00630A3F"/>
    <w:rsid w:val="00630A7F"/>
    <w:rsid w:val="00630ACD"/>
    <w:rsid w:val="00630F5D"/>
    <w:rsid w:val="00631751"/>
    <w:rsid w:val="006318B2"/>
    <w:rsid w:val="00631B57"/>
    <w:rsid w:val="00631DB1"/>
    <w:rsid w:val="00631FE9"/>
    <w:rsid w:val="0063236E"/>
    <w:rsid w:val="00632AFB"/>
    <w:rsid w:val="006332DA"/>
    <w:rsid w:val="006334B2"/>
    <w:rsid w:val="006336A9"/>
    <w:rsid w:val="006337B3"/>
    <w:rsid w:val="00633D32"/>
    <w:rsid w:val="00634440"/>
    <w:rsid w:val="006349C2"/>
    <w:rsid w:val="00634A34"/>
    <w:rsid w:val="00634D01"/>
    <w:rsid w:val="00635059"/>
    <w:rsid w:val="006350B1"/>
    <w:rsid w:val="00635336"/>
    <w:rsid w:val="00635361"/>
    <w:rsid w:val="0063544D"/>
    <w:rsid w:val="0063562C"/>
    <w:rsid w:val="006357A5"/>
    <w:rsid w:val="00635DA1"/>
    <w:rsid w:val="00635F82"/>
    <w:rsid w:val="00636336"/>
    <w:rsid w:val="0063638C"/>
    <w:rsid w:val="0063650E"/>
    <w:rsid w:val="00636BA3"/>
    <w:rsid w:val="0063738F"/>
    <w:rsid w:val="00640641"/>
    <w:rsid w:val="0064075F"/>
    <w:rsid w:val="00640B80"/>
    <w:rsid w:val="00641060"/>
    <w:rsid w:val="006410B6"/>
    <w:rsid w:val="00641122"/>
    <w:rsid w:val="00641A3D"/>
    <w:rsid w:val="00641ADA"/>
    <w:rsid w:val="00641B4F"/>
    <w:rsid w:val="00641FB1"/>
    <w:rsid w:val="0064231C"/>
    <w:rsid w:val="006427DD"/>
    <w:rsid w:val="00642C47"/>
    <w:rsid w:val="0064302D"/>
    <w:rsid w:val="0064376D"/>
    <w:rsid w:val="0064464F"/>
    <w:rsid w:val="0064469E"/>
    <w:rsid w:val="00644705"/>
    <w:rsid w:val="00644AE9"/>
    <w:rsid w:val="00644C5C"/>
    <w:rsid w:val="00645170"/>
    <w:rsid w:val="00645190"/>
    <w:rsid w:val="00645C47"/>
    <w:rsid w:val="006462DE"/>
    <w:rsid w:val="00646752"/>
    <w:rsid w:val="00646DDB"/>
    <w:rsid w:val="00650786"/>
    <w:rsid w:val="00650911"/>
    <w:rsid w:val="006516FC"/>
    <w:rsid w:val="00651898"/>
    <w:rsid w:val="00651E25"/>
    <w:rsid w:val="00651F33"/>
    <w:rsid w:val="00651F8B"/>
    <w:rsid w:val="006525F6"/>
    <w:rsid w:val="00652A29"/>
    <w:rsid w:val="00653125"/>
    <w:rsid w:val="006534AE"/>
    <w:rsid w:val="00653A81"/>
    <w:rsid w:val="00653B65"/>
    <w:rsid w:val="00654247"/>
    <w:rsid w:val="00654349"/>
    <w:rsid w:val="00654436"/>
    <w:rsid w:val="00654586"/>
    <w:rsid w:val="006548B0"/>
    <w:rsid w:val="00654AF4"/>
    <w:rsid w:val="00654EC2"/>
    <w:rsid w:val="00655893"/>
    <w:rsid w:val="00655A00"/>
    <w:rsid w:val="00655A9A"/>
    <w:rsid w:val="00656259"/>
    <w:rsid w:val="006562FF"/>
    <w:rsid w:val="00656426"/>
    <w:rsid w:val="006566B5"/>
    <w:rsid w:val="00657290"/>
    <w:rsid w:val="006572BF"/>
    <w:rsid w:val="00657461"/>
    <w:rsid w:val="00657BB6"/>
    <w:rsid w:val="00657E4F"/>
    <w:rsid w:val="006601E1"/>
    <w:rsid w:val="006601F4"/>
    <w:rsid w:val="006612EA"/>
    <w:rsid w:val="0066153D"/>
    <w:rsid w:val="00661698"/>
    <w:rsid w:val="00661809"/>
    <w:rsid w:val="006627F7"/>
    <w:rsid w:val="006629AC"/>
    <w:rsid w:val="006631A4"/>
    <w:rsid w:val="00663E36"/>
    <w:rsid w:val="00663E92"/>
    <w:rsid w:val="00663EB7"/>
    <w:rsid w:val="00663FBB"/>
    <w:rsid w:val="00664184"/>
    <w:rsid w:val="00664962"/>
    <w:rsid w:val="0066496D"/>
    <w:rsid w:val="00664CF4"/>
    <w:rsid w:val="00664E10"/>
    <w:rsid w:val="00665483"/>
    <w:rsid w:val="0066560F"/>
    <w:rsid w:val="00665950"/>
    <w:rsid w:val="006663E2"/>
    <w:rsid w:val="00666611"/>
    <w:rsid w:val="00667409"/>
    <w:rsid w:val="006678E9"/>
    <w:rsid w:val="00667CA7"/>
    <w:rsid w:val="00667CB0"/>
    <w:rsid w:val="0067022B"/>
    <w:rsid w:val="006702A0"/>
    <w:rsid w:val="00670531"/>
    <w:rsid w:val="0067057E"/>
    <w:rsid w:val="00670A22"/>
    <w:rsid w:val="00670BAB"/>
    <w:rsid w:val="00671305"/>
    <w:rsid w:val="006718EB"/>
    <w:rsid w:val="00671983"/>
    <w:rsid w:val="00672207"/>
    <w:rsid w:val="00672539"/>
    <w:rsid w:val="00672B2A"/>
    <w:rsid w:val="006730E8"/>
    <w:rsid w:val="006733AA"/>
    <w:rsid w:val="00673457"/>
    <w:rsid w:val="0067378F"/>
    <w:rsid w:val="00673796"/>
    <w:rsid w:val="00673908"/>
    <w:rsid w:val="00673BEB"/>
    <w:rsid w:val="00673E8E"/>
    <w:rsid w:val="00674287"/>
    <w:rsid w:val="0067497B"/>
    <w:rsid w:val="00674BBB"/>
    <w:rsid w:val="00674F86"/>
    <w:rsid w:val="00675549"/>
    <w:rsid w:val="00675C94"/>
    <w:rsid w:val="00675E61"/>
    <w:rsid w:val="00675F48"/>
    <w:rsid w:val="006762DF"/>
    <w:rsid w:val="00676BAA"/>
    <w:rsid w:val="00676D09"/>
    <w:rsid w:val="00676D46"/>
    <w:rsid w:val="0067736F"/>
    <w:rsid w:val="0067753C"/>
    <w:rsid w:val="006779E2"/>
    <w:rsid w:val="00677BED"/>
    <w:rsid w:val="006800BD"/>
    <w:rsid w:val="006807D7"/>
    <w:rsid w:val="0068092B"/>
    <w:rsid w:val="00680F12"/>
    <w:rsid w:val="00681381"/>
    <w:rsid w:val="00681D34"/>
    <w:rsid w:val="00681F9C"/>
    <w:rsid w:val="0068210E"/>
    <w:rsid w:val="00682192"/>
    <w:rsid w:val="00682409"/>
    <w:rsid w:val="006827A6"/>
    <w:rsid w:val="00682EEE"/>
    <w:rsid w:val="006831CA"/>
    <w:rsid w:val="006832C4"/>
    <w:rsid w:val="00683BB5"/>
    <w:rsid w:val="00683DF2"/>
    <w:rsid w:val="00683EEF"/>
    <w:rsid w:val="006845FB"/>
    <w:rsid w:val="00684BD6"/>
    <w:rsid w:val="00684C4A"/>
    <w:rsid w:val="0068503E"/>
    <w:rsid w:val="00685249"/>
    <w:rsid w:val="00685277"/>
    <w:rsid w:val="00685A7A"/>
    <w:rsid w:val="00685ABF"/>
    <w:rsid w:val="00685C90"/>
    <w:rsid w:val="00686430"/>
    <w:rsid w:val="0068646D"/>
    <w:rsid w:val="006864C1"/>
    <w:rsid w:val="00686E23"/>
    <w:rsid w:val="00686ED4"/>
    <w:rsid w:val="0068709F"/>
    <w:rsid w:val="006870DF"/>
    <w:rsid w:val="0068743D"/>
    <w:rsid w:val="006876AC"/>
    <w:rsid w:val="006876B3"/>
    <w:rsid w:val="00687C8A"/>
    <w:rsid w:val="00690578"/>
    <w:rsid w:val="00690952"/>
    <w:rsid w:val="00690E8E"/>
    <w:rsid w:val="0069102D"/>
    <w:rsid w:val="006911F2"/>
    <w:rsid w:val="0069122D"/>
    <w:rsid w:val="00691401"/>
    <w:rsid w:val="0069177A"/>
    <w:rsid w:val="00691F84"/>
    <w:rsid w:val="0069212E"/>
    <w:rsid w:val="006921B4"/>
    <w:rsid w:val="0069233C"/>
    <w:rsid w:val="006929AE"/>
    <w:rsid w:val="00692E54"/>
    <w:rsid w:val="00692ED2"/>
    <w:rsid w:val="00693033"/>
    <w:rsid w:val="00693547"/>
    <w:rsid w:val="0069381D"/>
    <w:rsid w:val="006938B4"/>
    <w:rsid w:val="00694015"/>
    <w:rsid w:val="006942B3"/>
    <w:rsid w:val="006943A2"/>
    <w:rsid w:val="0069448A"/>
    <w:rsid w:val="00694619"/>
    <w:rsid w:val="00694722"/>
    <w:rsid w:val="006948D0"/>
    <w:rsid w:val="00694E05"/>
    <w:rsid w:val="006951C2"/>
    <w:rsid w:val="006955DD"/>
    <w:rsid w:val="0069597F"/>
    <w:rsid w:val="006959BC"/>
    <w:rsid w:val="00695CEE"/>
    <w:rsid w:val="00696343"/>
    <w:rsid w:val="0069682A"/>
    <w:rsid w:val="00696838"/>
    <w:rsid w:val="006971A0"/>
    <w:rsid w:val="006975DD"/>
    <w:rsid w:val="006977AC"/>
    <w:rsid w:val="00697C9B"/>
    <w:rsid w:val="00697D58"/>
    <w:rsid w:val="00697DF7"/>
    <w:rsid w:val="00697F72"/>
    <w:rsid w:val="006A03F9"/>
    <w:rsid w:val="006A041E"/>
    <w:rsid w:val="006A0B3D"/>
    <w:rsid w:val="006A0E3D"/>
    <w:rsid w:val="006A10B8"/>
    <w:rsid w:val="006A172E"/>
    <w:rsid w:val="006A1969"/>
    <w:rsid w:val="006A2269"/>
    <w:rsid w:val="006A2379"/>
    <w:rsid w:val="006A2456"/>
    <w:rsid w:val="006A2759"/>
    <w:rsid w:val="006A2B66"/>
    <w:rsid w:val="006A2B6B"/>
    <w:rsid w:val="006A2CE2"/>
    <w:rsid w:val="006A3069"/>
    <w:rsid w:val="006A34B4"/>
    <w:rsid w:val="006A377E"/>
    <w:rsid w:val="006A3A14"/>
    <w:rsid w:val="006A4223"/>
    <w:rsid w:val="006A4839"/>
    <w:rsid w:val="006A48C7"/>
    <w:rsid w:val="006A4A18"/>
    <w:rsid w:val="006A4FAD"/>
    <w:rsid w:val="006A50DB"/>
    <w:rsid w:val="006A5154"/>
    <w:rsid w:val="006A5622"/>
    <w:rsid w:val="006A57C5"/>
    <w:rsid w:val="006A5832"/>
    <w:rsid w:val="006A5A1A"/>
    <w:rsid w:val="006A5C3F"/>
    <w:rsid w:val="006A5F4D"/>
    <w:rsid w:val="006A66AC"/>
    <w:rsid w:val="006A6A9E"/>
    <w:rsid w:val="006A6B26"/>
    <w:rsid w:val="006A6D03"/>
    <w:rsid w:val="006A6E46"/>
    <w:rsid w:val="006A6F5E"/>
    <w:rsid w:val="006A76BD"/>
    <w:rsid w:val="006A7F5F"/>
    <w:rsid w:val="006A7FAF"/>
    <w:rsid w:val="006B048C"/>
    <w:rsid w:val="006B04E5"/>
    <w:rsid w:val="006B07CD"/>
    <w:rsid w:val="006B0FC9"/>
    <w:rsid w:val="006B137C"/>
    <w:rsid w:val="006B21B2"/>
    <w:rsid w:val="006B21BE"/>
    <w:rsid w:val="006B21F3"/>
    <w:rsid w:val="006B227C"/>
    <w:rsid w:val="006B229A"/>
    <w:rsid w:val="006B2579"/>
    <w:rsid w:val="006B26A0"/>
    <w:rsid w:val="006B2B11"/>
    <w:rsid w:val="006B2DB0"/>
    <w:rsid w:val="006B30AF"/>
    <w:rsid w:val="006B35BC"/>
    <w:rsid w:val="006B377B"/>
    <w:rsid w:val="006B379E"/>
    <w:rsid w:val="006B3A95"/>
    <w:rsid w:val="006B4027"/>
    <w:rsid w:val="006B4852"/>
    <w:rsid w:val="006B4A7B"/>
    <w:rsid w:val="006B4A7D"/>
    <w:rsid w:val="006B5E08"/>
    <w:rsid w:val="006B60FD"/>
    <w:rsid w:val="006B61FF"/>
    <w:rsid w:val="006B63D3"/>
    <w:rsid w:val="006B63F6"/>
    <w:rsid w:val="006B670C"/>
    <w:rsid w:val="006B6898"/>
    <w:rsid w:val="006B6BA2"/>
    <w:rsid w:val="006B7122"/>
    <w:rsid w:val="006B7279"/>
    <w:rsid w:val="006B75F1"/>
    <w:rsid w:val="006B7645"/>
    <w:rsid w:val="006B765E"/>
    <w:rsid w:val="006B77FB"/>
    <w:rsid w:val="006B7FAB"/>
    <w:rsid w:val="006C009E"/>
    <w:rsid w:val="006C059B"/>
    <w:rsid w:val="006C0D3D"/>
    <w:rsid w:val="006C10CB"/>
    <w:rsid w:val="006C17A5"/>
    <w:rsid w:val="006C1D34"/>
    <w:rsid w:val="006C1E10"/>
    <w:rsid w:val="006C24FC"/>
    <w:rsid w:val="006C26F6"/>
    <w:rsid w:val="006C2C7F"/>
    <w:rsid w:val="006C2D01"/>
    <w:rsid w:val="006C307D"/>
    <w:rsid w:val="006C32CF"/>
    <w:rsid w:val="006C365A"/>
    <w:rsid w:val="006C3C78"/>
    <w:rsid w:val="006C3CD5"/>
    <w:rsid w:val="006C3F73"/>
    <w:rsid w:val="006C4042"/>
    <w:rsid w:val="006C411C"/>
    <w:rsid w:val="006C4B15"/>
    <w:rsid w:val="006C4BDA"/>
    <w:rsid w:val="006C4C35"/>
    <w:rsid w:val="006C4CC5"/>
    <w:rsid w:val="006C4D44"/>
    <w:rsid w:val="006C52F6"/>
    <w:rsid w:val="006C53D3"/>
    <w:rsid w:val="006C53DC"/>
    <w:rsid w:val="006C575D"/>
    <w:rsid w:val="006C59A2"/>
    <w:rsid w:val="006C5A02"/>
    <w:rsid w:val="006C5BB6"/>
    <w:rsid w:val="006C5FA8"/>
    <w:rsid w:val="006C6004"/>
    <w:rsid w:val="006C604F"/>
    <w:rsid w:val="006C6A57"/>
    <w:rsid w:val="006C6DD2"/>
    <w:rsid w:val="006C71F1"/>
    <w:rsid w:val="006C7D85"/>
    <w:rsid w:val="006C7F11"/>
    <w:rsid w:val="006D0141"/>
    <w:rsid w:val="006D0A4A"/>
    <w:rsid w:val="006D0BCA"/>
    <w:rsid w:val="006D0DE2"/>
    <w:rsid w:val="006D116D"/>
    <w:rsid w:val="006D1B76"/>
    <w:rsid w:val="006D226F"/>
    <w:rsid w:val="006D29E0"/>
    <w:rsid w:val="006D2A67"/>
    <w:rsid w:val="006D2A9F"/>
    <w:rsid w:val="006D2FD4"/>
    <w:rsid w:val="006D3179"/>
    <w:rsid w:val="006D32D7"/>
    <w:rsid w:val="006D33FC"/>
    <w:rsid w:val="006D3C8C"/>
    <w:rsid w:val="006D3CC5"/>
    <w:rsid w:val="006D459E"/>
    <w:rsid w:val="006D4715"/>
    <w:rsid w:val="006D490C"/>
    <w:rsid w:val="006D4B11"/>
    <w:rsid w:val="006D4C3E"/>
    <w:rsid w:val="006D4F06"/>
    <w:rsid w:val="006D5375"/>
    <w:rsid w:val="006D53A1"/>
    <w:rsid w:val="006D5449"/>
    <w:rsid w:val="006D570B"/>
    <w:rsid w:val="006D5892"/>
    <w:rsid w:val="006D5C67"/>
    <w:rsid w:val="006D5C7E"/>
    <w:rsid w:val="006D5EC5"/>
    <w:rsid w:val="006D5F91"/>
    <w:rsid w:val="006D6594"/>
    <w:rsid w:val="006D682C"/>
    <w:rsid w:val="006D6981"/>
    <w:rsid w:val="006D6C03"/>
    <w:rsid w:val="006D7221"/>
    <w:rsid w:val="006D7B9A"/>
    <w:rsid w:val="006D7E67"/>
    <w:rsid w:val="006D7F14"/>
    <w:rsid w:val="006E0704"/>
    <w:rsid w:val="006E103E"/>
    <w:rsid w:val="006E16C2"/>
    <w:rsid w:val="006E18C7"/>
    <w:rsid w:val="006E1A72"/>
    <w:rsid w:val="006E1BEA"/>
    <w:rsid w:val="006E1EA4"/>
    <w:rsid w:val="006E1EF2"/>
    <w:rsid w:val="006E1FCE"/>
    <w:rsid w:val="006E2382"/>
    <w:rsid w:val="006E23D9"/>
    <w:rsid w:val="006E28C5"/>
    <w:rsid w:val="006E2B61"/>
    <w:rsid w:val="006E31D7"/>
    <w:rsid w:val="006E32E6"/>
    <w:rsid w:val="006E3511"/>
    <w:rsid w:val="006E3635"/>
    <w:rsid w:val="006E39B8"/>
    <w:rsid w:val="006E3B2E"/>
    <w:rsid w:val="006E3B61"/>
    <w:rsid w:val="006E3C20"/>
    <w:rsid w:val="006E3DA9"/>
    <w:rsid w:val="006E3E3F"/>
    <w:rsid w:val="006E41E8"/>
    <w:rsid w:val="006E4859"/>
    <w:rsid w:val="006E4D15"/>
    <w:rsid w:val="006E51DB"/>
    <w:rsid w:val="006E5270"/>
    <w:rsid w:val="006E5365"/>
    <w:rsid w:val="006E55D0"/>
    <w:rsid w:val="006E6858"/>
    <w:rsid w:val="006E6CF6"/>
    <w:rsid w:val="006E6D87"/>
    <w:rsid w:val="006E6F00"/>
    <w:rsid w:val="006E6F7B"/>
    <w:rsid w:val="006E7654"/>
    <w:rsid w:val="006E76B6"/>
    <w:rsid w:val="006E7948"/>
    <w:rsid w:val="006E7E5B"/>
    <w:rsid w:val="006E7F60"/>
    <w:rsid w:val="006F0269"/>
    <w:rsid w:val="006F02A0"/>
    <w:rsid w:val="006F03C1"/>
    <w:rsid w:val="006F0486"/>
    <w:rsid w:val="006F0802"/>
    <w:rsid w:val="006F087D"/>
    <w:rsid w:val="006F0FED"/>
    <w:rsid w:val="006F12D5"/>
    <w:rsid w:val="006F1320"/>
    <w:rsid w:val="006F158A"/>
    <w:rsid w:val="006F184D"/>
    <w:rsid w:val="006F2214"/>
    <w:rsid w:val="006F222B"/>
    <w:rsid w:val="006F2385"/>
    <w:rsid w:val="006F3597"/>
    <w:rsid w:val="006F3716"/>
    <w:rsid w:val="006F3A72"/>
    <w:rsid w:val="006F3EE9"/>
    <w:rsid w:val="006F40CA"/>
    <w:rsid w:val="006F41D5"/>
    <w:rsid w:val="006F42AE"/>
    <w:rsid w:val="006F42E6"/>
    <w:rsid w:val="006F4759"/>
    <w:rsid w:val="006F4AE0"/>
    <w:rsid w:val="006F4C7E"/>
    <w:rsid w:val="006F50FC"/>
    <w:rsid w:val="006F5498"/>
    <w:rsid w:val="006F55C0"/>
    <w:rsid w:val="006F5822"/>
    <w:rsid w:val="006F61F7"/>
    <w:rsid w:val="006F6325"/>
    <w:rsid w:val="006F63FE"/>
    <w:rsid w:val="006F648C"/>
    <w:rsid w:val="006F688D"/>
    <w:rsid w:val="006F68E7"/>
    <w:rsid w:val="006F6D40"/>
    <w:rsid w:val="006F6EC6"/>
    <w:rsid w:val="006F755A"/>
    <w:rsid w:val="006F7D05"/>
    <w:rsid w:val="006F7E10"/>
    <w:rsid w:val="006F7ED0"/>
    <w:rsid w:val="007002DE"/>
    <w:rsid w:val="00700673"/>
    <w:rsid w:val="00700ADF"/>
    <w:rsid w:val="00700F7C"/>
    <w:rsid w:val="00701C27"/>
    <w:rsid w:val="00701E7A"/>
    <w:rsid w:val="0070284F"/>
    <w:rsid w:val="007028E4"/>
    <w:rsid w:val="00702B4F"/>
    <w:rsid w:val="00703190"/>
    <w:rsid w:val="0070323C"/>
    <w:rsid w:val="00703308"/>
    <w:rsid w:val="0070372D"/>
    <w:rsid w:val="00703B9B"/>
    <w:rsid w:val="00703BBD"/>
    <w:rsid w:val="00703C2F"/>
    <w:rsid w:val="007040AC"/>
    <w:rsid w:val="0070416D"/>
    <w:rsid w:val="00704285"/>
    <w:rsid w:val="00704598"/>
    <w:rsid w:val="00704644"/>
    <w:rsid w:val="00704DEC"/>
    <w:rsid w:val="0070610D"/>
    <w:rsid w:val="0070616C"/>
    <w:rsid w:val="00706186"/>
    <w:rsid w:val="007061A7"/>
    <w:rsid w:val="0070653B"/>
    <w:rsid w:val="00706BCD"/>
    <w:rsid w:val="00706E2C"/>
    <w:rsid w:val="00707160"/>
    <w:rsid w:val="0070789F"/>
    <w:rsid w:val="007078BB"/>
    <w:rsid w:val="007079E4"/>
    <w:rsid w:val="00707E8A"/>
    <w:rsid w:val="00710282"/>
    <w:rsid w:val="00710371"/>
    <w:rsid w:val="007104CA"/>
    <w:rsid w:val="007113AE"/>
    <w:rsid w:val="007113B7"/>
    <w:rsid w:val="0071165F"/>
    <w:rsid w:val="007118F4"/>
    <w:rsid w:val="00711BCE"/>
    <w:rsid w:val="00712641"/>
    <w:rsid w:val="00712852"/>
    <w:rsid w:val="00712862"/>
    <w:rsid w:val="00712F54"/>
    <w:rsid w:val="00712FC4"/>
    <w:rsid w:val="00713501"/>
    <w:rsid w:val="00713890"/>
    <w:rsid w:val="0071393B"/>
    <w:rsid w:val="00714491"/>
    <w:rsid w:val="0071527C"/>
    <w:rsid w:val="00715527"/>
    <w:rsid w:val="00715680"/>
    <w:rsid w:val="00715715"/>
    <w:rsid w:val="00715F7E"/>
    <w:rsid w:val="0071619F"/>
    <w:rsid w:val="00716522"/>
    <w:rsid w:val="00716A8F"/>
    <w:rsid w:val="00716DF2"/>
    <w:rsid w:val="00716F21"/>
    <w:rsid w:val="0071744A"/>
    <w:rsid w:val="00717E44"/>
    <w:rsid w:val="00720063"/>
    <w:rsid w:val="007205A0"/>
    <w:rsid w:val="00720976"/>
    <w:rsid w:val="0072125C"/>
    <w:rsid w:val="007213FB"/>
    <w:rsid w:val="007214C0"/>
    <w:rsid w:val="00721580"/>
    <w:rsid w:val="007217CD"/>
    <w:rsid w:val="00721833"/>
    <w:rsid w:val="007219F1"/>
    <w:rsid w:val="00721D34"/>
    <w:rsid w:val="007220ED"/>
    <w:rsid w:val="00722223"/>
    <w:rsid w:val="007226CE"/>
    <w:rsid w:val="00722906"/>
    <w:rsid w:val="0072291F"/>
    <w:rsid w:val="00723007"/>
    <w:rsid w:val="00723404"/>
    <w:rsid w:val="007237E7"/>
    <w:rsid w:val="00723C4A"/>
    <w:rsid w:val="00723E6B"/>
    <w:rsid w:val="00723F44"/>
    <w:rsid w:val="00723FED"/>
    <w:rsid w:val="007245F8"/>
    <w:rsid w:val="00724AA1"/>
    <w:rsid w:val="00724B17"/>
    <w:rsid w:val="00724D11"/>
    <w:rsid w:val="00725130"/>
    <w:rsid w:val="007251A3"/>
    <w:rsid w:val="00725201"/>
    <w:rsid w:val="007255CD"/>
    <w:rsid w:val="00725786"/>
    <w:rsid w:val="00725B6B"/>
    <w:rsid w:val="00725C19"/>
    <w:rsid w:val="0072602B"/>
    <w:rsid w:val="00726335"/>
    <w:rsid w:val="007265C1"/>
    <w:rsid w:val="00726935"/>
    <w:rsid w:val="00726B55"/>
    <w:rsid w:val="00726BA9"/>
    <w:rsid w:val="00726D98"/>
    <w:rsid w:val="00727444"/>
    <w:rsid w:val="0072744E"/>
    <w:rsid w:val="00727481"/>
    <w:rsid w:val="00727D09"/>
    <w:rsid w:val="007301C1"/>
    <w:rsid w:val="007301DE"/>
    <w:rsid w:val="00730614"/>
    <w:rsid w:val="0073090F"/>
    <w:rsid w:val="00730A85"/>
    <w:rsid w:val="00730A95"/>
    <w:rsid w:val="00730ECC"/>
    <w:rsid w:val="0073186B"/>
    <w:rsid w:val="00731D8F"/>
    <w:rsid w:val="0073230D"/>
    <w:rsid w:val="00732A16"/>
    <w:rsid w:val="00732F86"/>
    <w:rsid w:val="00732FF9"/>
    <w:rsid w:val="00733138"/>
    <w:rsid w:val="00733332"/>
    <w:rsid w:val="0073353A"/>
    <w:rsid w:val="007337B1"/>
    <w:rsid w:val="00733EF3"/>
    <w:rsid w:val="00734718"/>
    <w:rsid w:val="00734865"/>
    <w:rsid w:val="00734E86"/>
    <w:rsid w:val="007350D9"/>
    <w:rsid w:val="00735380"/>
    <w:rsid w:val="00735395"/>
    <w:rsid w:val="00735F42"/>
    <w:rsid w:val="0073603B"/>
    <w:rsid w:val="007363CE"/>
    <w:rsid w:val="0073651A"/>
    <w:rsid w:val="00736E3B"/>
    <w:rsid w:val="00736F77"/>
    <w:rsid w:val="00737909"/>
    <w:rsid w:val="00737C8D"/>
    <w:rsid w:val="00737E2B"/>
    <w:rsid w:val="0074031E"/>
    <w:rsid w:val="007406CD"/>
    <w:rsid w:val="00740992"/>
    <w:rsid w:val="00740D77"/>
    <w:rsid w:val="00740F03"/>
    <w:rsid w:val="0074165C"/>
    <w:rsid w:val="007416BF"/>
    <w:rsid w:val="00741DA8"/>
    <w:rsid w:val="00741E65"/>
    <w:rsid w:val="00741E6C"/>
    <w:rsid w:val="0074259D"/>
    <w:rsid w:val="00742635"/>
    <w:rsid w:val="0074275B"/>
    <w:rsid w:val="00742D52"/>
    <w:rsid w:val="00742F70"/>
    <w:rsid w:val="007437C3"/>
    <w:rsid w:val="0074388F"/>
    <w:rsid w:val="00743D22"/>
    <w:rsid w:val="00744733"/>
    <w:rsid w:val="00744C53"/>
    <w:rsid w:val="007455D9"/>
    <w:rsid w:val="00745B11"/>
    <w:rsid w:val="0074617F"/>
    <w:rsid w:val="0074618F"/>
    <w:rsid w:val="007465E4"/>
    <w:rsid w:val="0074697D"/>
    <w:rsid w:val="00746FAF"/>
    <w:rsid w:val="00747211"/>
    <w:rsid w:val="007472D7"/>
    <w:rsid w:val="007479B4"/>
    <w:rsid w:val="00747A2C"/>
    <w:rsid w:val="00747EE3"/>
    <w:rsid w:val="007502F3"/>
    <w:rsid w:val="007503F8"/>
    <w:rsid w:val="007505DB"/>
    <w:rsid w:val="00750888"/>
    <w:rsid w:val="00750A0D"/>
    <w:rsid w:val="007511C7"/>
    <w:rsid w:val="00751CF0"/>
    <w:rsid w:val="00751FBE"/>
    <w:rsid w:val="007523DD"/>
    <w:rsid w:val="007527F6"/>
    <w:rsid w:val="00752EC4"/>
    <w:rsid w:val="00753402"/>
    <w:rsid w:val="00753437"/>
    <w:rsid w:val="00753529"/>
    <w:rsid w:val="00753717"/>
    <w:rsid w:val="00753D3B"/>
    <w:rsid w:val="00753E32"/>
    <w:rsid w:val="00754522"/>
    <w:rsid w:val="0075462C"/>
    <w:rsid w:val="007549BB"/>
    <w:rsid w:val="00754D9A"/>
    <w:rsid w:val="00754E31"/>
    <w:rsid w:val="00754F3D"/>
    <w:rsid w:val="00754F9C"/>
    <w:rsid w:val="00755200"/>
    <w:rsid w:val="00755831"/>
    <w:rsid w:val="00755B6B"/>
    <w:rsid w:val="007561DA"/>
    <w:rsid w:val="007564D5"/>
    <w:rsid w:val="007566E1"/>
    <w:rsid w:val="00756740"/>
    <w:rsid w:val="007567EC"/>
    <w:rsid w:val="00756BDD"/>
    <w:rsid w:val="00756CD8"/>
    <w:rsid w:val="00756E01"/>
    <w:rsid w:val="00757214"/>
    <w:rsid w:val="0075743E"/>
    <w:rsid w:val="00757674"/>
    <w:rsid w:val="00757718"/>
    <w:rsid w:val="007603A4"/>
    <w:rsid w:val="007605DE"/>
    <w:rsid w:val="00760CC4"/>
    <w:rsid w:val="00760EF5"/>
    <w:rsid w:val="00760F11"/>
    <w:rsid w:val="00760FCA"/>
    <w:rsid w:val="0076171D"/>
    <w:rsid w:val="00761772"/>
    <w:rsid w:val="00761A68"/>
    <w:rsid w:val="00761BDE"/>
    <w:rsid w:val="00762325"/>
    <w:rsid w:val="00762623"/>
    <w:rsid w:val="00762A3F"/>
    <w:rsid w:val="00762C8F"/>
    <w:rsid w:val="00762F65"/>
    <w:rsid w:val="0076325D"/>
    <w:rsid w:val="007633D9"/>
    <w:rsid w:val="00763653"/>
    <w:rsid w:val="00763BC4"/>
    <w:rsid w:val="00763CC4"/>
    <w:rsid w:val="00763D2A"/>
    <w:rsid w:val="00764404"/>
    <w:rsid w:val="007645BB"/>
    <w:rsid w:val="007647F0"/>
    <w:rsid w:val="00765568"/>
    <w:rsid w:val="0076556E"/>
    <w:rsid w:val="007659F8"/>
    <w:rsid w:val="00765BF9"/>
    <w:rsid w:val="0076634D"/>
    <w:rsid w:val="007668FD"/>
    <w:rsid w:val="00766B91"/>
    <w:rsid w:val="00767DC3"/>
    <w:rsid w:val="00767E34"/>
    <w:rsid w:val="007700AB"/>
    <w:rsid w:val="007700D9"/>
    <w:rsid w:val="00770116"/>
    <w:rsid w:val="00770157"/>
    <w:rsid w:val="007711CC"/>
    <w:rsid w:val="007711D7"/>
    <w:rsid w:val="007714FC"/>
    <w:rsid w:val="00771575"/>
    <w:rsid w:val="007718A6"/>
    <w:rsid w:val="00771A4F"/>
    <w:rsid w:val="00772483"/>
    <w:rsid w:val="0077255A"/>
    <w:rsid w:val="0077277F"/>
    <w:rsid w:val="00773554"/>
    <w:rsid w:val="00773A4A"/>
    <w:rsid w:val="00773E4A"/>
    <w:rsid w:val="0077413E"/>
    <w:rsid w:val="0077414F"/>
    <w:rsid w:val="00774360"/>
    <w:rsid w:val="00774CB9"/>
    <w:rsid w:val="00774E43"/>
    <w:rsid w:val="00774F07"/>
    <w:rsid w:val="00774F96"/>
    <w:rsid w:val="007751CD"/>
    <w:rsid w:val="007751D2"/>
    <w:rsid w:val="00775440"/>
    <w:rsid w:val="00775847"/>
    <w:rsid w:val="00775EA7"/>
    <w:rsid w:val="00776185"/>
    <w:rsid w:val="00776476"/>
    <w:rsid w:val="00776621"/>
    <w:rsid w:val="00776661"/>
    <w:rsid w:val="00776A63"/>
    <w:rsid w:val="00776AF6"/>
    <w:rsid w:val="00776C17"/>
    <w:rsid w:val="00776E43"/>
    <w:rsid w:val="007777A7"/>
    <w:rsid w:val="00777AA3"/>
    <w:rsid w:val="00777ABC"/>
    <w:rsid w:val="00777B4C"/>
    <w:rsid w:val="0078020F"/>
    <w:rsid w:val="00780447"/>
    <w:rsid w:val="00780C6F"/>
    <w:rsid w:val="007811BF"/>
    <w:rsid w:val="00781256"/>
    <w:rsid w:val="007812F6"/>
    <w:rsid w:val="0078144C"/>
    <w:rsid w:val="00781503"/>
    <w:rsid w:val="00781B05"/>
    <w:rsid w:val="00782057"/>
    <w:rsid w:val="00782101"/>
    <w:rsid w:val="007822EF"/>
    <w:rsid w:val="0078239E"/>
    <w:rsid w:val="007827C5"/>
    <w:rsid w:val="00782B83"/>
    <w:rsid w:val="00782C44"/>
    <w:rsid w:val="00782C45"/>
    <w:rsid w:val="0078305A"/>
    <w:rsid w:val="0078321A"/>
    <w:rsid w:val="00783377"/>
    <w:rsid w:val="007833B8"/>
    <w:rsid w:val="00783623"/>
    <w:rsid w:val="00784430"/>
    <w:rsid w:val="00784841"/>
    <w:rsid w:val="007851DA"/>
    <w:rsid w:val="00785291"/>
    <w:rsid w:val="007852CE"/>
    <w:rsid w:val="00785A53"/>
    <w:rsid w:val="00785ADB"/>
    <w:rsid w:val="00785C21"/>
    <w:rsid w:val="00785D3B"/>
    <w:rsid w:val="00785D93"/>
    <w:rsid w:val="00785F16"/>
    <w:rsid w:val="0078625F"/>
    <w:rsid w:val="007863E9"/>
    <w:rsid w:val="0078649A"/>
    <w:rsid w:val="00786A77"/>
    <w:rsid w:val="00786C30"/>
    <w:rsid w:val="007871FE"/>
    <w:rsid w:val="007872D0"/>
    <w:rsid w:val="007872EC"/>
    <w:rsid w:val="007875EA"/>
    <w:rsid w:val="00787758"/>
    <w:rsid w:val="00787827"/>
    <w:rsid w:val="0078795D"/>
    <w:rsid w:val="00787C4C"/>
    <w:rsid w:val="00787CC4"/>
    <w:rsid w:val="00787E61"/>
    <w:rsid w:val="0079005E"/>
    <w:rsid w:val="007903E0"/>
    <w:rsid w:val="00790B13"/>
    <w:rsid w:val="00790F56"/>
    <w:rsid w:val="00790F96"/>
    <w:rsid w:val="0079123B"/>
    <w:rsid w:val="007913EA"/>
    <w:rsid w:val="00791CDE"/>
    <w:rsid w:val="00791D9D"/>
    <w:rsid w:val="00791F86"/>
    <w:rsid w:val="00792C1B"/>
    <w:rsid w:val="00792C33"/>
    <w:rsid w:val="0079324A"/>
    <w:rsid w:val="007939E4"/>
    <w:rsid w:val="00793A6C"/>
    <w:rsid w:val="00793A90"/>
    <w:rsid w:val="00793C48"/>
    <w:rsid w:val="00793E46"/>
    <w:rsid w:val="00793F37"/>
    <w:rsid w:val="007946F0"/>
    <w:rsid w:val="00794962"/>
    <w:rsid w:val="0079516F"/>
    <w:rsid w:val="00795332"/>
    <w:rsid w:val="0079542D"/>
    <w:rsid w:val="00795575"/>
    <w:rsid w:val="00795778"/>
    <w:rsid w:val="0079582E"/>
    <w:rsid w:val="00795DD0"/>
    <w:rsid w:val="007960CE"/>
    <w:rsid w:val="007961E0"/>
    <w:rsid w:val="0079642F"/>
    <w:rsid w:val="00796535"/>
    <w:rsid w:val="00796690"/>
    <w:rsid w:val="00797518"/>
    <w:rsid w:val="00797615"/>
    <w:rsid w:val="00797C2D"/>
    <w:rsid w:val="007A031C"/>
    <w:rsid w:val="007A06C4"/>
    <w:rsid w:val="007A08E6"/>
    <w:rsid w:val="007A0E17"/>
    <w:rsid w:val="007A0FB6"/>
    <w:rsid w:val="007A1073"/>
    <w:rsid w:val="007A1CB5"/>
    <w:rsid w:val="007A2237"/>
    <w:rsid w:val="007A2511"/>
    <w:rsid w:val="007A25EF"/>
    <w:rsid w:val="007A307D"/>
    <w:rsid w:val="007A38E3"/>
    <w:rsid w:val="007A3E5E"/>
    <w:rsid w:val="007A3EAA"/>
    <w:rsid w:val="007A3ED4"/>
    <w:rsid w:val="007A450E"/>
    <w:rsid w:val="007A4773"/>
    <w:rsid w:val="007A486A"/>
    <w:rsid w:val="007A4BDF"/>
    <w:rsid w:val="007A4ECD"/>
    <w:rsid w:val="007A519E"/>
    <w:rsid w:val="007A5227"/>
    <w:rsid w:val="007A54AD"/>
    <w:rsid w:val="007A5D18"/>
    <w:rsid w:val="007A5F17"/>
    <w:rsid w:val="007A617C"/>
    <w:rsid w:val="007A63D3"/>
    <w:rsid w:val="007A63FE"/>
    <w:rsid w:val="007A67E4"/>
    <w:rsid w:val="007A6BE4"/>
    <w:rsid w:val="007A6F34"/>
    <w:rsid w:val="007A7330"/>
    <w:rsid w:val="007A73FB"/>
    <w:rsid w:val="007A7646"/>
    <w:rsid w:val="007A7A75"/>
    <w:rsid w:val="007A7DD9"/>
    <w:rsid w:val="007A7F28"/>
    <w:rsid w:val="007A7FF8"/>
    <w:rsid w:val="007B07D6"/>
    <w:rsid w:val="007B0A48"/>
    <w:rsid w:val="007B0CC2"/>
    <w:rsid w:val="007B0F37"/>
    <w:rsid w:val="007B1347"/>
    <w:rsid w:val="007B1374"/>
    <w:rsid w:val="007B168B"/>
    <w:rsid w:val="007B1A11"/>
    <w:rsid w:val="007B1A7C"/>
    <w:rsid w:val="007B1B24"/>
    <w:rsid w:val="007B1B84"/>
    <w:rsid w:val="007B22C5"/>
    <w:rsid w:val="007B231C"/>
    <w:rsid w:val="007B2A5D"/>
    <w:rsid w:val="007B33E9"/>
    <w:rsid w:val="007B3825"/>
    <w:rsid w:val="007B3846"/>
    <w:rsid w:val="007B38E0"/>
    <w:rsid w:val="007B3D7D"/>
    <w:rsid w:val="007B3F93"/>
    <w:rsid w:val="007B411B"/>
    <w:rsid w:val="007B4B87"/>
    <w:rsid w:val="007B5403"/>
    <w:rsid w:val="007B574F"/>
    <w:rsid w:val="007B576F"/>
    <w:rsid w:val="007B5945"/>
    <w:rsid w:val="007B5CF5"/>
    <w:rsid w:val="007B5E3E"/>
    <w:rsid w:val="007B5F5D"/>
    <w:rsid w:val="007B6317"/>
    <w:rsid w:val="007B68E3"/>
    <w:rsid w:val="007B68F9"/>
    <w:rsid w:val="007B6935"/>
    <w:rsid w:val="007B6A70"/>
    <w:rsid w:val="007B7008"/>
    <w:rsid w:val="007B774A"/>
    <w:rsid w:val="007B7C81"/>
    <w:rsid w:val="007B7EC6"/>
    <w:rsid w:val="007C0191"/>
    <w:rsid w:val="007C01C8"/>
    <w:rsid w:val="007C047B"/>
    <w:rsid w:val="007C0608"/>
    <w:rsid w:val="007C07F4"/>
    <w:rsid w:val="007C0830"/>
    <w:rsid w:val="007C0A3B"/>
    <w:rsid w:val="007C0A6D"/>
    <w:rsid w:val="007C0E81"/>
    <w:rsid w:val="007C1567"/>
    <w:rsid w:val="007C1C79"/>
    <w:rsid w:val="007C1CB8"/>
    <w:rsid w:val="007C27F4"/>
    <w:rsid w:val="007C29F2"/>
    <w:rsid w:val="007C2C60"/>
    <w:rsid w:val="007C2CC6"/>
    <w:rsid w:val="007C31A0"/>
    <w:rsid w:val="007C345A"/>
    <w:rsid w:val="007C3BB8"/>
    <w:rsid w:val="007C3C9C"/>
    <w:rsid w:val="007C3D51"/>
    <w:rsid w:val="007C40AA"/>
    <w:rsid w:val="007C40EF"/>
    <w:rsid w:val="007C41C8"/>
    <w:rsid w:val="007C45B5"/>
    <w:rsid w:val="007C4660"/>
    <w:rsid w:val="007C4FED"/>
    <w:rsid w:val="007C59D9"/>
    <w:rsid w:val="007C6266"/>
    <w:rsid w:val="007C6768"/>
    <w:rsid w:val="007C677D"/>
    <w:rsid w:val="007C6C59"/>
    <w:rsid w:val="007C6EE8"/>
    <w:rsid w:val="007D05B4"/>
    <w:rsid w:val="007D0C28"/>
    <w:rsid w:val="007D0D03"/>
    <w:rsid w:val="007D0E49"/>
    <w:rsid w:val="007D14F9"/>
    <w:rsid w:val="007D1B8D"/>
    <w:rsid w:val="007D1DD3"/>
    <w:rsid w:val="007D1F6E"/>
    <w:rsid w:val="007D2355"/>
    <w:rsid w:val="007D2591"/>
    <w:rsid w:val="007D2661"/>
    <w:rsid w:val="007D26B8"/>
    <w:rsid w:val="007D29C5"/>
    <w:rsid w:val="007D2DFB"/>
    <w:rsid w:val="007D2E48"/>
    <w:rsid w:val="007D33E2"/>
    <w:rsid w:val="007D33FD"/>
    <w:rsid w:val="007D3541"/>
    <w:rsid w:val="007D3948"/>
    <w:rsid w:val="007D39A6"/>
    <w:rsid w:val="007D4093"/>
    <w:rsid w:val="007D4152"/>
    <w:rsid w:val="007D42A5"/>
    <w:rsid w:val="007D4307"/>
    <w:rsid w:val="007D458E"/>
    <w:rsid w:val="007D4D3A"/>
    <w:rsid w:val="007D59A0"/>
    <w:rsid w:val="007D5ED2"/>
    <w:rsid w:val="007D62AC"/>
    <w:rsid w:val="007D636B"/>
    <w:rsid w:val="007D69A8"/>
    <w:rsid w:val="007D6BC4"/>
    <w:rsid w:val="007D72C7"/>
    <w:rsid w:val="007D76F9"/>
    <w:rsid w:val="007D7781"/>
    <w:rsid w:val="007D7999"/>
    <w:rsid w:val="007D79B7"/>
    <w:rsid w:val="007E014E"/>
    <w:rsid w:val="007E07DF"/>
    <w:rsid w:val="007E0F4A"/>
    <w:rsid w:val="007E104F"/>
    <w:rsid w:val="007E10BF"/>
    <w:rsid w:val="007E12E6"/>
    <w:rsid w:val="007E1339"/>
    <w:rsid w:val="007E1688"/>
    <w:rsid w:val="007E1744"/>
    <w:rsid w:val="007E1A1C"/>
    <w:rsid w:val="007E1E28"/>
    <w:rsid w:val="007E1FFF"/>
    <w:rsid w:val="007E25E4"/>
    <w:rsid w:val="007E2747"/>
    <w:rsid w:val="007E27A7"/>
    <w:rsid w:val="007E2C43"/>
    <w:rsid w:val="007E2CE4"/>
    <w:rsid w:val="007E3117"/>
    <w:rsid w:val="007E381B"/>
    <w:rsid w:val="007E3F33"/>
    <w:rsid w:val="007E4209"/>
    <w:rsid w:val="007E4E3E"/>
    <w:rsid w:val="007E53A9"/>
    <w:rsid w:val="007E5607"/>
    <w:rsid w:val="007E68E1"/>
    <w:rsid w:val="007E6961"/>
    <w:rsid w:val="007E6C87"/>
    <w:rsid w:val="007E6F4B"/>
    <w:rsid w:val="007E72AB"/>
    <w:rsid w:val="007E7686"/>
    <w:rsid w:val="007E7866"/>
    <w:rsid w:val="007E7B2D"/>
    <w:rsid w:val="007E7D84"/>
    <w:rsid w:val="007F051C"/>
    <w:rsid w:val="007F07AB"/>
    <w:rsid w:val="007F093F"/>
    <w:rsid w:val="007F0B08"/>
    <w:rsid w:val="007F0B56"/>
    <w:rsid w:val="007F0E0D"/>
    <w:rsid w:val="007F0E43"/>
    <w:rsid w:val="007F0EF3"/>
    <w:rsid w:val="007F1217"/>
    <w:rsid w:val="007F1492"/>
    <w:rsid w:val="007F1594"/>
    <w:rsid w:val="007F1B52"/>
    <w:rsid w:val="007F1DD4"/>
    <w:rsid w:val="007F2C49"/>
    <w:rsid w:val="007F2F04"/>
    <w:rsid w:val="007F3005"/>
    <w:rsid w:val="007F3072"/>
    <w:rsid w:val="007F3891"/>
    <w:rsid w:val="007F3B42"/>
    <w:rsid w:val="007F3FA0"/>
    <w:rsid w:val="007F4D0B"/>
    <w:rsid w:val="007F4F66"/>
    <w:rsid w:val="007F502D"/>
    <w:rsid w:val="007F521D"/>
    <w:rsid w:val="007F5264"/>
    <w:rsid w:val="007F544B"/>
    <w:rsid w:val="007F5715"/>
    <w:rsid w:val="007F5A2D"/>
    <w:rsid w:val="007F64EF"/>
    <w:rsid w:val="007F6706"/>
    <w:rsid w:val="007F6797"/>
    <w:rsid w:val="007F686D"/>
    <w:rsid w:val="007F6C08"/>
    <w:rsid w:val="007F6C95"/>
    <w:rsid w:val="007F6CCD"/>
    <w:rsid w:val="007F6FBC"/>
    <w:rsid w:val="007F7DAD"/>
    <w:rsid w:val="00801393"/>
    <w:rsid w:val="00801B88"/>
    <w:rsid w:val="00802234"/>
    <w:rsid w:val="008022D2"/>
    <w:rsid w:val="00802309"/>
    <w:rsid w:val="008023A1"/>
    <w:rsid w:val="00802616"/>
    <w:rsid w:val="00802745"/>
    <w:rsid w:val="00802A58"/>
    <w:rsid w:val="00802BB8"/>
    <w:rsid w:val="00802EB7"/>
    <w:rsid w:val="00803346"/>
    <w:rsid w:val="0080334C"/>
    <w:rsid w:val="008037D2"/>
    <w:rsid w:val="00803953"/>
    <w:rsid w:val="00803B6A"/>
    <w:rsid w:val="00803BBC"/>
    <w:rsid w:val="0080401F"/>
    <w:rsid w:val="008040BC"/>
    <w:rsid w:val="00804113"/>
    <w:rsid w:val="00804130"/>
    <w:rsid w:val="008041B2"/>
    <w:rsid w:val="00805081"/>
    <w:rsid w:val="0080539C"/>
    <w:rsid w:val="00805753"/>
    <w:rsid w:val="008059B1"/>
    <w:rsid w:val="00805B86"/>
    <w:rsid w:val="00805C47"/>
    <w:rsid w:val="00806011"/>
    <w:rsid w:val="008060BE"/>
    <w:rsid w:val="0080654D"/>
    <w:rsid w:val="00806685"/>
    <w:rsid w:val="008067F4"/>
    <w:rsid w:val="00806823"/>
    <w:rsid w:val="00806D18"/>
    <w:rsid w:val="008072E8"/>
    <w:rsid w:val="0080751E"/>
    <w:rsid w:val="008078B3"/>
    <w:rsid w:val="00807BB7"/>
    <w:rsid w:val="00807CD1"/>
    <w:rsid w:val="00807CE4"/>
    <w:rsid w:val="00807EAA"/>
    <w:rsid w:val="00810118"/>
    <w:rsid w:val="0081036D"/>
    <w:rsid w:val="00810423"/>
    <w:rsid w:val="00810469"/>
    <w:rsid w:val="008110EF"/>
    <w:rsid w:val="008112DC"/>
    <w:rsid w:val="008114D3"/>
    <w:rsid w:val="00811738"/>
    <w:rsid w:val="00811B5E"/>
    <w:rsid w:val="00812147"/>
    <w:rsid w:val="008121A1"/>
    <w:rsid w:val="008125E0"/>
    <w:rsid w:val="008126E6"/>
    <w:rsid w:val="00812718"/>
    <w:rsid w:val="0081284A"/>
    <w:rsid w:val="00812962"/>
    <w:rsid w:val="00812AC2"/>
    <w:rsid w:val="00812AF2"/>
    <w:rsid w:val="00812C8A"/>
    <w:rsid w:val="00813469"/>
    <w:rsid w:val="0081375A"/>
    <w:rsid w:val="00813EB8"/>
    <w:rsid w:val="0081400D"/>
    <w:rsid w:val="00814051"/>
    <w:rsid w:val="00814073"/>
    <w:rsid w:val="008146DF"/>
    <w:rsid w:val="008147CE"/>
    <w:rsid w:val="00814A27"/>
    <w:rsid w:val="00815108"/>
    <w:rsid w:val="00815418"/>
    <w:rsid w:val="008156C9"/>
    <w:rsid w:val="008157AE"/>
    <w:rsid w:val="00816347"/>
    <w:rsid w:val="00816972"/>
    <w:rsid w:val="00816BFD"/>
    <w:rsid w:val="00816E48"/>
    <w:rsid w:val="00816F4D"/>
    <w:rsid w:val="00816FF4"/>
    <w:rsid w:val="0081744D"/>
    <w:rsid w:val="00817641"/>
    <w:rsid w:val="0081776A"/>
    <w:rsid w:val="00817A19"/>
    <w:rsid w:val="00817CAC"/>
    <w:rsid w:val="00820231"/>
    <w:rsid w:val="008202F2"/>
    <w:rsid w:val="008203F4"/>
    <w:rsid w:val="00820CB9"/>
    <w:rsid w:val="008212BC"/>
    <w:rsid w:val="008212E6"/>
    <w:rsid w:val="008212ED"/>
    <w:rsid w:val="00821623"/>
    <w:rsid w:val="0082166D"/>
    <w:rsid w:val="00821AA0"/>
    <w:rsid w:val="00821E08"/>
    <w:rsid w:val="00821E46"/>
    <w:rsid w:val="0082248B"/>
    <w:rsid w:val="00822645"/>
    <w:rsid w:val="00822A71"/>
    <w:rsid w:val="00822D75"/>
    <w:rsid w:val="00822DA2"/>
    <w:rsid w:val="00822F9A"/>
    <w:rsid w:val="00823065"/>
    <w:rsid w:val="008237FA"/>
    <w:rsid w:val="0082389D"/>
    <w:rsid w:val="00823ADA"/>
    <w:rsid w:val="00823F68"/>
    <w:rsid w:val="008241D9"/>
    <w:rsid w:val="0082421E"/>
    <w:rsid w:val="008242F0"/>
    <w:rsid w:val="00824847"/>
    <w:rsid w:val="00824B1C"/>
    <w:rsid w:val="00824B80"/>
    <w:rsid w:val="00824C99"/>
    <w:rsid w:val="00824DC9"/>
    <w:rsid w:val="00824E90"/>
    <w:rsid w:val="008250B3"/>
    <w:rsid w:val="00825178"/>
    <w:rsid w:val="008253FD"/>
    <w:rsid w:val="00825614"/>
    <w:rsid w:val="00825D4E"/>
    <w:rsid w:val="00825D8C"/>
    <w:rsid w:val="00825EFF"/>
    <w:rsid w:val="00825F1E"/>
    <w:rsid w:val="00826174"/>
    <w:rsid w:val="0082618F"/>
    <w:rsid w:val="00826191"/>
    <w:rsid w:val="008262E4"/>
    <w:rsid w:val="00826B47"/>
    <w:rsid w:val="00826BE5"/>
    <w:rsid w:val="00826E56"/>
    <w:rsid w:val="008271CB"/>
    <w:rsid w:val="00827857"/>
    <w:rsid w:val="00827871"/>
    <w:rsid w:val="0083048A"/>
    <w:rsid w:val="00830622"/>
    <w:rsid w:val="0083104F"/>
    <w:rsid w:val="008311EF"/>
    <w:rsid w:val="00831314"/>
    <w:rsid w:val="0083206B"/>
    <w:rsid w:val="008327C1"/>
    <w:rsid w:val="008329EA"/>
    <w:rsid w:val="00832A08"/>
    <w:rsid w:val="00832C42"/>
    <w:rsid w:val="008333FB"/>
    <w:rsid w:val="008334B7"/>
    <w:rsid w:val="00833B6C"/>
    <w:rsid w:val="00833D2E"/>
    <w:rsid w:val="00833ED9"/>
    <w:rsid w:val="008343AA"/>
    <w:rsid w:val="008346A5"/>
    <w:rsid w:val="0083486F"/>
    <w:rsid w:val="00835A5C"/>
    <w:rsid w:val="00835F7F"/>
    <w:rsid w:val="0083615B"/>
    <w:rsid w:val="008363A5"/>
    <w:rsid w:val="00836400"/>
    <w:rsid w:val="0083648C"/>
    <w:rsid w:val="008369F4"/>
    <w:rsid w:val="00836A5E"/>
    <w:rsid w:val="00836E95"/>
    <w:rsid w:val="00837224"/>
    <w:rsid w:val="00837263"/>
    <w:rsid w:val="008372F2"/>
    <w:rsid w:val="008373E2"/>
    <w:rsid w:val="008378D3"/>
    <w:rsid w:val="00837937"/>
    <w:rsid w:val="00837A35"/>
    <w:rsid w:val="00837F9D"/>
    <w:rsid w:val="00837FA9"/>
    <w:rsid w:val="00837FAD"/>
    <w:rsid w:val="0084096A"/>
    <w:rsid w:val="00840BD9"/>
    <w:rsid w:val="00841881"/>
    <w:rsid w:val="00841E19"/>
    <w:rsid w:val="008420FA"/>
    <w:rsid w:val="00842897"/>
    <w:rsid w:val="00842DA8"/>
    <w:rsid w:val="00843645"/>
    <w:rsid w:val="00843BA0"/>
    <w:rsid w:val="00843C4C"/>
    <w:rsid w:val="00844139"/>
    <w:rsid w:val="00844920"/>
    <w:rsid w:val="00844FAF"/>
    <w:rsid w:val="00844FCB"/>
    <w:rsid w:val="008454BF"/>
    <w:rsid w:val="008455B1"/>
    <w:rsid w:val="0084580B"/>
    <w:rsid w:val="00845C4F"/>
    <w:rsid w:val="00845F40"/>
    <w:rsid w:val="00845FF5"/>
    <w:rsid w:val="0084619F"/>
    <w:rsid w:val="00846485"/>
    <w:rsid w:val="00846976"/>
    <w:rsid w:val="00846C8B"/>
    <w:rsid w:val="008470D5"/>
    <w:rsid w:val="00847290"/>
    <w:rsid w:val="0085036E"/>
    <w:rsid w:val="008504EA"/>
    <w:rsid w:val="00850818"/>
    <w:rsid w:val="00850D92"/>
    <w:rsid w:val="00850EE3"/>
    <w:rsid w:val="0085134E"/>
    <w:rsid w:val="00851622"/>
    <w:rsid w:val="00851799"/>
    <w:rsid w:val="00851887"/>
    <w:rsid w:val="00851E52"/>
    <w:rsid w:val="00851F3C"/>
    <w:rsid w:val="00851FDE"/>
    <w:rsid w:val="00852429"/>
    <w:rsid w:val="00852742"/>
    <w:rsid w:val="00852FDE"/>
    <w:rsid w:val="00853498"/>
    <w:rsid w:val="008534A8"/>
    <w:rsid w:val="008539F3"/>
    <w:rsid w:val="00853C72"/>
    <w:rsid w:val="00854383"/>
    <w:rsid w:val="008546DD"/>
    <w:rsid w:val="00854D65"/>
    <w:rsid w:val="00855008"/>
    <w:rsid w:val="0085564D"/>
    <w:rsid w:val="008558DF"/>
    <w:rsid w:val="00855A85"/>
    <w:rsid w:val="00855F93"/>
    <w:rsid w:val="00856248"/>
    <w:rsid w:val="0085661A"/>
    <w:rsid w:val="008566B8"/>
    <w:rsid w:val="00856A56"/>
    <w:rsid w:val="00856B15"/>
    <w:rsid w:val="00856FF7"/>
    <w:rsid w:val="00857A92"/>
    <w:rsid w:val="00857E1C"/>
    <w:rsid w:val="00857E36"/>
    <w:rsid w:val="00857FD3"/>
    <w:rsid w:val="00860133"/>
    <w:rsid w:val="00860C7A"/>
    <w:rsid w:val="008613F9"/>
    <w:rsid w:val="00861C79"/>
    <w:rsid w:val="00861F4B"/>
    <w:rsid w:val="00861F61"/>
    <w:rsid w:val="008620F0"/>
    <w:rsid w:val="00862382"/>
    <w:rsid w:val="00862634"/>
    <w:rsid w:val="008626C2"/>
    <w:rsid w:val="00862710"/>
    <w:rsid w:val="00862A06"/>
    <w:rsid w:val="00862B7C"/>
    <w:rsid w:val="00862F17"/>
    <w:rsid w:val="00863316"/>
    <w:rsid w:val="008639AE"/>
    <w:rsid w:val="00863C27"/>
    <w:rsid w:val="00863D3D"/>
    <w:rsid w:val="00863FA1"/>
    <w:rsid w:val="008640C1"/>
    <w:rsid w:val="0086509E"/>
    <w:rsid w:val="0086521F"/>
    <w:rsid w:val="008654E7"/>
    <w:rsid w:val="008654F9"/>
    <w:rsid w:val="00865576"/>
    <w:rsid w:val="008655F7"/>
    <w:rsid w:val="0086592E"/>
    <w:rsid w:val="0086594E"/>
    <w:rsid w:val="0086684C"/>
    <w:rsid w:val="00866953"/>
    <w:rsid w:val="00866C56"/>
    <w:rsid w:val="00866E2A"/>
    <w:rsid w:val="00866E55"/>
    <w:rsid w:val="008670E0"/>
    <w:rsid w:val="00867518"/>
    <w:rsid w:val="00867658"/>
    <w:rsid w:val="00867738"/>
    <w:rsid w:val="00867995"/>
    <w:rsid w:val="00867B5A"/>
    <w:rsid w:val="00870527"/>
    <w:rsid w:val="00870A34"/>
    <w:rsid w:val="00870B01"/>
    <w:rsid w:val="00870C5E"/>
    <w:rsid w:val="00871183"/>
    <w:rsid w:val="0087144A"/>
    <w:rsid w:val="00871D4E"/>
    <w:rsid w:val="00871D78"/>
    <w:rsid w:val="00871DCE"/>
    <w:rsid w:val="00871F96"/>
    <w:rsid w:val="0087227F"/>
    <w:rsid w:val="008722BC"/>
    <w:rsid w:val="00872368"/>
    <w:rsid w:val="00872715"/>
    <w:rsid w:val="00872FBC"/>
    <w:rsid w:val="008730B0"/>
    <w:rsid w:val="008730D0"/>
    <w:rsid w:val="00873104"/>
    <w:rsid w:val="00873283"/>
    <w:rsid w:val="00873361"/>
    <w:rsid w:val="008733D6"/>
    <w:rsid w:val="00873634"/>
    <w:rsid w:val="0087363A"/>
    <w:rsid w:val="00873660"/>
    <w:rsid w:val="00873777"/>
    <w:rsid w:val="00873AA8"/>
    <w:rsid w:val="00873BEA"/>
    <w:rsid w:val="0087428E"/>
    <w:rsid w:val="0087478B"/>
    <w:rsid w:val="008750AB"/>
    <w:rsid w:val="00875145"/>
    <w:rsid w:val="00876AB0"/>
    <w:rsid w:val="00876C76"/>
    <w:rsid w:val="0087719F"/>
    <w:rsid w:val="008776D9"/>
    <w:rsid w:val="0087777C"/>
    <w:rsid w:val="00880585"/>
    <w:rsid w:val="0088058F"/>
    <w:rsid w:val="008805B3"/>
    <w:rsid w:val="00880AC1"/>
    <w:rsid w:val="00880B8C"/>
    <w:rsid w:val="00880D88"/>
    <w:rsid w:val="00880DF6"/>
    <w:rsid w:val="00880E36"/>
    <w:rsid w:val="00880FB4"/>
    <w:rsid w:val="00880FF0"/>
    <w:rsid w:val="00881331"/>
    <w:rsid w:val="00881423"/>
    <w:rsid w:val="008816E3"/>
    <w:rsid w:val="008822B7"/>
    <w:rsid w:val="00882326"/>
    <w:rsid w:val="00882CDA"/>
    <w:rsid w:val="00882DED"/>
    <w:rsid w:val="00882E7B"/>
    <w:rsid w:val="00883362"/>
    <w:rsid w:val="00883496"/>
    <w:rsid w:val="0088378C"/>
    <w:rsid w:val="00883D76"/>
    <w:rsid w:val="0088466D"/>
    <w:rsid w:val="00884826"/>
    <w:rsid w:val="00884B8B"/>
    <w:rsid w:val="00884E2D"/>
    <w:rsid w:val="00884FB5"/>
    <w:rsid w:val="008850B4"/>
    <w:rsid w:val="00885242"/>
    <w:rsid w:val="008854D3"/>
    <w:rsid w:val="00885591"/>
    <w:rsid w:val="008857EA"/>
    <w:rsid w:val="00885853"/>
    <w:rsid w:val="00885963"/>
    <w:rsid w:val="008859FB"/>
    <w:rsid w:val="00885B66"/>
    <w:rsid w:val="00885FBF"/>
    <w:rsid w:val="00886714"/>
    <w:rsid w:val="0088680E"/>
    <w:rsid w:val="008868BE"/>
    <w:rsid w:val="00886BC6"/>
    <w:rsid w:val="008872C0"/>
    <w:rsid w:val="00887605"/>
    <w:rsid w:val="00887DD2"/>
    <w:rsid w:val="00887F00"/>
    <w:rsid w:val="008903A1"/>
    <w:rsid w:val="0089046A"/>
    <w:rsid w:val="00891008"/>
    <w:rsid w:val="00891B27"/>
    <w:rsid w:val="00891FC2"/>
    <w:rsid w:val="008922C8"/>
    <w:rsid w:val="00892575"/>
    <w:rsid w:val="00892595"/>
    <w:rsid w:val="00892746"/>
    <w:rsid w:val="008927FF"/>
    <w:rsid w:val="00892B13"/>
    <w:rsid w:val="00892C60"/>
    <w:rsid w:val="00892DC1"/>
    <w:rsid w:val="0089305A"/>
    <w:rsid w:val="008934E6"/>
    <w:rsid w:val="00893915"/>
    <w:rsid w:val="00893ECE"/>
    <w:rsid w:val="0089450B"/>
    <w:rsid w:val="00894E78"/>
    <w:rsid w:val="00894F3F"/>
    <w:rsid w:val="0089523C"/>
    <w:rsid w:val="0089546D"/>
    <w:rsid w:val="008954E2"/>
    <w:rsid w:val="008958B9"/>
    <w:rsid w:val="00895B25"/>
    <w:rsid w:val="00895C8F"/>
    <w:rsid w:val="00895D64"/>
    <w:rsid w:val="00895FBB"/>
    <w:rsid w:val="00896316"/>
    <w:rsid w:val="00896ECF"/>
    <w:rsid w:val="00896F16"/>
    <w:rsid w:val="00897B90"/>
    <w:rsid w:val="00897E3A"/>
    <w:rsid w:val="008A023F"/>
    <w:rsid w:val="008A031F"/>
    <w:rsid w:val="008A032B"/>
    <w:rsid w:val="008A040F"/>
    <w:rsid w:val="008A056B"/>
    <w:rsid w:val="008A0987"/>
    <w:rsid w:val="008A0A0D"/>
    <w:rsid w:val="008A0AC9"/>
    <w:rsid w:val="008A0B2A"/>
    <w:rsid w:val="008A1EFF"/>
    <w:rsid w:val="008A1F91"/>
    <w:rsid w:val="008A2143"/>
    <w:rsid w:val="008A24D3"/>
    <w:rsid w:val="008A25C7"/>
    <w:rsid w:val="008A27D0"/>
    <w:rsid w:val="008A3752"/>
    <w:rsid w:val="008A3BC4"/>
    <w:rsid w:val="008A3D4B"/>
    <w:rsid w:val="008A3FB1"/>
    <w:rsid w:val="008A42AA"/>
    <w:rsid w:val="008A4DB8"/>
    <w:rsid w:val="008A4DC7"/>
    <w:rsid w:val="008A51EB"/>
    <w:rsid w:val="008A5C70"/>
    <w:rsid w:val="008A6B7A"/>
    <w:rsid w:val="008A6BFD"/>
    <w:rsid w:val="008A6C99"/>
    <w:rsid w:val="008A7030"/>
    <w:rsid w:val="008A756D"/>
    <w:rsid w:val="008A76BE"/>
    <w:rsid w:val="008A7869"/>
    <w:rsid w:val="008A7EE5"/>
    <w:rsid w:val="008B0025"/>
    <w:rsid w:val="008B012F"/>
    <w:rsid w:val="008B01DE"/>
    <w:rsid w:val="008B0504"/>
    <w:rsid w:val="008B0867"/>
    <w:rsid w:val="008B0B7A"/>
    <w:rsid w:val="008B0C86"/>
    <w:rsid w:val="008B0E99"/>
    <w:rsid w:val="008B0F74"/>
    <w:rsid w:val="008B1512"/>
    <w:rsid w:val="008B1535"/>
    <w:rsid w:val="008B1B9F"/>
    <w:rsid w:val="008B1BE0"/>
    <w:rsid w:val="008B1C1F"/>
    <w:rsid w:val="008B2735"/>
    <w:rsid w:val="008B2A44"/>
    <w:rsid w:val="008B2BE9"/>
    <w:rsid w:val="008B2F27"/>
    <w:rsid w:val="008B3200"/>
    <w:rsid w:val="008B3349"/>
    <w:rsid w:val="008B3753"/>
    <w:rsid w:val="008B3942"/>
    <w:rsid w:val="008B3950"/>
    <w:rsid w:val="008B3C28"/>
    <w:rsid w:val="008B3C4D"/>
    <w:rsid w:val="008B4089"/>
    <w:rsid w:val="008B4239"/>
    <w:rsid w:val="008B48AE"/>
    <w:rsid w:val="008B4A34"/>
    <w:rsid w:val="008B4AE1"/>
    <w:rsid w:val="008B4E04"/>
    <w:rsid w:val="008B4E60"/>
    <w:rsid w:val="008B50B4"/>
    <w:rsid w:val="008B5271"/>
    <w:rsid w:val="008B5416"/>
    <w:rsid w:val="008B5CE9"/>
    <w:rsid w:val="008B5DBC"/>
    <w:rsid w:val="008B60E3"/>
    <w:rsid w:val="008B62FE"/>
    <w:rsid w:val="008B6705"/>
    <w:rsid w:val="008B682A"/>
    <w:rsid w:val="008B6CCC"/>
    <w:rsid w:val="008B7BDB"/>
    <w:rsid w:val="008B7EB3"/>
    <w:rsid w:val="008C0075"/>
    <w:rsid w:val="008C023F"/>
    <w:rsid w:val="008C02F5"/>
    <w:rsid w:val="008C058A"/>
    <w:rsid w:val="008C082E"/>
    <w:rsid w:val="008C0951"/>
    <w:rsid w:val="008C0F7E"/>
    <w:rsid w:val="008C0FAF"/>
    <w:rsid w:val="008C134A"/>
    <w:rsid w:val="008C1797"/>
    <w:rsid w:val="008C1D85"/>
    <w:rsid w:val="008C2097"/>
    <w:rsid w:val="008C2143"/>
    <w:rsid w:val="008C21B4"/>
    <w:rsid w:val="008C244F"/>
    <w:rsid w:val="008C2666"/>
    <w:rsid w:val="008C2DB8"/>
    <w:rsid w:val="008C2E01"/>
    <w:rsid w:val="008C2F38"/>
    <w:rsid w:val="008C314E"/>
    <w:rsid w:val="008C330C"/>
    <w:rsid w:val="008C33CB"/>
    <w:rsid w:val="008C340D"/>
    <w:rsid w:val="008C385D"/>
    <w:rsid w:val="008C3B48"/>
    <w:rsid w:val="008C4292"/>
    <w:rsid w:val="008C476A"/>
    <w:rsid w:val="008C4896"/>
    <w:rsid w:val="008C48B1"/>
    <w:rsid w:val="008C4C15"/>
    <w:rsid w:val="008C54F0"/>
    <w:rsid w:val="008C56C8"/>
    <w:rsid w:val="008C57CE"/>
    <w:rsid w:val="008C5DFB"/>
    <w:rsid w:val="008C5EF7"/>
    <w:rsid w:val="008C5F87"/>
    <w:rsid w:val="008C60AC"/>
    <w:rsid w:val="008C665F"/>
    <w:rsid w:val="008C6773"/>
    <w:rsid w:val="008C71C8"/>
    <w:rsid w:val="008C7231"/>
    <w:rsid w:val="008C7BA2"/>
    <w:rsid w:val="008D02DA"/>
    <w:rsid w:val="008D0841"/>
    <w:rsid w:val="008D0A89"/>
    <w:rsid w:val="008D0AFA"/>
    <w:rsid w:val="008D0E73"/>
    <w:rsid w:val="008D0ED1"/>
    <w:rsid w:val="008D1011"/>
    <w:rsid w:val="008D1088"/>
    <w:rsid w:val="008D19C9"/>
    <w:rsid w:val="008D1A74"/>
    <w:rsid w:val="008D1B03"/>
    <w:rsid w:val="008D1F32"/>
    <w:rsid w:val="008D2223"/>
    <w:rsid w:val="008D369A"/>
    <w:rsid w:val="008D3829"/>
    <w:rsid w:val="008D38F1"/>
    <w:rsid w:val="008D3DE4"/>
    <w:rsid w:val="008D3EDD"/>
    <w:rsid w:val="008D414D"/>
    <w:rsid w:val="008D421B"/>
    <w:rsid w:val="008D469E"/>
    <w:rsid w:val="008D4A84"/>
    <w:rsid w:val="008D50AC"/>
    <w:rsid w:val="008D5347"/>
    <w:rsid w:val="008D54AE"/>
    <w:rsid w:val="008D5D66"/>
    <w:rsid w:val="008D5DA0"/>
    <w:rsid w:val="008D5F2F"/>
    <w:rsid w:val="008D6214"/>
    <w:rsid w:val="008D6380"/>
    <w:rsid w:val="008D6980"/>
    <w:rsid w:val="008D69FB"/>
    <w:rsid w:val="008D6C4C"/>
    <w:rsid w:val="008D6DBC"/>
    <w:rsid w:val="008D6F0F"/>
    <w:rsid w:val="008D6FCA"/>
    <w:rsid w:val="008D71E7"/>
    <w:rsid w:val="008D774A"/>
    <w:rsid w:val="008D79B3"/>
    <w:rsid w:val="008D79D6"/>
    <w:rsid w:val="008D7F05"/>
    <w:rsid w:val="008E03AC"/>
    <w:rsid w:val="008E03DA"/>
    <w:rsid w:val="008E0527"/>
    <w:rsid w:val="008E05BD"/>
    <w:rsid w:val="008E07D9"/>
    <w:rsid w:val="008E0A8C"/>
    <w:rsid w:val="008E0F68"/>
    <w:rsid w:val="008E1218"/>
    <w:rsid w:val="008E1A51"/>
    <w:rsid w:val="008E1BDF"/>
    <w:rsid w:val="008E1C82"/>
    <w:rsid w:val="008E2433"/>
    <w:rsid w:val="008E2857"/>
    <w:rsid w:val="008E3400"/>
    <w:rsid w:val="008E3E00"/>
    <w:rsid w:val="008E3E53"/>
    <w:rsid w:val="008E3EA6"/>
    <w:rsid w:val="008E3FA7"/>
    <w:rsid w:val="008E457C"/>
    <w:rsid w:val="008E48E0"/>
    <w:rsid w:val="008E4974"/>
    <w:rsid w:val="008E4A2D"/>
    <w:rsid w:val="008E4FD2"/>
    <w:rsid w:val="008E505E"/>
    <w:rsid w:val="008E5122"/>
    <w:rsid w:val="008E51D2"/>
    <w:rsid w:val="008E533B"/>
    <w:rsid w:val="008E5A6B"/>
    <w:rsid w:val="008E5B85"/>
    <w:rsid w:val="008E5D1C"/>
    <w:rsid w:val="008E5F89"/>
    <w:rsid w:val="008E7514"/>
    <w:rsid w:val="008E78A9"/>
    <w:rsid w:val="008E7BA9"/>
    <w:rsid w:val="008E7F49"/>
    <w:rsid w:val="008F009C"/>
    <w:rsid w:val="008F041E"/>
    <w:rsid w:val="008F052F"/>
    <w:rsid w:val="008F0611"/>
    <w:rsid w:val="008F0A12"/>
    <w:rsid w:val="008F0AFD"/>
    <w:rsid w:val="008F10DD"/>
    <w:rsid w:val="008F11EF"/>
    <w:rsid w:val="008F1471"/>
    <w:rsid w:val="008F21D8"/>
    <w:rsid w:val="008F2549"/>
    <w:rsid w:val="008F27D9"/>
    <w:rsid w:val="008F27F8"/>
    <w:rsid w:val="008F2866"/>
    <w:rsid w:val="008F2A5F"/>
    <w:rsid w:val="008F2D34"/>
    <w:rsid w:val="008F3010"/>
    <w:rsid w:val="008F32A0"/>
    <w:rsid w:val="008F3578"/>
    <w:rsid w:val="008F3EF8"/>
    <w:rsid w:val="008F4341"/>
    <w:rsid w:val="008F4365"/>
    <w:rsid w:val="008F4BF7"/>
    <w:rsid w:val="008F4C85"/>
    <w:rsid w:val="008F4E3F"/>
    <w:rsid w:val="008F5B51"/>
    <w:rsid w:val="008F6069"/>
    <w:rsid w:val="008F64A8"/>
    <w:rsid w:val="008F6A39"/>
    <w:rsid w:val="008F742C"/>
    <w:rsid w:val="008F7783"/>
    <w:rsid w:val="008F7E06"/>
    <w:rsid w:val="009000DC"/>
    <w:rsid w:val="009007ED"/>
    <w:rsid w:val="0090080D"/>
    <w:rsid w:val="00900EBB"/>
    <w:rsid w:val="009011D1"/>
    <w:rsid w:val="009012C3"/>
    <w:rsid w:val="0090139C"/>
    <w:rsid w:val="009015CE"/>
    <w:rsid w:val="00901FAF"/>
    <w:rsid w:val="00902214"/>
    <w:rsid w:val="009022CB"/>
    <w:rsid w:val="00902302"/>
    <w:rsid w:val="00902730"/>
    <w:rsid w:val="00902802"/>
    <w:rsid w:val="009028F1"/>
    <w:rsid w:val="00902C42"/>
    <w:rsid w:val="00902E02"/>
    <w:rsid w:val="00902EDC"/>
    <w:rsid w:val="0090310F"/>
    <w:rsid w:val="00903541"/>
    <w:rsid w:val="0090367A"/>
    <w:rsid w:val="009038D1"/>
    <w:rsid w:val="00903A18"/>
    <w:rsid w:val="00903CCA"/>
    <w:rsid w:val="00903E79"/>
    <w:rsid w:val="00904108"/>
    <w:rsid w:val="009045F9"/>
    <w:rsid w:val="009048BB"/>
    <w:rsid w:val="00904A68"/>
    <w:rsid w:val="00904B3D"/>
    <w:rsid w:val="00904BED"/>
    <w:rsid w:val="00905097"/>
    <w:rsid w:val="009051F1"/>
    <w:rsid w:val="00905507"/>
    <w:rsid w:val="0090577E"/>
    <w:rsid w:val="0090586D"/>
    <w:rsid w:val="00905B9F"/>
    <w:rsid w:val="00905E10"/>
    <w:rsid w:val="00905ECF"/>
    <w:rsid w:val="00906018"/>
    <w:rsid w:val="009060F5"/>
    <w:rsid w:val="009062FA"/>
    <w:rsid w:val="009068B8"/>
    <w:rsid w:val="00906987"/>
    <w:rsid w:val="00906D62"/>
    <w:rsid w:val="00906F32"/>
    <w:rsid w:val="00907392"/>
    <w:rsid w:val="009073CD"/>
    <w:rsid w:val="00907899"/>
    <w:rsid w:val="00907D12"/>
    <w:rsid w:val="00907EE0"/>
    <w:rsid w:val="00907FD9"/>
    <w:rsid w:val="009102A5"/>
    <w:rsid w:val="00910899"/>
    <w:rsid w:val="00910CA0"/>
    <w:rsid w:val="00911213"/>
    <w:rsid w:val="00911224"/>
    <w:rsid w:val="00911C61"/>
    <w:rsid w:val="00911E55"/>
    <w:rsid w:val="00911F41"/>
    <w:rsid w:val="00912858"/>
    <w:rsid w:val="009128AA"/>
    <w:rsid w:val="00912AB4"/>
    <w:rsid w:val="00913515"/>
    <w:rsid w:val="00913630"/>
    <w:rsid w:val="00913698"/>
    <w:rsid w:val="009137E1"/>
    <w:rsid w:val="009144EE"/>
    <w:rsid w:val="009148AB"/>
    <w:rsid w:val="00914F25"/>
    <w:rsid w:val="009150DC"/>
    <w:rsid w:val="009155C2"/>
    <w:rsid w:val="00915870"/>
    <w:rsid w:val="00915F3E"/>
    <w:rsid w:val="00916141"/>
    <w:rsid w:val="0091633F"/>
    <w:rsid w:val="009169BE"/>
    <w:rsid w:val="00916E16"/>
    <w:rsid w:val="009170A2"/>
    <w:rsid w:val="0091766C"/>
    <w:rsid w:val="009178EA"/>
    <w:rsid w:val="0092016E"/>
    <w:rsid w:val="00920B8C"/>
    <w:rsid w:val="00920BDE"/>
    <w:rsid w:val="00920DB3"/>
    <w:rsid w:val="00921236"/>
    <w:rsid w:val="009212A3"/>
    <w:rsid w:val="0092179E"/>
    <w:rsid w:val="009220CE"/>
    <w:rsid w:val="0092259C"/>
    <w:rsid w:val="00922851"/>
    <w:rsid w:val="00922D87"/>
    <w:rsid w:val="0092306F"/>
    <w:rsid w:val="009232DB"/>
    <w:rsid w:val="00923A41"/>
    <w:rsid w:val="00923AF9"/>
    <w:rsid w:val="00923F99"/>
    <w:rsid w:val="009246C4"/>
    <w:rsid w:val="00924A21"/>
    <w:rsid w:val="00924DDE"/>
    <w:rsid w:val="00924F9C"/>
    <w:rsid w:val="00925937"/>
    <w:rsid w:val="00925DE4"/>
    <w:rsid w:val="0092617F"/>
    <w:rsid w:val="0092646F"/>
    <w:rsid w:val="00926862"/>
    <w:rsid w:val="0092691E"/>
    <w:rsid w:val="00926D6E"/>
    <w:rsid w:val="00927086"/>
    <w:rsid w:val="009272C2"/>
    <w:rsid w:val="009274F6"/>
    <w:rsid w:val="0092769A"/>
    <w:rsid w:val="009278CC"/>
    <w:rsid w:val="00927978"/>
    <w:rsid w:val="00927A48"/>
    <w:rsid w:val="009300CD"/>
    <w:rsid w:val="00930112"/>
    <w:rsid w:val="00930227"/>
    <w:rsid w:val="009303CF"/>
    <w:rsid w:val="009303F9"/>
    <w:rsid w:val="009309FC"/>
    <w:rsid w:val="00930C00"/>
    <w:rsid w:val="00931F80"/>
    <w:rsid w:val="009321BA"/>
    <w:rsid w:val="00932243"/>
    <w:rsid w:val="00932654"/>
    <w:rsid w:val="00932C9E"/>
    <w:rsid w:val="00932D11"/>
    <w:rsid w:val="00932DBD"/>
    <w:rsid w:val="00932F99"/>
    <w:rsid w:val="0093301B"/>
    <w:rsid w:val="00933229"/>
    <w:rsid w:val="009332C2"/>
    <w:rsid w:val="009335C6"/>
    <w:rsid w:val="00933826"/>
    <w:rsid w:val="00933888"/>
    <w:rsid w:val="00933E7D"/>
    <w:rsid w:val="00933F95"/>
    <w:rsid w:val="00934060"/>
    <w:rsid w:val="00934280"/>
    <w:rsid w:val="00934494"/>
    <w:rsid w:val="00934D66"/>
    <w:rsid w:val="00934D99"/>
    <w:rsid w:val="009351C9"/>
    <w:rsid w:val="00935444"/>
    <w:rsid w:val="00935642"/>
    <w:rsid w:val="00935648"/>
    <w:rsid w:val="00935929"/>
    <w:rsid w:val="00935DDA"/>
    <w:rsid w:val="009368D1"/>
    <w:rsid w:val="0093725E"/>
    <w:rsid w:val="00937437"/>
    <w:rsid w:val="00937516"/>
    <w:rsid w:val="00937943"/>
    <w:rsid w:val="00937A1B"/>
    <w:rsid w:val="00937A99"/>
    <w:rsid w:val="00940145"/>
    <w:rsid w:val="0094038A"/>
    <w:rsid w:val="00940435"/>
    <w:rsid w:val="00940479"/>
    <w:rsid w:val="009404BE"/>
    <w:rsid w:val="00940876"/>
    <w:rsid w:val="00940D06"/>
    <w:rsid w:val="00940F3F"/>
    <w:rsid w:val="009411C3"/>
    <w:rsid w:val="00941253"/>
    <w:rsid w:val="0094152C"/>
    <w:rsid w:val="00941D41"/>
    <w:rsid w:val="00941E0C"/>
    <w:rsid w:val="00941F2E"/>
    <w:rsid w:val="00942338"/>
    <w:rsid w:val="00942D2A"/>
    <w:rsid w:val="00943289"/>
    <w:rsid w:val="00943555"/>
    <w:rsid w:val="00943910"/>
    <w:rsid w:val="009441B3"/>
    <w:rsid w:val="009452F4"/>
    <w:rsid w:val="009453C0"/>
    <w:rsid w:val="0094595C"/>
    <w:rsid w:val="00945BA3"/>
    <w:rsid w:val="00945ECF"/>
    <w:rsid w:val="009460BA"/>
    <w:rsid w:val="00946142"/>
    <w:rsid w:val="009462D6"/>
    <w:rsid w:val="00946771"/>
    <w:rsid w:val="009467DE"/>
    <w:rsid w:val="009469E8"/>
    <w:rsid w:val="00946A6E"/>
    <w:rsid w:val="009474C0"/>
    <w:rsid w:val="00947602"/>
    <w:rsid w:val="0095028B"/>
    <w:rsid w:val="00950B41"/>
    <w:rsid w:val="00950CA9"/>
    <w:rsid w:val="00950DE8"/>
    <w:rsid w:val="00950FE4"/>
    <w:rsid w:val="00951089"/>
    <w:rsid w:val="00951414"/>
    <w:rsid w:val="00951699"/>
    <w:rsid w:val="00951763"/>
    <w:rsid w:val="00951B2B"/>
    <w:rsid w:val="00951E13"/>
    <w:rsid w:val="00952002"/>
    <w:rsid w:val="009521E0"/>
    <w:rsid w:val="00952306"/>
    <w:rsid w:val="00952423"/>
    <w:rsid w:val="009529E4"/>
    <w:rsid w:val="00952AF3"/>
    <w:rsid w:val="00952C21"/>
    <w:rsid w:val="00952E14"/>
    <w:rsid w:val="00953436"/>
    <w:rsid w:val="009537BD"/>
    <w:rsid w:val="00954937"/>
    <w:rsid w:val="00954956"/>
    <w:rsid w:val="0095498B"/>
    <w:rsid w:val="00954CBA"/>
    <w:rsid w:val="00954CDE"/>
    <w:rsid w:val="009556C3"/>
    <w:rsid w:val="00955BBF"/>
    <w:rsid w:val="00955F42"/>
    <w:rsid w:val="009566D3"/>
    <w:rsid w:val="00956D36"/>
    <w:rsid w:val="00956F22"/>
    <w:rsid w:val="009571D2"/>
    <w:rsid w:val="0095749E"/>
    <w:rsid w:val="0095752C"/>
    <w:rsid w:val="00957641"/>
    <w:rsid w:val="00957FB6"/>
    <w:rsid w:val="0096001A"/>
    <w:rsid w:val="009601B5"/>
    <w:rsid w:val="00960428"/>
    <w:rsid w:val="009604E5"/>
    <w:rsid w:val="0096077D"/>
    <w:rsid w:val="009607B5"/>
    <w:rsid w:val="0096084F"/>
    <w:rsid w:val="00960C36"/>
    <w:rsid w:val="00960D1A"/>
    <w:rsid w:val="00960E12"/>
    <w:rsid w:val="00960EAC"/>
    <w:rsid w:val="0096141C"/>
    <w:rsid w:val="009617C3"/>
    <w:rsid w:val="009617FA"/>
    <w:rsid w:val="00961D3A"/>
    <w:rsid w:val="00961EC2"/>
    <w:rsid w:val="00962404"/>
    <w:rsid w:val="00962900"/>
    <w:rsid w:val="00962DEB"/>
    <w:rsid w:val="009632F0"/>
    <w:rsid w:val="00963508"/>
    <w:rsid w:val="009638A4"/>
    <w:rsid w:val="00963A61"/>
    <w:rsid w:val="00964010"/>
    <w:rsid w:val="009647AA"/>
    <w:rsid w:val="00964CCA"/>
    <w:rsid w:val="00964F1F"/>
    <w:rsid w:val="00965717"/>
    <w:rsid w:val="00965B2B"/>
    <w:rsid w:val="00965CA2"/>
    <w:rsid w:val="00965CD6"/>
    <w:rsid w:val="009660C5"/>
    <w:rsid w:val="009662EE"/>
    <w:rsid w:val="0096639B"/>
    <w:rsid w:val="00966766"/>
    <w:rsid w:val="00966885"/>
    <w:rsid w:val="0096741F"/>
    <w:rsid w:val="009674C4"/>
    <w:rsid w:val="00970C6A"/>
    <w:rsid w:val="00970C7C"/>
    <w:rsid w:val="00971607"/>
    <w:rsid w:val="009716C7"/>
    <w:rsid w:val="00971935"/>
    <w:rsid w:val="009721CB"/>
    <w:rsid w:val="0097220F"/>
    <w:rsid w:val="00972612"/>
    <w:rsid w:val="00972614"/>
    <w:rsid w:val="009729F6"/>
    <w:rsid w:val="00972B6C"/>
    <w:rsid w:val="00973219"/>
    <w:rsid w:val="00973553"/>
    <w:rsid w:val="00973BE1"/>
    <w:rsid w:val="00973C3E"/>
    <w:rsid w:val="0097432F"/>
    <w:rsid w:val="009744AF"/>
    <w:rsid w:val="0097482A"/>
    <w:rsid w:val="00974880"/>
    <w:rsid w:val="009750BF"/>
    <w:rsid w:val="009752D6"/>
    <w:rsid w:val="009758A9"/>
    <w:rsid w:val="009759F4"/>
    <w:rsid w:val="00975D1F"/>
    <w:rsid w:val="00976A01"/>
    <w:rsid w:val="00976DEE"/>
    <w:rsid w:val="00976E1A"/>
    <w:rsid w:val="0097761D"/>
    <w:rsid w:val="00977ADF"/>
    <w:rsid w:val="00977E9D"/>
    <w:rsid w:val="00977EA7"/>
    <w:rsid w:val="00980126"/>
    <w:rsid w:val="00980281"/>
    <w:rsid w:val="009806CD"/>
    <w:rsid w:val="00980835"/>
    <w:rsid w:val="00980A80"/>
    <w:rsid w:val="00980BA7"/>
    <w:rsid w:val="00980E5E"/>
    <w:rsid w:val="0098131E"/>
    <w:rsid w:val="00981718"/>
    <w:rsid w:val="00981779"/>
    <w:rsid w:val="009819BC"/>
    <w:rsid w:val="00981A15"/>
    <w:rsid w:val="00981D03"/>
    <w:rsid w:val="00981E02"/>
    <w:rsid w:val="00981EE2"/>
    <w:rsid w:val="00981F43"/>
    <w:rsid w:val="009820D0"/>
    <w:rsid w:val="0098254C"/>
    <w:rsid w:val="009826B7"/>
    <w:rsid w:val="00982837"/>
    <w:rsid w:val="00983503"/>
    <w:rsid w:val="009839F1"/>
    <w:rsid w:val="00983E89"/>
    <w:rsid w:val="00983FDD"/>
    <w:rsid w:val="0098460B"/>
    <w:rsid w:val="00984B27"/>
    <w:rsid w:val="0098523D"/>
    <w:rsid w:val="009855D8"/>
    <w:rsid w:val="009856FC"/>
    <w:rsid w:val="0098591B"/>
    <w:rsid w:val="00985F4D"/>
    <w:rsid w:val="00986110"/>
    <w:rsid w:val="009864C9"/>
    <w:rsid w:val="009865DA"/>
    <w:rsid w:val="00986931"/>
    <w:rsid w:val="00986A23"/>
    <w:rsid w:val="00986F06"/>
    <w:rsid w:val="00986F39"/>
    <w:rsid w:val="0098733D"/>
    <w:rsid w:val="00987478"/>
    <w:rsid w:val="009875BC"/>
    <w:rsid w:val="0099000C"/>
    <w:rsid w:val="0099036E"/>
    <w:rsid w:val="009907CA"/>
    <w:rsid w:val="00990849"/>
    <w:rsid w:val="00990AC7"/>
    <w:rsid w:val="00991312"/>
    <w:rsid w:val="00991C16"/>
    <w:rsid w:val="00991CBA"/>
    <w:rsid w:val="00991D0E"/>
    <w:rsid w:val="009923DC"/>
    <w:rsid w:val="00992B8A"/>
    <w:rsid w:val="00993547"/>
    <w:rsid w:val="00993A54"/>
    <w:rsid w:val="00993D29"/>
    <w:rsid w:val="00993D4E"/>
    <w:rsid w:val="00993DB1"/>
    <w:rsid w:val="00993EB8"/>
    <w:rsid w:val="00994685"/>
    <w:rsid w:val="0099481A"/>
    <w:rsid w:val="0099530C"/>
    <w:rsid w:val="00995BCF"/>
    <w:rsid w:val="00995C2A"/>
    <w:rsid w:val="00995CE4"/>
    <w:rsid w:val="00996093"/>
    <w:rsid w:val="00996918"/>
    <w:rsid w:val="00996DD9"/>
    <w:rsid w:val="00996DEB"/>
    <w:rsid w:val="00997C5E"/>
    <w:rsid w:val="009A02E6"/>
    <w:rsid w:val="009A0457"/>
    <w:rsid w:val="009A0C3F"/>
    <w:rsid w:val="009A21FB"/>
    <w:rsid w:val="009A24BC"/>
    <w:rsid w:val="009A289A"/>
    <w:rsid w:val="009A2D69"/>
    <w:rsid w:val="009A30D9"/>
    <w:rsid w:val="009A3139"/>
    <w:rsid w:val="009A321D"/>
    <w:rsid w:val="009A3653"/>
    <w:rsid w:val="009A3924"/>
    <w:rsid w:val="009A3A35"/>
    <w:rsid w:val="009A43B5"/>
    <w:rsid w:val="009A4FF6"/>
    <w:rsid w:val="009A514A"/>
    <w:rsid w:val="009A527E"/>
    <w:rsid w:val="009A53B7"/>
    <w:rsid w:val="009A5438"/>
    <w:rsid w:val="009A6041"/>
    <w:rsid w:val="009A6C8E"/>
    <w:rsid w:val="009A6D8C"/>
    <w:rsid w:val="009A72D6"/>
    <w:rsid w:val="009A74D5"/>
    <w:rsid w:val="009A7780"/>
    <w:rsid w:val="009A78AB"/>
    <w:rsid w:val="009B043A"/>
    <w:rsid w:val="009B0903"/>
    <w:rsid w:val="009B11F8"/>
    <w:rsid w:val="009B12CC"/>
    <w:rsid w:val="009B15EA"/>
    <w:rsid w:val="009B1619"/>
    <w:rsid w:val="009B1BE4"/>
    <w:rsid w:val="009B1BF9"/>
    <w:rsid w:val="009B1C65"/>
    <w:rsid w:val="009B25AA"/>
    <w:rsid w:val="009B26AE"/>
    <w:rsid w:val="009B284B"/>
    <w:rsid w:val="009B3559"/>
    <w:rsid w:val="009B376F"/>
    <w:rsid w:val="009B3AD6"/>
    <w:rsid w:val="009B3C19"/>
    <w:rsid w:val="009B43A4"/>
    <w:rsid w:val="009B494D"/>
    <w:rsid w:val="009B49A6"/>
    <w:rsid w:val="009B4A6A"/>
    <w:rsid w:val="009B4BDA"/>
    <w:rsid w:val="009B5008"/>
    <w:rsid w:val="009B5730"/>
    <w:rsid w:val="009B60E5"/>
    <w:rsid w:val="009B61DC"/>
    <w:rsid w:val="009B6387"/>
    <w:rsid w:val="009B6774"/>
    <w:rsid w:val="009B6D4D"/>
    <w:rsid w:val="009B6EA7"/>
    <w:rsid w:val="009B705F"/>
    <w:rsid w:val="009B79D6"/>
    <w:rsid w:val="009B7DC2"/>
    <w:rsid w:val="009B7FA9"/>
    <w:rsid w:val="009C0425"/>
    <w:rsid w:val="009C07CF"/>
    <w:rsid w:val="009C0837"/>
    <w:rsid w:val="009C0C57"/>
    <w:rsid w:val="009C1880"/>
    <w:rsid w:val="009C23A4"/>
    <w:rsid w:val="009C25D2"/>
    <w:rsid w:val="009C27E0"/>
    <w:rsid w:val="009C2990"/>
    <w:rsid w:val="009C2B6F"/>
    <w:rsid w:val="009C318E"/>
    <w:rsid w:val="009C42D8"/>
    <w:rsid w:val="009C4AEF"/>
    <w:rsid w:val="009C54D3"/>
    <w:rsid w:val="009C5A9C"/>
    <w:rsid w:val="009C5BC0"/>
    <w:rsid w:val="009C632B"/>
    <w:rsid w:val="009C63A2"/>
    <w:rsid w:val="009C6461"/>
    <w:rsid w:val="009C681D"/>
    <w:rsid w:val="009C6942"/>
    <w:rsid w:val="009C6948"/>
    <w:rsid w:val="009C6FB5"/>
    <w:rsid w:val="009C7C2D"/>
    <w:rsid w:val="009C7D31"/>
    <w:rsid w:val="009C7D36"/>
    <w:rsid w:val="009D039D"/>
    <w:rsid w:val="009D04E4"/>
    <w:rsid w:val="009D0E63"/>
    <w:rsid w:val="009D0EEB"/>
    <w:rsid w:val="009D12A4"/>
    <w:rsid w:val="009D138E"/>
    <w:rsid w:val="009D148C"/>
    <w:rsid w:val="009D1BC8"/>
    <w:rsid w:val="009D1D1F"/>
    <w:rsid w:val="009D2538"/>
    <w:rsid w:val="009D276D"/>
    <w:rsid w:val="009D2817"/>
    <w:rsid w:val="009D2B4A"/>
    <w:rsid w:val="009D2C6A"/>
    <w:rsid w:val="009D2DAE"/>
    <w:rsid w:val="009D2EAF"/>
    <w:rsid w:val="009D30F5"/>
    <w:rsid w:val="009D3188"/>
    <w:rsid w:val="009D33E7"/>
    <w:rsid w:val="009D3E7C"/>
    <w:rsid w:val="009D4082"/>
    <w:rsid w:val="009D42A5"/>
    <w:rsid w:val="009D46E2"/>
    <w:rsid w:val="009D4908"/>
    <w:rsid w:val="009D4AD1"/>
    <w:rsid w:val="009D5393"/>
    <w:rsid w:val="009D57DD"/>
    <w:rsid w:val="009D580F"/>
    <w:rsid w:val="009D5995"/>
    <w:rsid w:val="009D6161"/>
    <w:rsid w:val="009D64BF"/>
    <w:rsid w:val="009D6B1D"/>
    <w:rsid w:val="009D77FE"/>
    <w:rsid w:val="009D78D0"/>
    <w:rsid w:val="009E00BE"/>
    <w:rsid w:val="009E0B81"/>
    <w:rsid w:val="009E110E"/>
    <w:rsid w:val="009E12CD"/>
    <w:rsid w:val="009E131D"/>
    <w:rsid w:val="009E16A3"/>
    <w:rsid w:val="009E1907"/>
    <w:rsid w:val="009E195F"/>
    <w:rsid w:val="009E1A33"/>
    <w:rsid w:val="009E1A3F"/>
    <w:rsid w:val="009E1C21"/>
    <w:rsid w:val="009E2074"/>
    <w:rsid w:val="009E2310"/>
    <w:rsid w:val="009E279B"/>
    <w:rsid w:val="009E299F"/>
    <w:rsid w:val="009E29C6"/>
    <w:rsid w:val="009E3110"/>
    <w:rsid w:val="009E3970"/>
    <w:rsid w:val="009E3FB4"/>
    <w:rsid w:val="009E4451"/>
    <w:rsid w:val="009E4B8D"/>
    <w:rsid w:val="009E51DB"/>
    <w:rsid w:val="009E5269"/>
    <w:rsid w:val="009E657B"/>
    <w:rsid w:val="009E65F6"/>
    <w:rsid w:val="009E6710"/>
    <w:rsid w:val="009E6914"/>
    <w:rsid w:val="009E6E8A"/>
    <w:rsid w:val="009E6F93"/>
    <w:rsid w:val="009E702B"/>
    <w:rsid w:val="009E71F8"/>
    <w:rsid w:val="009E74D2"/>
    <w:rsid w:val="009E7775"/>
    <w:rsid w:val="009E79DB"/>
    <w:rsid w:val="009E7EBA"/>
    <w:rsid w:val="009F0007"/>
    <w:rsid w:val="009F0099"/>
    <w:rsid w:val="009F04E8"/>
    <w:rsid w:val="009F05B8"/>
    <w:rsid w:val="009F0B6B"/>
    <w:rsid w:val="009F11F5"/>
    <w:rsid w:val="009F16DC"/>
    <w:rsid w:val="009F1A11"/>
    <w:rsid w:val="009F1BC0"/>
    <w:rsid w:val="009F1E08"/>
    <w:rsid w:val="009F246A"/>
    <w:rsid w:val="009F260E"/>
    <w:rsid w:val="009F267E"/>
    <w:rsid w:val="009F2BE7"/>
    <w:rsid w:val="009F2C89"/>
    <w:rsid w:val="009F2EEA"/>
    <w:rsid w:val="009F4176"/>
    <w:rsid w:val="009F5311"/>
    <w:rsid w:val="009F5D3E"/>
    <w:rsid w:val="009F6077"/>
    <w:rsid w:val="009F6F39"/>
    <w:rsid w:val="009F70BC"/>
    <w:rsid w:val="009F7299"/>
    <w:rsid w:val="009F73AC"/>
    <w:rsid w:val="009F7519"/>
    <w:rsid w:val="009F7661"/>
    <w:rsid w:val="009F7A0C"/>
    <w:rsid w:val="009F7A84"/>
    <w:rsid w:val="009F7E23"/>
    <w:rsid w:val="00A000B0"/>
    <w:rsid w:val="00A000E1"/>
    <w:rsid w:val="00A0068E"/>
    <w:rsid w:val="00A00B42"/>
    <w:rsid w:val="00A00B89"/>
    <w:rsid w:val="00A01138"/>
    <w:rsid w:val="00A014FB"/>
    <w:rsid w:val="00A01510"/>
    <w:rsid w:val="00A015D7"/>
    <w:rsid w:val="00A01718"/>
    <w:rsid w:val="00A01A1D"/>
    <w:rsid w:val="00A01DC3"/>
    <w:rsid w:val="00A02A29"/>
    <w:rsid w:val="00A02AF7"/>
    <w:rsid w:val="00A02B87"/>
    <w:rsid w:val="00A02E97"/>
    <w:rsid w:val="00A02F99"/>
    <w:rsid w:val="00A03196"/>
    <w:rsid w:val="00A03251"/>
    <w:rsid w:val="00A037A2"/>
    <w:rsid w:val="00A037D8"/>
    <w:rsid w:val="00A038FC"/>
    <w:rsid w:val="00A03ACD"/>
    <w:rsid w:val="00A03AF7"/>
    <w:rsid w:val="00A03DCF"/>
    <w:rsid w:val="00A041C5"/>
    <w:rsid w:val="00A0442D"/>
    <w:rsid w:val="00A0464D"/>
    <w:rsid w:val="00A046A6"/>
    <w:rsid w:val="00A04970"/>
    <w:rsid w:val="00A04BDD"/>
    <w:rsid w:val="00A05211"/>
    <w:rsid w:val="00A05FC4"/>
    <w:rsid w:val="00A06574"/>
    <w:rsid w:val="00A07081"/>
    <w:rsid w:val="00A0724B"/>
    <w:rsid w:val="00A07387"/>
    <w:rsid w:val="00A0745E"/>
    <w:rsid w:val="00A07696"/>
    <w:rsid w:val="00A077A4"/>
    <w:rsid w:val="00A07828"/>
    <w:rsid w:val="00A07C14"/>
    <w:rsid w:val="00A07EB7"/>
    <w:rsid w:val="00A100FD"/>
    <w:rsid w:val="00A1014A"/>
    <w:rsid w:val="00A101E4"/>
    <w:rsid w:val="00A105F1"/>
    <w:rsid w:val="00A10C91"/>
    <w:rsid w:val="00A10E99"/>
    <w:rsid w:val="00A118ED"/>
    <w:rsid w:val="00A11A00"/>
    <w:rsid w:val="00A11F3D"/>
    <w:rsid w:val="00A126F9"/>
    <w:rsid w:val="00A128F6"/>
    <w:rsid w:val="00A12BC5"/>
    <w:rsid w:val="00A12CEA"/>
    <w:rsid w:val="00A134E4"/>
    <w:rsid w:val="00A137D0"/>
    <w:rsid w:val="00A13840"/>
    <w:rsid w:val="00A13BCE"/>
    <w:rsid w:val="00A13CA6"/>
    <w:rsid w:val="00A13CD5"/>
    <w:rsid w:val="00A13F7D"/>
    <w:rsid w:val="00A1445F"/>
    <w:rsid w:val="00A146D5"/>
    <w:rsid w:val="00A14733"/>
    <w:rsid w:val="00A14E73"/>
    <w:rsid w:val="00A14F2A"/>
    <w:rsid w:val="00A15216"/>
    <w:rsid w:val="00A152E6"/>
    <w:rsid w:val="00A154AC"/>
    <w:rsid w:val="00A15C1E"/>
    <w:rsid w:val="00A16326"/>
    <w:rsid w:val="00A17067"/>
    <w:rsid w:val="00A175A0"/>
    <w:rsid w:val="00A1782E"/>
    <w:rsid w:val="00A17AA7"/>
    <w:rsid w:val="00A17C25"/>
    <w:rsid w:val="00A17EE5"/>
    <w:rsid w:val="00A203DC"/>
    <w:rsid w:val="00A20674"/>
    <w:rsid w:val="00A20961"/>
    <w:rsid w:val="00A20BFB"/>
    <w:rsid w:val="00A20F00"/>
    <w:rsid w:val="00A20F6E"/>
    <w:rsid w:val="00A212E4"/>
    <w:rsid w:val="00A215A8"/>
    <w:rsid w:val="00A21777"/>
    <w:rsid w:val="00A2199A"/>
    <w:rsid w:val="00A21BAF"/>
    <w:rsid w:val="00A21EA3"/>
    <w:rsid w:val="00A22311"/>
    <w:rsid w:val="00A225BE"/>
    <w:rsid w:val="00A226EB"/>
    <w:rsid w:val="00A22B8A"/>
    <w:rsid w:val="00A22D42"/>
    <w:rsid w:val="00A22F21"/>
    <w:rsid w:val="00A234B5"/>
    <w:rsid w:val="00A237F4"/>
    <w:rsid w:val="00A23E7B"/>
    <w:rsid w:val="00A240B9"/>
    <w:rsid w:val="00A24190"/>
    <w:rsid w:val="00A242F2"/>
    <w:rsid w:val="00A24E28"/>
    <w:rsid w:val="00A24F8C"/>
    <w:rsid w:val="00A24F95"/>
    <w:rsid w:val="00A2544D"/>
    <w:rsid w:val="00A25CF5"/>
    <w:rsid w:val="00A25E50"/>
    <w:rsid w:val="00A2657F"/>
    <w:rsid w:val="00A267C8"/>
    <w:rsid w:val="00A26CFA"/>
    <w:rsid w:val="00A270A7"/>
    <w:rsid w:val="00A27149"/>
    <w:rsid w:val="00A276A6"/>
    <w:rsid w:val="00A27A60"/>
    <w:rsid w:val="00A27C48"/>
    <w:rsid w:val="00A27D70"/>
    <w:rsid w:val="00A27EF7"/>
    <w:rsid w:val="00A309BC"/>
    <w:rsid w:val="00A30A1E"/>
    <w:rsid w:val="00A30BD2"/>
    <w:rsid w:val="00A30DBC"/>
    <w:rsid w:val="00A30E15"/>
    <w:rsid w:val="00A310D2"/>
    <w:rsid w:val="00A31186"/>
    <w:rsid w:val="00A31438"/>
    <w:rsid w:val="00A317A9"/>
    <w:rsid w:val="00A31C01"/>
    <w:rsid w:val="00A31CF2"/>
    <w:rsid w:val="00A31EAF"/>
    <w:rsid w:val="00A32118"/>
    <w:rsid w:val="00A32134"/>
    <w:rsid w:val="00A3213E"/>
    <w:rsid w:val="00A32215"/>
    <w:rsid w:val="00A325D4"/>
    <w:rsid w:val="00A329B6"/>
    <w:rsid w:val="00A32A22"/>
    <w:rsid w:val="00A32C23"/>
    <w:rsid w:val="00A32C58"/>
    <w:rsid w:val="00A3300F"/>
    <w:rsid w:val="00A335F4"/>
    <w:rsid w:val="00A33CFF"/>
    <w:rsid w:val="00A33E93"/>
    <w:rsid w:val="00A33FEF"/>
    <w:rsid w:val="00A3407D"/>
    <w:rsid w:val="00A340A8"/>
    <w:rsid w:val="00A34ABE"/>
    <w:rsid w:val="00A34E07"/>
    <w:rsid w:val="00A3505A"/>
    <w:rsid w:val="00A352E3"/>
    <w:rsid w:val="00A3586B"/>
    <w:rsid w:val="00A35A13"/>
    <w:rsid w:val="00A360AF"/>
    <w:rsid w:val="00A36197"/>
    <w:rsid w:val="00A362FE"/>
    <w:rsid w:val="00A3653B"/>
    <w:rsid w:val="00A3673E"/>
    <w:rsid w:val="00A36AA4"/>
    <w:rsid w:val="00A36D69"/>
    <w:rsid w:val="00A370CD"/>
    <w:rsid w:val="00A371D1"/>
    <w:rsid w:val="00A37213"/>
    <w:rsid w:val="00A374FB"/>
    <w:rsid w:val="00A402EE"/>
    <w:rsid w:val="00A40569"/>
    <w:rsid w:val="00A40DDC"/>
    <w:rsid w:val="00A40F92"/>
    <w:rsid w:val="00A41161"/>
    <w:rsid w:val="00A4142B"/>
    <w:rsid w:val="00A42990"/>
    <w:rsid w:val="00A42ABF"/>
    <w:rsid w:val="00A42DB2"/>
    <w:rsid w:val="00A42F5D"/>
    <w:rsid w:val="00A4301B"/>
    <w:rsid w:val="00A4327A"/>
    <w:rsid w:val="00A43B8F"/>
    <w:rsid w:val="00A43FEB"/>
    <w:rsid w:val="00A443DF"/>
    <w:rsid w:val="00A443F9"/>
    <w:rsid w:val="00A4472A"/>
    <w:rsid w:val="00A448EC"/>
    <w:rsid w:val="00A44A49"/>
    <w:rsid w:val="00A44A68"/>
    <w:rsid w:val="00A44CB7"/>
    <w:rsid w:val="00A45005"/>
    <w:rsid w:val="00A4529A"/>
    <w:rsid w:val="00A45366"/>
    <w:rsid w:val="00A457C1"/>
    <w:rsid w:val="00A45939"/>
    <w:rsid w:val="00A45978"/>
    <w:rsid w:val="00A45D88"/>
    <w:rsid w:val="00A45F66"/>
    <w:rsid w:val="00A463DF"/>
    <w:rsid w:val="00A46F37"/>
    <w:rsid w:val="00A47183"/>
    <w:rsid w:val="00A477D8"/>
    <w:rsid w:val="00A47B01"/>
    <w:rsid w:val="00A50333"/>
    <w:rsid w:val="00A50A2B"/>
    <w:rsid w:val="00A522CF"/>
    <w:rsid w:val="00A52302"/>
    <w:rsid w:val="00A5273A"/>
    <w:rsid w:val="00A5288A"/>
    <w:rsid w:val="00A52BA6"/>
    <w:rsid w:val="00A53131"/>
    <w:rsid w:val="00A5339A"/>
    <w:rsid w:val="00A53A0B"/>
    <w:rsid w:val="00A53D07"/>
    <w:rsid w:val="00A5454E"/>
    <w:rsid w:val="00A54BDA"/>
    <w:rsid w:val="00A54DA3"/>
    <w:rsid w:val="00A54F24"/>
    <w:rsid w:val="00A5536B"/>
    <w:rsid w:val="00A557BB"/>
    <w:rsid w:val="00A55902"/>
    <w:rsid w:val="00A55CAC"/>
    <w:rsid w:val="00A56A7D"/>
    <w:rsid w:val="00A56AA5"/>
    <w:rsid w:val="00A56D19"/>
    <w:rsid w:val="00A573E6"/>
    <w:rsid w:val="00A57559"/>
    <w:rsid w:val="00A576F0"/>
    <w:rsid w:val="00A57956"/>
    <w:rsid w:val="00A57B49"/>
    <w:rsid w:val="00A602FB"/>
    <w:rsid w:val="00A606CB"/>
    <w:rsid w:val="00A60949"/>
    <w:rsid w:val="00A6105A"/>
    <w:rsid w:val="00A61419"/>
    <w:rsid w:val="00A61B40"/>
    <w:rsid w:val="00A61DD0"/>
    <w:rsid w:val="00A61FB7"/>
    <w:rsid w:val="00A62073"/>
    <w:rsid w:val="00A62270"/>
    <w:rsid w:val="00A628B0"/>
    <w:rsid w:val="00A62A85"/>
    <w:rsid w:val="00A62EE2"/>
    <w:rsid w:val="00A63167"/>
    <w:rsid w:val="00A6320B"/>
    <w:rsid w:val="00A63259"/>
    <w:rsid w:val="00A6382C"/>
    <w:rsid w:val="00A639F7"/>
    <w:rsid w:val="00A63C71"/>
    <w:rsid w:val="00A642C2"/>
    <w:rsid w:val="00A64AA4"/>
    <w:rsid w:val="00A64BF0"/>
    <w:rsid w:val="00A64C7B"/>
    <w:rsid w:val="00A64CFA"/>
    <w:rsid w:val="00A65060"/>
    <w:rsid w:val="00A6506A"/>
    <w:rsid w:val="00A655F9"/>
    <w:rsid w:val="00A65924"/>
    <w:rsid w:val="00A659D3"/>
    <w:rsid w:val="00A65EBD"/>
    <w:rsid w:val="00A65FD5"/>
    <w:rsid w:val="00A66043"/>
    <w:rsid w:val="00A661D6"/>
    <w:rsid w:val="00A6676F"/>
    <w:rsid w:val="00A66F29"/>
    <w:rsid w:val="00A67709"/>
    <w:rsid w:val="00A678E3"/>
    <w:rsid w:val="00A67DF2"/>
    <w:rsid w:val="00A67ED9"/>
    <w:rsid w:val="00A7014C"/>
    <w:rsid w:val="00A701A3"/>
    <w:rsid w:val="00A70728"/>
    <w:rsid w:val="00A70796"/>
    <w:rsid w:val="00A7096A"/>
    <w:rsid w:val="00A70AD0"/>
    <w:rsid w:val="00A70AF3"/>
    <w:rsid w:val="00A70DE7"/>
    <w:rsid w:val="00A7111D"/>
    <w:rsid w:val="00A72494"/>
    <w:rsid w:val="00A7287E"/>
    <w:rsid w:val="00A7287F"/>
    <w:rsid w:val="00A72EA3"/>
    <w:rsid w:val="00A72F7B"/>
    <w:rsid w:val="00A735C5"/>
    <w:rsid w:val="00A73636"/>
    <w:rsid w:val="00A73735"/>
    <w:rsid w:val="00A73762"/>
    <w:rsid w:val="00A737D9"/>
    <w:rsid w:val="00A7381A"/>
    <w:rsid w:val="00A73DD5"/>
    <w:rsid w:val="00A7498C"/>
    <w:rsid w:val="00A74EB8"/>
    <w:rsid w:val="00A74F2F"/>
    <w:rsid w:val="00A7504F"/>
    <w:rsid w:val="00A7511C"/>
    <w:rsid w:val="00A7528A"/>
    <w:rsid w:val="00A75C64"/>
    <w:rsid w:val="00A75E78"/>
    <w:rsid w:val="00A75F3C"/>
    <w:rsid w:val="00A765CE"/>
    <w:rsid w:val="00A7665E"/>
    <w:rsid w:val="00A7668F"/>
    <w:rsid w:val="00A76D14"/>
    <w:rsid w:val="00A77124"/>
    <w:rsid w:val="00A773ED"/>
    <w:rsid w:val="00A77414"/>
    <w:rsid w:val="00A77841"/>
    <w:rsid w:val="00A77A7E"/>
    <w:rsid w:val="00A77B0B"/>
    <w:rsid w:val="00A77EBB"/>
    <w:rsid w:val="00A805E2"/>
    <w:rsid w:val="00A80CFD"/>
    <w:rsid w:val="00A80DE2"/>
    <w:rsid w:val="00A81007"/>
    <w:rsid w:val="00A81493"/>
    <w:rsid w:val="00A81F69"/>
    <w:rsid w:val="00A82544"/>
    <w:rsid w:val="00A825AB"/>
    <w:rsid w:val="00A82A95"/>
    <w:rsid w:val="00A82D86"/>
    <w:rsid w:val="00A83089"/>
    <w:rsid w:val="00A83490"/>
    <w:rsid w:val="00A8402F"/>
    <w:rsid w:val="00A8414F"/>
    <w:rsid w:val="00A8445F"/>
    <w:rsid w:val="00A84725"/>
    <w:rsid w:val="00A8488A"/>
    <w:rsid w:val="00A84B72"/>
    <w:rsid w:val="00A84BD8"/>
    <w:rsid w:val="00A84BDB"/>
    <w:rsid w:val="00A84CD6"/>
    <w:rsid w:val="00A84F8F"/>
    <w:rsid w:val="00A85007"/>
    <w:rsid w:val="00A85205"/>
    <w:rsid w:val="00A85B92"/>
    <w:rsid w:val="00A863E7"/>
    <w:rsid w:val="00A86405"/>
    <w:rsid w:val="00A86B90"/>
    <w:rsid w:val="00A86EC4"/>
    <w:rsid w:val="00A87094"/>
    <w:rsid w:val="00A871CA"/>
    <w:rsid w:val="00A87525"/>
    <w:rsid w:val="00A8762F"/>
    <w:rsid w:val="00A8780A"/>
    <w:rsid w:val="00A87C9E"/>
    <w:rsid w:val="00A87DC2"/>
    <w:rsid w:val="00A903F3"/>
    <w:rsid w:val="00A905A0"/>
    <w:rsid w:val="00A90677"/>
    <w:rsid w:val="00A9095B"/>
    <w:rsid w:val="00A90CF2"/>
    <w:rsid w:val="00A91011"/>
    <w:rsid w:val="00A911DD"/>
    <w:rsid w:val="00A911F3"/>
    <w:rsid w:val="00A914D2"/>
    <w:rsid w:val="00A916D7"/>
    <w:rsid w:val="00A9185C"/>
    <w:rsid w:val="00A91B4E"/>
    <w:rsid w:val="00A91C65"/>
    <w:rsid w:val="00A91D61"/>
    <w:rsid w:val="00A91DFF"/>
    <w:rsid w:val="00A92167"/>
    <w:rsid w:val="00A9218D"/>
    <w:rsid w:val="00A925C9"/>
    <w:rsid w:val="00A92B63"/>
    <w:rsid w:val="00A93189"/>
    <w:rsid w:val="00A93442"/>
    <w:rsid w:val="00A9350C"/>
    <w:rsid w:val="00A9353A"/>
    <w:rsid w:val="00A93570"/>
    <w:rsid w:val="00A93718"/>
    <w:rsid w:val="00A93A25"/>
    <w:rsid w:val="00A93C92"/>
    <w:rsid w:val="00A93D02"/>
    <w:rsid w:val="00A94178"/>
    <w:rsid w:val="00A9489C"/>
    <w:rsid w:val="00A948AD"/>
    <w:rsid w:val="00A9499C"/>
    <w:rsid w:val="00A95114"/>
    <w:rsid w:val="00A952D5"/>
    <w:rsid w:val="00A9577A"/>
    <w:rsid w:val="00A9593D"/>
    <w:rsid w:val="00A95B3A"/>
    <w:rsid w:val="00A960A2"/>
    <w:rsid w:val="00A96491"/>
    <w:rsid w:val="00A96616"/>
    <w:rsid w:val="00A96983"/>
    <w:rsid w:val="00A96AC0"/>
    <w:rsid w:val="00A96B09"/>
    <w:rsid w:val="00A96FCC"/>
    <w:rsid w:val="00A97BBC"/>
    <w:rsid w:val="00AA030A"/>
    <w:rsid w:val="00AA049D"/>
    <w:rsid w:val="00AA0546"/>
    <w:rsid w:val="00AA1150"/>
    <w:rsid w:val="00AA1200"/>
    <w:rsid w:val="00AA1519"/>
    <w:rsid w:val="00AA15C5"/>
    <w:rsid w:val="00AA199E"/>
    <w:rsid w:val="00AA1DD1"/>
    <w:rsid w:val="00AA2228"/>
    <w:rsid w:val="00AA2328"/>
    <w:rsid w:val="00AA26BC"/>
    <w:rsid w:val="00AA29C4"/>
    <w:rsid w:val="00AA2B3B"/>
    <w:rsid w:val="00AA2EF5"/>
    <w:rsid w:val="00AA2F00"/>
    <w:rsid w:val="00AA31D4"/>
    <w:rsid w:val="00AA3374"/>
    <w:rsid w:val="00AA383C"/>
    <w:rsid w:val="00AA42F3"/>
    <w:rsid w:val="00AA44EE"/>
    <w:rsid w:val="00AA4603"/>
    <w:rsid w:val="00AA4E5F"/>
    <w:rsid w:val="00AA4FAB"/>
    <w:rsid w:val="00AA55A1"/>
    <w:rsid w:val="00AA5E8F"/>
    <w:rsid w:val="00AA6590"/>
    <w:rsid w:val="00AA660C"/>
    <w:rsid w:val="00AA7666"/>
    <w:rsid w:val="00AA7837"/>
    <w:rsid w:val="00AB0270"/>
    <w:rsid w:val="00AB059B"/>
    <w:rsid w:val="00AB087D"/>
    <w:rsid w:val="00AB120C"/>
    <w:rsid w:val="00AB12DA"/>
    <w:rsid w:val="00AB12F5"/>
    <w:rsid w:val="00AB1405"/>
    <w:rsid w:val="00AB14F3"/>
    <w:rsid w:val="00AB15F6"/>
    <w:rsid w:val="00AB184A"/>
    <w:rsid w:val="00AB1E97"/>
    <w:rsid w:val="00AB20D7"/>
    <w:rsid w:val="00AB29FF"/>
    <w:rsid w:val="00AB2A4C"/>
    <w:rsid w:val="00AB2B45"/>
    <w:rsid w:val="00AB2F89"/>
    <w:rsid w:val="00AB31FA"/>
    <w:rsid w:val="00AB33C0"/>
    <w:rsid w:val="00AB34AC"/>
    <w:rsid w:val="00AB35DC"/>
    <w:rsid w:val="00AB3732"/>
    <w:rsid w:val="00AB3F97"/>
    <w:rsid w:val="00AB3FE4"/>
    <w:rsid w:val="00AB4558"/>
    <w:rsid w:val="00AB4940"/>
    <w:rsid w:val="00AB511E"/>
    <w:rsid w:val="00AB51AF"/>
    <w:rsid w:val="00AB5C6D"/>
    <w:rsid w:val="00AB5D40"/>
    <w:rsid w:val="00AB5F7C"/>
    <w:rsid w:val="00AB61F2"/>
    <w:rsid w:val="00AB6A86"/>
    <w:rsid w:val="00AB6B7C"/>
    <w:rsid w:val="00AB6C36"/>
    <w:rsid w:val="00AB6C84"/>
    <w:rsid w:val="00AB6DF1"/>
    <w:rsid w:val="00AB6F93"/>
    <w:rsid w:val="00AB71A9"/>
    <w:rsid w:val="00AB765C"/>
    <w:rsid w:val="00AB76BA"/>
    <w:rsid w:val="00AB78AD"/>
    <w:rsid w:val="00AB78B7"/>
    <w:rsid w:val="00AB78DA"/>
    <w:rsid w:val="00AC07DF"/>
    <w:rsid w:val="00AC0AB4"/>
    <w:rsid w:val="00AC0BB8"/>
    <w:rsid w:val="00AC1306"/>
    <w:rsid w:val="00AC1EE2"/>
    <w:rsid w:val="00AC20DB"/>
    <w:rsid w:val="00AC27E8"/>
    <w:rsid w:val="00AC2D08"/>
    <w:rsid w:val="00AC2F3A"/>
    <w:rsid w:val="00AC354C"/>
    <w:rsid w:val="00AC358E"/>
    <w:rsid w:val="00AC3758"/>
    <w:rsid w:val="00AC41F1"/>
    <w:rsid w:val="00AC45BB"/>
    <w:rsid w:val="00AC4831"/>
    <w:rsid w:val="00AC4AEC"/>
    <w:rsid w:val="00AC4DB1"/>
    <w:rsid w:val="00AC507E"/>
    <w:rsid w:val="00AC5383"/>
    <w:rsid w:val="00AC5608"/>
    <w:rsid w:val="00AC599D"/>
    <w:rsid w:val="00AC5F21"/>
    <w:rsid w:val="00AC5FE3"/>
    <w:rsid w:val="00AC6100"/>
    <w:rsid w:val="00AC6847"/>
    <w:rsid w:val="00AC69AF"/>
    <w:rsid w:val="00AC6EFA"/>
    <w:rsid w:val="00AC71EC"/>
    <w:rsid w:val="00AC792D"/>
    <w:rsid w:val="00AC7935"/>
    <w:rsid w:val="00AC7942"/>
    <w:rsid w:val="00AD03DD"/>
    <w:rsid w:val="00AD050F"/>
    <w:rsid w:val="00AD0D9D"/>
    <w:rsid w:val="00AD0FEB"/>
    <w:rsid w:val="00AD12AB"/>
    <w:rsid w:val="00AD1494"/>
    <w:rsid w:val="00AD1711"/>
    <w:rsid w:val="00AD188D"/>
    <w:rsid w:val="00AD1A38"/>
    <w:rsid w:val="00AD1B67"/>
    <w:rsid w:val="00AD3B72"/>
    <w:rsid w:val="00AD3C37"/>
    <w:rsid w:val="00AD3D19"/>
    <w:rsid w:val="00AD3FC3"/>
    <w:rsid w:val="00AD401D"/>
    <w:rsid w:val="00AD4276"/>
    <w:rsid w:val="00AD4675"/>
    <w:rsid w:val="00AD4720"/>
    <w:rsid w:val="00AD4E9A"/>
    <w:rsid w:val="00AD4F3C"/>
    <w:rsid w:val="00AD503A"/>
    <w:rsid w:val="00AD56B7"/>
    <w:rsid w:val="00AD58E8"/>
    <w:rsid w:val="00AD5D86"/>
    <w:rsid w:val="00AD60AB"/>
    <w:rsid w:val="00AD60E5"/>
    <w:rsid w:val="00AD655B"/>
    <w:rsid w:val="00AD6582"/>
    <w:rsid w:val="00AD6991"/>
    <w:rsid w:val="00AD6FA7"/>
    <w:rsid w:val="00AD7151"/>
    <w:rsid w:val="00AD72B4"/>
    <w:rsid w:val="00AD7692"/>
    <w:rsid w:val="00AD7A99"/>
    <w:rsid w:val="00AD7AB4"/>
    <w:rsid w:val="00AD7C52"/>
    <w:rsid w:val="00AD7DA0"/>
    <w:rsid w:val="00AE0052"/>
    <w:rsid w:val="00AE0444"/>
    <w:rsid w:val="00AE0653"/>
    <w:rsid w:val="00AE0B0D"/>
    <w:rsid w:val="00AE1186"/>
    <w:rsid w:val="00AE11DA"/>
    <w:rsid w:val="00AE1282"/>
    <w:rsid w:val="00AE1393"/>
    <w:rsid w:val="00AE13F0"/>
    <w:rsid w:val="00AE1743"/>
    <w:rsid w:val="00AE1895"/>
    <w:rsid w:val="00AE1D00"/>
    <w:rsid w:val="00AE1D96"/>
    <w:rsid w:val="00AE2047"/>
    <w:rsid w:val="00AE259D"/>
    <w:rsid w:val="00AE25D7"/>
    <w:rsid w:val="00AE2637"/>
    <w:rsid w:val="00AE2857"/>
    <w:rsid w:val="00AE2C77"/>
    <w:rsid w:val="00AE2DBC"/>
    <w:rsid w:val="00AE2E42"/>
    <w:rsid w:val="00AE31BB"/>
    <w:rsid w:val="00AE389B"/>
    <w:rsid w:val="00AE41DB"/>
    <w:rsid w:val="00AE4713"/>
    <w:rsid w:val="00AE4750"/>
    <w:rsid w:val="00AE4C4A"/>
    <w:rsid w:val="00AE5BF7"/>
    <w:rsid w:val="00AE5F9F"/>
    <w:rsid w:val="00AE5FB3"/>
    <w:rsid w:val="00AE6090"/>
    <w:rsid w:val="00AE6311"/>
    <w:rsid w:val="00AE714F"/>
    <w:rsid w:val="00AE7727"/>
    <w:rsid w:val="00AE78E2"/>
    <w:rsid w:val="00AE79B5"/>
    <w:rsid w:val="00AE7B9D"/>
    <w:rsid w:val="00AE7CFB"/>
    <w:rsid w:val="00AF0054"/>
    <w:rsid w:val="00AF0169"/>
    <w:rsid w:val="00AF134F"/>
    <w:rsid w:val="00AF14A1"/>
    <w:rsid w:val="00AF1525"/>
    <w:rsid w:val="00AF1687"/>
    <w:rsid w:val="00AF18AF"/>
    <w:rsid w:val="00AF1CF3"/>
    <w:rsid w:val="00AF2779"/>
    <w:rsid w:val="00AF28F5"/>
    <w:rsid w:val="00AF2B41"/>
    <w:rsid w:val="00AF2C17"/>
    <w:rsid w:val="00AF3438"/>
    <w:rsid w:val="00AF3792"/>
    <w:rsid w:val="00AF3C8D"/>
    <w:rsid w:val="00AF4834"/>
    <w:rsid w:val="00AF485D"/>
    <w:rsid w:val="00AF48DE"/>
    <w:rsid w:val="00AF4D1A"/>
    <w:rsid w:val="00AF4DDF"/>
    <w:rsid w:val="00AF549F"/>
    <w:rsid w:val="00AF593B"/>
    <w:rsid w:val="00AF598C"/>
    <w:rsid w:val="00AF5F8F"/>
    <w:rsid w:val="00AF6771"/>
    <w:rsid w:val="00AF6808"/>
    <w:rsid w:val="00AF6CC4"/>
    <w:rsid w:val="00AF74A7"/>
    <w:rsid w:val="00AF79F1"/>
    <w:rsid w:val="00AF7D99"/>
    <w:rsid w:val="00AF7EA5"/>
    <w:rsid w:val="00AF7FB4"/>
    <w:rsid w:val="00B00167"/>
    <w:rsid w:val="00B0043C"/>
    <w:rsid w:val="00B00651"/>
    <w:rsid w:val="00B01D25"/>
    <w:rsid w:val="00B01E5B"/>
    <w:rsid w:val="00B01EB3"/>
    <w:rsid w:val="00B0204B"/>
    <w:rsid w:val="00B02471"/>
    <w:rsid w:val="00B02C2E"/>
    <w:rsid w:val="00B02E6B"/>
    <w:rsid w:val="00B0386A"/>
    <w:rsid w:val="00B03903"/>
    <w:rsid w:val="00B03CE3"/>
    <w:rsid w:val="00B04467"/>
    <w:rsid w:val="00B04488"/>
    <w:rsid w:val="00B04548"/>
    <w:rsid w:val="00B04690"/>
    <w:rsid w:val="00B046AC"/>
    <w:rsid w:val="00B046B5"/>
    <w:rsid w:val="00B046F9"/>
    <w:rsid w:val="00B0472F"/>
    <w:rsid w:val="00B047DB"/>
    <w:rsid w:val="00B04D34"/>
    <w:rsid w:val="00B0539B"/>
    <w:rsid w:val="00B05402"/>
    <w:rsid w:val="00B0544E"/>
    <w:rsid w:val="00B054A9"/>
    <w:rsid w:val="00B05AE7"/>
    <w:rsid w:val="00B06479"/>
    <w:rsid w:val="00B06651"/>
    <w:rsid w:val="00B06A0B"/>
    <w:rsid w:val="00B06CAB"/>
    <w:rsid w:val="00B0706A"/>
    <w:rsid w:val="00B07228"/>
    <w:rsid w:val="00B07403"/>
    <w:rsid w:val="00B077E5"/>
    <w:rsid w:val="00B07D1D"/>
    <w:rsid w:val="00B07E6C"/>
    <w:rsid w:val="00B07ED9"/>
    <w:rsid w:val="00B07EEF"/>
    <w:rsid w:val="00B10248"/>
    <w:rsid w:val="00B10292"/>
    <w:rsid w:val="00B103B6"/>
    <w:rsid w:val="00B10A15"/>
    <w:rsid w:val="00B10ACC"/>
    <w:rsid w:val="00B10F3A"/>
    <w:rsid w:val="00B11623"/>
    <w:rsid w:val="00B12209"/>
    <w:rsid w:val="00B124A0"/>
    <w:rsid w:val="00B128FC"/>
    <w:rsid w:val="00B12B5A"/>
    <w:rsid w:val="00B12D92"/>
    <w:rsid w:val="00B12FD1"/>
    <w:rsid w:val="00B13534"/>
    <w:rsid w:val="00B13539"/>
    <w:rsid w:val="00B13653"/>
    <w:rsid w:val="00B1380E"/>
    <w:rsid w:val="00B1418F"/>
    <w:rsid w:val="00B143A1"/>
    <w:rsid w:val="00B14487"/>
    <w:rsid w:val="00B145D2"/>
    <w:rsid w:val="00B1494E"/>
    <w:rsid w:val="00B14D81"/>
    <w:rsid w:val="00B15131"/>
    <w:rsid w:val="00B15807"/>
    <w:rsid w:val="00B15D84"/>
    <w:rsid w:val="00B161F9"/>
    <w:rsid w:val="00B16648"/>
    <w:rsid w:val="00B169A7"/>
    <w:rsid w:val="00B1705E"/>
    <w:rsid w:val="00B17362"/>
    <w:rsid w:val="00B17697"/>
    <w:rsid w:val="00B17E2F"/>
    <w:rsid w:val="00B20254"/>
    <w:rsid w:val="00B203F0"/>
    <w:rsid w:val="00B2066F"/>
    <w:rsid w:val="00B207C3"/>
    <w:rsid w:val="00B207F1"/>
    <w:rsid w:val="00B20C49"/>
    <w:rsid w:val="00B20D97"/>
    <w:rsid w:val="00B20F88"/>
    <w:rsid w:val="00B21022"/>
    <w:rsid w:val="00B2161C"/>
    <w:rsid w:val="00B21806"/>
    <w:rsid w:val="00B21B59"/>
    <w:rsid w:val="00B22064"/>
    <w:rsid w:val="00B22123"/>
    <w:rsid w:val="00B22397"/>
    <w:rsid w:val="00B224FB"/>
    <w:rsid w:val="00B22795"/>
    <w:rsid w:val="00B22F30"/>
    <w:rsid w:val="00B23092"/>
    <w:rsid w:val="00B232E3"/>
    <w:rsid w:val="00B2332D"/>
    <w:rsid w:val="00B23576"/>
    <w:rsid w:val="00B23725"/>
    <w:rsid w:val="00B238D4"/>
    <w:rsid w:val="00B239BA"/>
    <w:rsid w:val="00B23AE9"/>
    <w:rsid w:val="00B240B2"/>
    <w:rsid w:val="00B24159"/>
    <w:rsid w:val="00B246F0"/>
    <w:rsid w:val="00B247ED"/>
    <w:rsid w:val="00B2521B"/>
    <w:rsid w:val="00B25297"/>
    <w:rsid w:val="00B25441"/>
    <w:rsid w:val="00B25645"/>
    <w:rsid w:val="00B256C9"/>
    <w:rsid w:val="00B25947"/>
    <w:rsid w:val="00B259DB"/>
    <w:rsid w:val="00B263C6"/>
    <w:rsid w:val="00B266CD"/>
    <w:rsid w:val="00B26A01"/>
    <w:rsid w:val="00B26CBA"/>
    <w:rsid w:val="00B27217"/>
    <w:rsid w:val="00B27344"/>
    <w:rsid w:val="00B27910"/>
    <w:rsid w:val="00B27960"/>
    <w:rsid w:val="00B279E9"/>
    <w:rsid w:val="00B27B09"/>
    <w:rsid w:val="00B30415"/>
    <w:rsid w:val="00B30441"/>
    <w:rsid w:val="00B30CEE"/>
    <w:rsid w:val="00B31857"/>
    <w:rsid w:val="00B31867"/>
    <w:rsid w:val="00B31B64"/>
    <w:rsid w:val="00B31EAE"/>
    <w:rsid w:val="00B321F7"/>
    <w:rsid w:val="00B32327"/>
    <w:rsid w:val="00B32372"/>
    <w:rsid w:val="00B323FA"/>
    <w:rsid w:val="00B3267A"/>
    <w:rsid w:val="00B33054"/>
    <w:rsid w:val="00B3320D"/>
    <w:rsid w:val="00B336E1"/>
    <w:rsid w:val="00B337F8"/>
    <w:rsid w:val="00B3397A"/>
    <w:rsid w:val="00B339E2"/>
    <w:rsid w:val="00B33F5F"/>
    <w:rsid w:val="00B34110"/>
    <w:rsid w:val="00B34368"/>
    <w:rsid w:val="00B34801"/>
    <w:rsid w:val="00B34866"/>
    <w:rsid w:val="00B34E25"/>
    <w:rsid w:val="00B3524E"/>
    <w:rsid w:val="00B35590"/>
    <w:rsid w:val="00B35625"/>
    <w:rsid w:val="00B35ACA"/>
    <w:rsid w:val="00B35F5D"/>
    <w:rsid w:val="00B3613B"/>
    <w:rsid w:val="00B36658"/>
    <w:rsid w:val="00B366D3"/>
    <w:rsid w:val="00B3679D"/>
    <w:rsid w:val="00B368FA"/>
    <w:rsid w:val="00B369E1"/>
    <w:rsid w:val="00B36D1E"/>
    <w:rsid w:val="00B36FCA"/>
    <w:rsid w:val="00B3726E"/>
    <w:rsid w:val="00B372D1"/>
    <w:rsid w:val="00B379D9"/>
    <w:rsid w:val="00B37D43"/>
    <w:rsid w:val="00B37DA9"/>
    <w:rsid w:val="00B40319"/>
    <w:rsid w:val="00B40443"/>
    <w:rsid w:val="00B404C1"/>
    <w:rsid w:val="00B409D2"/>
    <w:rsid w:val="00B40B03"/>
    <w:rsid w:val="00B40D76"/>
    <w:rsid w:val="00B40F69"/>
    <w:rsid w:val="00B410DC"/>
    <w:rsid w:val="00B41127"/>
    <w:rsid w:val="00B41162"/>
    <w:rsid w:val="00B41272"/>
    <w:rsid w:val="00B414CA"/>
    <w:rsid w:val="00B41509"/>
    <w:rsid w:val="00B415BF"/>
    <w:rsid w:val="00B415D6"/>
    <w:rsid w:val="00B4182A"/>
    <w:rsid w:val="00B418C2"/>
    <w:rsid w:val="00B41C97"/>
    <w:rsid w:val="00B4214E"/>
    <w:rsid w:val="00B42428"/>
    <w:rsid w:val="00B42625"/>
    <w:rsid w:val="00B42A34"/>
    <w:rsid w:val="00B42D6F"/>
    <w:rsid w:val="00B431C2"/>
    <w:rsid w:val="00B433A9"/>
    <w:rsid w:val="00B435FB"/>
    <w:rsid w:val="00B436F8"/>
    <w:rsid w:val="00B43750"/>
    <w:rsid w:val="00B4375B"/>
    <w:rsid w:val="00B43816"/>
    <w:rsid w:val="00B43D63"/>
    <w:rsid w:val="00B43E14"/>
    <w:rsid w:val="00B441BF"/>
    <w:rsid w:val="00B441CD"/>
    <w:rsid w:val="00B446E9"/>
    <w:rsid w:val="00B4498F"/>
    <w:rsid w:val="00B44E2B"/>
    <w:rsid w:val="00B44E71"/>
    <w:rsid w:val="00B45292"/>
    <w:rsid w:val="00B45392"/>
    <w:rsid w:val="00B46097"/>
    <w:rsid w:val="00B465DB"/>
    <w:rsid w:val="00B46918"/>
    <w:rsid w:val="00B46A75"/>
    <w:rsid w:val="00B46C35"/>
    <w:rsid w:val="00B46D78"/>
    <w:rsid w:val="00B47143"/>
    <w:rsid w:val="00B4785F"/>
    <w:rsid w:val="00B47AF2"/>
    <w:rsid w:val="00B501B8"/>
    <w:rsid w:val="00B502BA"/>
    <w:rsid w:val="00B504F2"/>
    <w:rsid w:val="00B50626"/>
    <w:rsid w:val="00B506B4"/>
    <w:rsid w:val="00B50715"/>
    <w:rsid w:val="00B5127B"/>
    <w:rsid w:val="00B51357"/>
    <w:rsid w:val="00B5144D"/>
    <w:rsid w:val="00B51D77"/>
    <w:rsid w:val="00B51EAE"/>
    <w:rsid w:val="00B522C9"/>
    <w:rsid w:val="00B5234A"/>
    <w:rsid w:val="00B527BE"/>
    <w:rsid w:val="00B52A01"/>
    <w:rsid w:val="00B52A0C"/>
    <w:rsid w:val="00B52A71"/>
    <w:rsid w:val="00B52CC9"/>
    <w:rsid w:val="00B52E8A"/>
    <w:rsid w:val="00B53282"/>
    <w:rsid w:val="00B532ED"/>
    <w:rsid w:val="00B53422"/>
    <w:rsid w:val="00B53719"/>
    <w:rsid w:val="00B53D00"/>
    <w:rsid w:val="00B53FA3"/>
    <w:rsid w:val="00B5457B"/>
    <w:rsid w:val="00B54582"/>
    <w:rsid w:val="00B545A1"/>
    <w:rsid w:val="00B5474A"/>
    <w:rsid w:val="00B549FE"/>
    <w:rsid w:val="00B55128"/>
    <w:rsid w:val="00B553D8"/>
    <w:rsid w:val="00B559A8"/>
    <w:rsid w:val="00B562FE"/>
    <w:rsid w:val="00B5637D"/>
    <w:rsid w:val="00B5688E"/>
    <w:rsid w:val="00B56DC1"/>
    <w:rsid w:val="00B573E4"/>
    <w:rsid w:val="00B576AE"/>
    <w:rsid w:val="00B57CC2"/>
    <w:rsid w:val="00B60252"/>
    <w:rsid w:val="00B60308"/>
    <w:rsid w:val="00B604C6"/>
    <w:rsid w:val="00B6090F"/>
    <w:rsid w:val="00B60A00"/>
    <w:rsid w:val="00B60A1E"/>
    <w:rsid w:val="00B6102D"/>
    <w:rsid w:val="00B61B3A"/>
    <w:rsid w:val="00B61B8D"/>
    <w:rsid w:val="00B62849"/>
    <w:rsid w:val="00B628FD"/>
    <w:rsid w:val="00B62E01"/>
    <w:rsid w:val="00B6318D"/>
    <w:rsid w:val="00B63306"/>
    <w:rsid w:val="00B635F5"/>
    <w:rsid w:val="00B636C0"/>
    <w:rsid w:val="00B638CC"/>
    <w:rsid w:val="00B642F9"/>
    <w:rsid w:val="00B64587"/>
    <w:rsid w:val="00B6469C"/>
    <w:rsid w:val="00B64D33"/>
    <w:rsid w:val="00B64D3E"/>
    <w:rsid w:val="00B64F52"/>
    <w:rsid w:val="00B6531A"/>
    <w:rsid w:val="00B65729"/>
    <w:rsid w:val="00B65980"/>
    <w:rsid w:val="00B65B2D"/>
    <w:rsid w:val="00B670E7"/>
    <w:rsid w:val="00B67435"/>
    <w:rsid w:val="00B676DA"/>
    <w:rsid w:val="00B67916"/>
    <w:rsid w:val="00B67C98"/>
    <w:rsid w:val="00B67D6A"/>
    <w:rsid w:val="00B702C5"/>
    <w:rsid w:val="00B70522"/>
    <w:rsid w:val="00B7077C"/>
    <w:rsid w:val="00B7163A"/>
    <w:rsid w:val="00B719EE"/>
    <w:rsid w:val="00B71BC2"/>
    <w:rsid w:val="00B71CB9"/>
    <w:rsid w:val="00B726DC"/>
    <w:rsid w:val="00B72CCB"/>
    <w:rsid w:val="00B7308B"/>
    <w:rsid w:val="00B734BD"/>
    <w:rsid w:val="00B734DC"/>
    <w:rsid w:val="00B73627"/>
    <w:rsid w:val="00B73D26"/>
    <w:rsid w:val="00B7426C"/>
    <w:rsid w:val="00B74745"/>
    <w:rsid w:val="00B748AB"/>
    <w:rsid w:val="00B7490A"/>
    <w:rsid w:val="00B74ECB"/>
    <w:rsid w:val="00B74F0D"/>
    <w:rsid w:val="00B74F80"/>
    <w:rsid w:val="00B75C98"/>
    <w:rsid w:val="00B76037"/>
    <w:rsid w:val="00B76098"/>
    <w:rsid w:val="00B76D04"/>
    <w:rsid w:val="00B76E48"/>
    <w:rsid w:val="00B76EC9"/>
    <w:rsid w:val="00B76F02"/>
    <w:rsid w:val="00B77859"/>
    <w:rsid w:val="00B77C8D"/>
    <w:rsid w:val="00B8048E"/>
    <w:rsid w:val="00B8067A"/>
    <w:rsid w:val="00B8076D"/>
    <w:rsid w:val="00B80959"/>
    <w:rsid w:val="00B80BA0"/>
    <w:rsid w:val="00B80C90"/>
    <w:rsid w:val="00B81080"/>
    <w:rsid w:val="00B81886"/>
    <w:rsid w:val="00B81D29"/>
    <w:rsid w:val="00B81DC4"/>
    <w:rsid w:val="00B81E20"/>
    <w:rsid w:val="00B81EF6"/>
    <w:rsid w:val="00B824AC"/>
    <w:rsid w:val="00B824E4"/>
    <w:rsid w:val="00B8258C"/>
    <w:rsid w:val="00B82B17"/>
    <w:rsid w:val="00B82B1A"/>
    <w:rsid w:val="00B83205"/>
    <w:rsid w:val="00B83549"/>
    <w:rsid w:val="00B85446"/>
    <w:rsid w:val="00B854CA"/>
    <w:rsid w:val="00B85952"/>
    <w:rsid w:val="00B8598C"/>
    <w:rsid w:val="00B85B29"/>
    <w:rsid w:val="00B85CCF"/>
    <w:rsid w:val="00B86397"/>
    <w:rsid w:val="00B86715"/>
    <w:rsid w:val="00B867C3"/>
    <w:rsid w:val="00B86DFA"/>
    <w:rsid w:val="00B90157"/>
    <w:rsid w:val="00B901D6"/>
    <w:rsid w:val="00B9022C"/>
    <w:rsid w:val="00B904A0"/>
    <w:rsid w:val="00B904C5"/>
    <w:rsid w:val="00B9096C"/>
    <w:rsid w:val="00B90B4B"/>
    <w:rsid w:val="00B90C65"/>
    <w:rsid w:val="00B90EC2"/>
    <w:rsid w:val="00B9103B"/>
    <w:rsid w:val="00B91790"/>
    <w:rsid w:val="00B91E78"/>
    <w:rsid w:val="00B922F1"/>
    <w:rsid w:val="00B9243C"/>
    <w:rsid w:val="00B924AD"/>
    <w:rsid w:val="00B9252C"/>
    <w:rsid w:val="00B92971"/>
    <w:rsid w:val="00B933E8"/>
    <w:rsid w:val="00B935AD"/>
    <w:rsid w:val="00B935F5"/>
    <w:rsid w:val="00B93840"/>
    <w:rsid w:val="00B93A46"/>
    <w:rsid w:val="00B93B7D"/>
    <w:rsid w:val="00B93E4B"/>
    <w:rsid w:val="00B93F05"/>
    <w:rsid w:val="00B93F41"/>
    <w:rsid w:val="00B94140"/>
    <w:rsid w:val="00B94561"/>
    <w:rsid w:val="00B94A07"/>
    <w:rsid w:val="00B94C66"/>
    <w:rsid w:val="00B94E84"/>
    <w:rsid w:val="00B94FA8"/>
    <w:rsid w:val="00B95088"/>
    <w:rsid w:val="00B954B5"/>
    <w:rsid w:val="00B96153"/>
    <w:rsid w:val="00B96EED"/>
    <w:rsid w:val="00B973F1"/>
    <w:rsid w:val="00B978B8"/>
    <w:rsid w:val="00B97C8B"/>
    <w:rsid w:val="00B97CC2"/>
    <w:rsid w:val="00B97DCA"/>
    <w:rsid w:val="00B97EB2"/>
    <w:rsid w:val="00BA01AA"/>
    <w:rsid w:val="00BA0443"/>
    <w:rsid w:val="00BA06F8"/>
    <w:rsid w:val="00BA0931"/>
    <w:rsid w:val="00BA0AB6"/>
    <w:rsid w:val="00BA0E93"/>
    <w:rsid w:val="00BA12A9"/>
    <w:rsid w:val="00BA12BD"/>
    <w:rsid w:val="00BA13BE"/>
    <w:rsid w:val="00BA1561"/>
    <w:rsid w:val="00BA1A4E"/>
    <w:rsid w:val="00BA1FF7"/>
    <w:rsid w:val="00BA205C"/>
    <w:rsid w:val="00BA22AF"/>
    <w:rsid w:val="00BA236D"/>
    <w:rsid w:val="00BA2CDC"/>
    <w:rsid w:val="00BA3098"/>
    <w:rsid w:val="00BA339F"/>
    <w:rsid w:val="00BA3484"/>
    <w:rsid w:val="00BA3600"/>
    <w:rsid w:val="00BA39F0"/>
    <w:rsid w:val="00BA40FA"/>
    <w:rsid w:val="00BA438F"/>
    <w:rsid w:val="00BA447B"/>
    <w:rsid w:val="00BA44F5"/>
    <w:rsid w:val="00BA45F8"/>
    <w:rsid w:val="00BA469B"/>
    <w:rsid w:val="00BA470B"/>
    <w:rsid w:val="00BA4C86"/>
    <w:rsid w:val="00BA4D84"/>
    <w:rsid w:val="00BA4E59"/>
    <w:rsid w:val="00BA570E"/>
    <w:rsid w:val="00BA634D"/>
    <w:rsid w:val="00BA63B7"/>
    <w:rsid w:val="00BA63D5"/>
    <w:rsid w:val="00BA663F"/>
    <w:rsid w:val="00BA66E9"/>
    <w:rsid w:val="00BA6A1F"/>
    <w:rsid w:val="00BA6A7F"/>
    <w:rsid w:val="00BA7066"/>
    <w:rsid w:val="00BA71AD"/>
    <w:rsid w:val="00BA764E"/>
    <w:rsid w:val="00BA7757"/>
    <w:rsid w:val="00BA7822"/>
    <w:rsid w:val="00BA78B0"/>
    <w:rsid w:val="00BA79EF"/>
    <w:rsid w:val="00BA7D55"/>
    <w:rsid w:val="00BA7F14"/>
    <w:rsid w:val="00BA7FBA"/>
    <w:rsid w:val="00BB01D1"/>
    <w:rsid w:val="00BB0289"/>
    <w:rsid w:val="00BB066F"/>
    <w:rsid w:val="00BB0756"/>
    <w:rsid w:val="00BB08E0"/>
    <w:rsid w:val="00BB0BC1"/>
    <w:rsid w:val="00BB0E78"/>
    <w:rsid w:val="00BB1F57"/>
    <w:rsid w:val="00BB2AE6"/>
    <w:rsid w:val="00BB2D3C"/>
    <w:rsid w:val="00BB30E8"/>
    <w:rsid w:val="00BB35A3"/>
    <w:rsid w:val="00BB3D08"/>
    <w:rsid w:val="00BB3E66"/>
    <w:rsid w:val="00BB4050"/>
    <w:rsid w:val="00BB4151"/>
    <w:rsid w:val="00BB450A"/>
    <w:rsid w:val="00BB464C"/>
    <w:rsid w:val="00BB4C86"/>
    <w:rsid w:val="00BB4F0A"/>
    <w:rsid w:val="00BB50E3"/>
    <w:rsid w:val="00BB547A"/>
    <w:rsid w:val="00BB54A1"/>
    <w:rsid w:val="00BB5554"/>
    <w:rsid w:val="00BB58E2"/>
    <w:rsid w:val="00BB5AF3"/>
    <w:rsid w:val="00BB5E48"/>
    <w:rsid w:val="00BB6403"/>
    <w:rsid w:val="00BB6424"/>
    <w:rsid w:val="00BB662E"/>
    <w:rsid w:val="00BB6695"/>
    <w:rsid w:val="00BB6901"/>
    <w:rsid w:val="00BB6AB0"/>
    <w:rsid w:val="00BB74DD"/>
    <w:rsid w:val="00BC04BE"/>
    <w:rsid w:val="00BC0575"/>
    <w:rsid w:val="00BC0AA0"/>
    <w:rsid w:val="00BC25E2"/>
    <w:rsid w:val="00BC269C"/>
    <w:rsid w:val="00BC2937"/>
    <w:rsid w:val="00BC29B1"/>
    <w:rsid w:val="00BC30CE"/>
    <w:rsid w:val="00BC31A7"/>
    <w:rsid w:val="00BC334A"/>
    <w:rsid w:val="00BC359F"/>
    <w:rsid w:val="00BC384F"/>
    <w:rsid w:val="00BC3D73"/>
    <w:rsid w:val="00BC3E10"/>
    <w:rsid w:val="00BC3F0D"/>
    <w:rsid w:val="00BC4086"/>
    <w:rsid w:val="00BC4260"/>
    <w:rsid w:val="00BC4572"/>
    <w:rsid w:val="00BC4C96"/>
    <w:rsid w:val="00BC5644"/>
    <w:rsid w:val="00BC58B1"/>
    <w:rsid w:val="00BC6207"/>
    <w:rsid w:val="00BC66FA"/>
    <w:rsid w:val="00BC6B15"/>
    <w:rsid w:val="00BC6CEF"/>
    <w:rsid w:val="00BC6EED"/>
    <w:rsid w:val="00BC721D"/>
    <w:rsid w:val="00BC7A2D"/>
    <w:rsid w:val="00BC7A9D"/>
    <w:rsid w:val="00BC7DA3"/>
    <w:rsid w:val="00BC7E6E"/>
    <w:rsid w:val="00BC7EEE"/>
    <w:rsid w:val="00BD0483"/>
    <w:rsid w:val="00BD094D"/>
    <w:rsid w:val="00BD0D12"/>
    <w:rsid w:val="00BD0F92"/>
    <w:rsid w:val="00BD11F8"/>
    <w:rsid w:val="00BD161C"/>
    <w:rsid w:val="00BD21AE"/>
    <w:rsid w:val="00BD23A3"/>
    <w:rsid w:val="00BD28E7"/>
    <w:rsid w:val="00BD2C0A"/>
    <w:rsid w:val="00BD2CDB"/>
    <w:rsid w:val="00BD2E1C"/>
    <w:rsid w:val="00BD304C"/>
    <w:rsid w:val="00BD341C"/>
    <w:rsid w:val="00BD37B2"/>
    <w:rsid w:val="00BD3C32"/>
    <w:rsid w:val="00BD3F80"/>
    <w:rsid w:val="00BD3FC8"/>
    <w:rsid w:val="00BD4108"/>
    <w:rsid w:val="00BD4211"/>
    <w:rsid w:val="00BD49C2"/>
    <w:rsid w:val="00BD4CC5"/>
    <w:rsid w:val="00BD4E15"/>
    <w:rsid w:val="00BD51FF"/>
    <w:rsid w:val="00BD59B8"/>
    <w:rsid w:val="00BD5A0E"/>
    <w:rsid w:val="00BD5B12"/>
    <w:rsid w:val="00BD602C"/>
    <w:rsid w:val="00BD65AC"/>
    <w:rsid w:val="00BD667D"/>
    <w:rsid w:val="00BD6CA2"/>
    <w:rsid w:val="00BD7189"/>
    <w:rsid w:val="00BD7F68"/>
    <w:rsid w:val="00BE01AF"/>
    <w:rsid w:val="00BE05DC"/>
    <w:rsid w:val="00BE0988"/>
    <w:rsid w:val="00BE0DB7"/>
    <w:rsid w:val="00BE12B6"/>
    <w:rsid w:val="00BE1C20"/>
    <w:rsid w:val="00BE1F71"/>
    <w:rsid w:val="00BE22EA"/>
    <w:rsid w:val="00BE26CC"/>
    <w:rsid w:val="00BE2C84"/>
    <w:rsid w:val="00BE346C"/>
    <w:rsid w:val="00BE36A2"/>
    <w:rsid w:val="00BE3832"/>
    <w:rsid w:val="00BE4176"/>
    <w:rsid w:val="00BE47FF"/>
    <w:rsid w:val="00BE4842"/>
    <w:rsid w:val="00BE49D0"/>
    <w:rsid w:val="00BE4EBB"/>
    <w:rsid w:val="00BE54D8"/>
    <w:rsid w:val="00BE5602"/>
    <w:rsid w:val="00BE58DE"/>
    <w:rsid w:val="00BE5B42"/>
    <w:rsid w:val="00BE61A4"/>
    <w:rsid w:val="00BE6357"/>
    <w:rsid w:val="00BE6BA7"/>
    <w:rsid w:val="00BE72A8"/>
    <w:rsid w:val="00BE7924"/>
    <w:rsid w:val="00BE794C"/>
    <w:rsid w:val="00BE7BBA"/>
    <w:rsid w:val="00BE7DDA"/>
    <w:rsid w:val="00BF081A"/>
    <w:rsid w:val="00BF0862"/>
    <w:rsid w:val="00BF0930"/>
    <w:rsid w:val="00BF0AEB"/>
    <w:rsid w:val="00BF0C12"/>
    <w:rsid w:val="00BF0FA0"/>
    <w:rsid w:val="00BF106E"/>
    <w:rsid w:val="00BF1126"/>
    <w:rsid w:val="00BF1440"/>
    <w:rsid w:val="00BF26B0"/>
    <w:rsid w:val="00BF2A12"/>
    <w:rsid w:val="00BF2ACB"/>
    <w:rsid w:val="00BF3072"/>
    <w:rsid w:val="00BF372E"/>
    <w:rsid w:val="00BF3AF1"/>
    <w:rsid w:val="00BF3C5C"/>
    <w:rsid w:val="00BF453D"/>
    <w:rsid w:val="00BF47BA"/>
    <w:rsid w:val="00BF496C"/>
    <w:rsid w:val="00BF4B7B"/>
    <w:rsid w:val="00BF4B92"/>
    <w:rsid w:val="00BF4E2E"/>
    <w:rsid w:val="00BF4EBA"/>
    <w:rsid w:val="00BF5685"/>
    <w:rsid w:val="00BF57EE"/>
    <w:rsid w:val="00BF5A2D"/>
    <w:rsid w:val="00BF5B0A"/>
    <w:rsid w:val="00BF6203"/>
    <w:rsid w:val="00BF6A96"/>
    <w:rsid w:val="00BF6EA4"/>
    <w:rsid w:val="00BF6F16"/>
    <w:rsid w:val="00BF7053"/>
    <w:rsid w:val="00BF70B6"/>
    <w:rsid w:val="00BF74DB"/>
    <w:rsid w:val="00BF7BE2"/>
    <w:rsid w:val="00BF7D63"/>
    <w:rsid w:val="00BF7D8B"/>
    <w:rsid w:val="00BF7FF7"/>
    <w:rsid w:val="00C006F3"/>
    <w:rsid w:val="00C007C6"/>
    <w:rsid w:val="00C00CA4"/>
    <w:rsid w:val="00C00D2B"/>
    <w:rsid w:val="00C00F57"/>
    <w:rsid w:val="00C0109A"/>
    <w:rsid w:val="00C01240"/>
    <w:rsid w:val="00C012CB"/>
    <w:rsid w:val="00C01A2F"/>
    <w:rsid w:val="00C01C21"/>
    <w:rsid w:val="00C01F78"/>
    <w:rsid w:val="00C025CE"/>
    <w:rsid w:val="00C025D2"/>
    <w:rsid w:val="00C02622"/>
    <w:rsid w:val="00C02685"/>
    <w:rsid w:val="00C02975"/>
    <w:rsid w:val="00C033A6"/>
    <w:rsid w:val="00C033A8"/>
    <w:rsid w:val="00C03F48"/>
    <w:rsid w:val="00C046DD"/>
    <w:rsid w:val="00C05317"/>
    <w:rsid w:val="00C05355"/>
    <w:rsid w:val="00C057AC"/>
    <w:rsid w:val="00C059BC"/>
    <w:rsid w:val="00C05BFF"/>
    <w:rsid w:val="00C05CAB"/>
    <w:rsid w:val="00C06054"/>
    <w:rsid w:val="00C06115"/>
    <w:rsid w:val="00C065B5"/>
    <w:rsid w:val="00C0682E"/>
    <w:rsid w:val="00C069AA"/>
    <w:rsid w:val="00C069CD"/>
    <w:rsid w:val="00C06A15"/>
    <w:rsid w:val="00C06AEC"/>
    <w:rsid w:val="00C06CBE"/>
    <w:rsid w:val="00C07037"/>
    <w:rsid w:val="00C07260"/>
    <w:rsid w:val="00C07288"/>
    <w:rsid w:val="00C07897"/>
    <w:rsid w:val="00C106D4"/>
    <w:rsid w:val="00C10713"/>
    <w:rsid w:val="00C10C9B"/>
    <w:rsid w:val="00C10CAF"/>
    <w:rsid w:val="00C11313"/>
    <w:rsid w:val="00C115B5"/>
    <w:rsid w:val="00C11641"/>
    <w:rsid w:val="00C11681"/>
    <w:rsid w:val="00C11708"/>
    <w:rsid w:val="00C11D24"/>
    <w:rsid w:val="00C11F03"/>
    <w:rsid w:val="00C11FDD"/>
    <w:rsid w:val="00C12AAF"/>
    <w:rsid w:val="00C12CC0"/>
    <w:rsid w:val="00C12FEF"/>
    <w:rsid w:val="00C132BD"/>
    <w:rsid w:val="00C13A8E"/>
    <w:rsid w:val="00C140E2"/>
    <w:rsid w:val="00C143FE"/>
    <w:rsid w:val="00C1464C"/>
    <w:rsid w:val="00C15263"/>
    <w:rsid w:val="00C15582"/>
    <w:rsid w:val="00C155D6"/>
    <w:rsid w:val="00C157B4"/>
    <w:rsid w:val="00C1587A"/>
    <w:rsid w:val="00C160ED"/>
    <w:rsid w:val="00C1627E"/>
    <w:rsid w:val="00C16438"/>
    <w:rsid w:val="00C1667A"/>
    <w:rsid w:val="00C17124"/>
    <w:rsid w:val="00C1761E"/>
    <w:rsid w:val="00C1789D"/>
    <w:rsid w:val="00C17CA0"/>
    <w:rsid w:val="00C2020D"/>
    <w:rsid w:val="00C20AF2"/>
    <w:rsid w:val="00C2115A"/>
    <w:rsid w:val="00C2294C"/>
    <w:rsid w:val="00C22B87"/>
    <w:rsid w:val="00C23127"/>
    <w:rsid w:val="00C23378"/>
    <w:rsid w:val="00C233F5"/>
    <w:rsid w:val="00C23BE0"/>
    <w:rsid w:val="00C23F7C"/>
    <w:rsid w:val="00C24090"/>
    <w:rsid w:val="00C24093"/>
    <w:rsid w:val="00C242E0"/>
    <w:rsid w:val="00C24678"/>
    <w:rsid w:val="00C24C9A"/>
    <w:rsid w:val="00C24E72"/>
    <w:rsid w:val="00C255CF"/>
    <w:rsid w:val="00C25A3C"/>
    <w:rsid w:val="00C25BF0"/>
    <w:rsid w:val="00C25DE0"/>
    <w:rsid w:val="00C25E00"/>
    <w:rsid w:val="00C25F4E"/>
    <w:rsid w:val="00C25F8F"/>
    <w:rsid w:val="00C2605E"/>
    <w:rsid w:val="00C2612B"/>
    <w:rsid w:val="00C26359"/>
    <w:rsid w:val="00C26859"/>
    <w:rsid w:val="00C27FF9"/>
    <w:rsid w:val="00C3056E"/>
    <w:rsid w:val="00C30C9A"/>
    <w:rsid w:val="00C30E94"/>
    <w:rsid w:val="00C3115F"/>
    <w:rsid w:val="00C325D9"/>
    <w:rsid w:val="00C32BC1"/>
    <w:rsid w:val="00C33017"/>
    <w:rsid w:val="00C332D6"/>
    <w:rsid w:val="00C33425"/>
    <w:rsid w:val="00C33512"/>
    <w:rsid w:val="00C33B96"/>
    <w:rsid w:val="00C33BE9"/>
    <w:rsid w:val="00C34077"/>
    <w:rsid w:val="00C34083"/>
    <w:rsid w:val="00C34126"/>
    <w:rsid w:val="00C3450C"/>
    <w:rsid w:val="00C34B13"/>
    <w:rsid w:val="00C34DF2"/>
    <w:rsid w:val="00C3529F"/>
    <w:rsid w:val="00C352DC"/>
    <w:rsid w:val="00C35407"/>
    <w:rsid w:val="00C35560"/>
    <w:rsid w:val="00C355E2"/>
    <w:rsid w:val="00C3651D"/>
    <w:rsid w:val="00C3684A"/>
    <w:rsid w:val="00C36D70"/>
    <w:rsid w:val="00C36E35"/>
    <w:rsid w:val="00C370CF"/>
    <w:rsid w:val="00C370DB"/>
    <w:rsid w:val="00C37326"/>
    <w:rsid w:val="00C3758D"/>
    <w:rsid w:val="00C37681"/>
    <w:rsid w:val="00C376D5"/>
    <w:rsid w:val="00C37988"/>
    <w:rsid w:val="00C404F9"/>
    <w:rsid w:val="00C40797"/>
    <w:rsid w:val="00C4101B"/>
    <w:rsid w:val="00C4132A"/>
    <w:rsid w:val="00C41B57"/>
    <w:rsid w:val="00C41CE7"/>
    <w:rsid w:val="00C4208C"/>
    <w:rsid w:val="00C42091"/>
    <w:rsid w:val="00C4257B"/>
    <w:rsid w:val="00C42E55"/>
    <w:rsid w:val="00C42FEB"/>
    <w:rsid w:val="00C43791"/>
    <w:rsid w:val="00C43CEC"/>
    <w:rsid w:val="00C44467"/>
    <w:rsid w:val="00C45FDB"/>
    <w:rsid w:val="00C4609F"/>
    <w:rsid w:val="00C46403"/>
    <w:rsid w:val="00C4641A"/>
    <w:rsid w:val="00C46B83"/>
    <w:rsid w:val="00C46BF6"/>
    <w:rsid w:val="00C47505"/>
    <w:rsid w:val="00C47557"/>
    <w:rsid w:val="00C511AE"/>
    <w:rsid w:val="00C5121D"/>
    <w:rsid w:val="00C51301"/>
    <w:rsid w:val="00C5150C"/>
    <w:rsid w:val="00C519B5"/>
    <w:rsid w:val="00C51AC3"/>
    <w:rsid w:val="00C51B37"/>
    <w:rsid w:val="00C51E55"/>
    <w:rsid w:val="00C525CA"/>
    <w:rsid w:val="00C529FA"/>
    <w:rsid w:val="00C52D24"/>
    <w:rsid w:val="00C531ED"/>
    <w:rsid w:val="00C535BC"/>
    <w:rsid w:val="00C53623"/>
    <w:rsid w:val="00C53A9C"/>
    <w:rsid w:val="00C53B88"/>
    <w:rsid w:val="00C53BC4"/>
    <w:rsid w:val="00C545B5"/>
    <w:rsid w:val="00C5479B"/>
    <w:rsid w:val="00C547D9"/>
    <w:rsid w:val="00C54986"/>
    <w:rsid w:val="00C5551F"/>
    <w:rsid w:val="00C5570F"/>
    <w:rsid w:val="00C5571B"/>
    <w:rsid w:val="00C557DA"/>
    <w:rsid w:val="00C55AEF"/>
    <w:rsid w:val="00C565E4"/>
    <w:rsid w:val="00C57039"/>
    <w:rsid w:val="00C572D0"/>
    <w:rsid w:val="00C578B6"/>
    <w:rsid w:val="00C57928"/>
    <w:rsid w:val="00C57A05"/>
    <w:rsid w:val="00C57D0D"/>
    <w:rsid w:val="00C60049"/>
    <w:rsid w:val="00C6034C"/>
    <w:rsid w:val="00C60491"/>
    <w:rsid w:val="00C6109C"/>
    <w:rsid w:val="00C613AA"/>
    <w:rsid w:val="00C6149B"/>
    <w:rsid w:val="00C618F6"/>
    <w:rsid w:val="00C62199"/>
    <w:rsid w:val="00C62BB4"/>
    <w:rsid w:val="00C6352B"/>
    <w:rsid w:val="00C635EF"/>
    <w:rsid w:val="00C6426B"/>
    <w:rsid w:val="00C64280"/>
    <w:rsid w:val="00C644B4"/>
    <w:rsid w:val="00C64729"/>
    <w:rsid w:val="00C64D45"/>
    <w:rsid w:val="00C64D78"/>
    <w:rsid w:val="00C651A5"/>
    <w:rsid w:val="00C65966"/>
    <w:rsid w:val="00C65A8A"/>
    <w:rsid w:val="00C66175"/>
    <w:rsid w:val="00C66349"/>
    <w:rsid w:val="00C665F3"/>
    <w:rsid w:val="00C66CD4"/>
    <w:rsid w:val="00C66DAD"/>
    <w:rsid w:val="00C67264"/>
    <w:rsid w:val="00C676A8"/>
    <w:rsid w:val="00C701B0"/>
    <w:rsid w:val="00C70330"/>
    <w:rsid w:val="00C70345"/>
    <w:rsid w:val="00C70589"/>
    <w:rsid w:val="00C70A3E"/>
    <w:rsid w:val="00C7111C"/>
    <w:rsid w:val="00C71283"/>
    <w:rsid w:val="00C71450"/>
    <w:rsid w:val="00C7166E"/>
    <w:rsid w:val="00C716E3"/>
    <w:rsid w:val="00C71862"/>
    <w:rsid w:val="00C71C84"/>
    <w:rsid w:val="00C71D4A"/>
    <w:rsid w:val="00C71E65"/>
    <w:rsid w:val="00C7205C"/>
    <w:rsid w:val="00C7237E"/>
    <w:rsid w:val="00C7265A"/>
    <w:rsid w:val="00C72996"/>
    <w:rsid w:val="00C72A24"/>
    <w:rsid w:val="00C73206"/>
    <w:rsid w:val="00C735F2"/>
    <w:rsid w:val="00C73B01"/>
    <w:rsid w:val="00C73DB2"/>
    <w:rsid w:val="00C73E94"/>
    <w:rsid w:val="00C7416D"/>
    <w:rsid w:val="00C7446D"/>
    <w:rsid w:val="00C74B2B"/>
    <w:rsid w:val="00C7542F"/>
    <w:rsid w:val="00C75456"/>
    <w:rsid w:val="00C75793"/>
    <w:rsid w:val="00C75938"/>
    <w:rsid w:val="00C75BE2"/>
    <w:rsid w:val="00C75F12"/>
    <w:rsid w:val="00C76022"/>
    <w:rsid w:val="00C762E7"/>
    <w:rsid w:val="00C7667E"/>
    <w:rsid w:val="00C76755"/>
    <w:rsid w:val="00C76A57"/>
    <w:rsid w:val="00C76A6B"/>
    <w:rsid w:val="00C76C18"/>
    <w:rsid w:val="00C76EF5"/>
    <w:rsid w:val="00C7750B"/>
    <w:rsid w:val="00C77DBB"/>
    <w:rsid w:val="00C805B3"/>
    <w:rsid w:val="00C808B3"/>
    <w:rsid w:val="00C80B9C"/>
    <w:rsid w:val="00C80C94"/>
    <w:rsid w:val="00C80E06"/>
    <w:rsid w:val="00C81540"/>
    <w:rsid w:val="00C8171A"/>
    <w:rsid w:val="00C81F5C"/>
    <w:rsid w:val="00C824C1"/>
    <w:rsid w:val="00C828A3"/>
    <w:rsid w:val="00C82FF6"/>
    <w:rsid w:val="00C835A1"/>
    <w:rsid w:val="00C83905"/>
    <w:rsid w:val="00C84100"/>
    <w:rsid w:val="00C84B92"/>
    <w:rsid w:val="00C84CAD"/>
    <w:rsid w:val="00C84FCF"/>
    <w:rsid w:val="00C85A98"/>
    <w:rsid w:val="00C866D7"/>
    <w:rsid w:val="00C86A37"/>
    <w:rsid w:val="00C86AFF"/>
    <w:rsid w:val="00C8725B"/>
    <w:rsid w:val="00C872B9"/>
    <w:rsid w:val="00C8734B"/>
    <w:rsid w:val="00C87490"/>
    <w:rsid w:val="00C874AE"/>
    <w:rsid w:val="00C87D87"/>
    <w:rsid w:val="00C87F0F"/>
    <w:rsid w:val="00C904CD"/>
    <w:rsid w:val="00C90765"/>
    <w:rsid w:val="00C90DE5"/>
    <w:rsid w:val="00C90FC0"/>
    <w:rsid w:val="00C91439"/>
    <w:rsid w:val="00C91775"/>
    <w:rsid w:val="00C9177F"/>
    <w:rsid w:val="00C91795"/>
    <w:rsid w:val="00C918CB"/>
    <w:rsid w:val="00C91F34"/>
    <w:rsid w:val="00C92080"/>
    <w:rsid w:val="00C92288"/>
    <w:rsid w:val="00C92361"/>
    <w:rsid w:val="00C937C0"/>
    <w:rsid w:val="00C93846"/>
    <w:rsid w:val="00C93BEA"/>
    <w:rsid w:val="00C94077"/>
    <w:rsid w:val="00C944AF"/>
    <w:rsid w:val="00C9475C"/>
    <w:rsid w:val="00C947F1"/>
    <w:rsid w:val="00C948FC"/>
    <w:rsid w:val="00C94AE9"/>
    <w:rsid w:val="00C94FB5"/>
    <w:rsid w:val="00C952DD"/>
    <w:rsid w:val="00C95BF1"/>
    <w:rsid w:val="00C95EBA"/>
    <w:rsid w:val="00C95F2F"/>
    <w:rsid w:val="00C95F43"/>
    <w:rsid w:val="00C9601E"/>
    <w:rsid w:val="00C96BFC"/>
    <w:rsid w:val="00C96D61"/>
    <w:rsid w:val="00C96DD4"/>
    <w:rsid w:val="00C97107"/>
    <w:rsid w:val="00C977D2"/>
    <w:rsid w:val="00C97844"/>
    <w:rsid w:val="00C97B30"/>
    <w:rsid w:val="00C97DCF"/>
    <w:rsid w:val="00CA003E"/>
    <w:rsid w:val="00CA03D5"/>
    <w:rsid w:val="00CA0741"/>
    <w:rsid w:val="00CA0821"/>
    <w:rsid w:val="00CA155A"/>
    <w:rsid w:val="00CA18AB"/>
    <w:rsid w:val="00CA1A7C"/>
    <w:rsid w:val="00CA2182"/>
    <w:rsid w:val="00CA2186"/>
    <w:rsid w:val="00CA2212"/>
    <w:rsid w:val="00CA24A6"/>
    <w:rsid w:val="00CA261B"/>
    <w:rsid w:val="00CA27DC"/>
    <w:rsid w:val="00CA2B85"/>
    <w:rsid w:val="00CA2C75"/>
    <w:rsid w:val="00CA30B5"/>
    <w:rsid w:val="00CA423C"/>
    <w:rsid w:val="00CA471C"/>
    <w:rsid w:val="00CA47E7"/>
    <w:rsid w:val="00CA4F50"/>
    <w:rsid w:val="00CA4FAD"/>
    <w:rsid w:val="00CA51F2"/>
    <w:rsid w:val="00CA5331"/>
    <w:rsid w:val="00CA567A"/>
    <w:rsid w:val="00CA5A30"/>
    <w:rsid w:val="00CA5AC5"/>
    <w:rsid w:val="00CA5BC8"/>
    <w:rsid w:val="00CA5F7C"/>
    <w:rsid w:val="00CA6431"/>
    <w:rsid w:val="00CA64AA"/>
    <w:rsid w:val="00CA65F5"/>
    <w:rsid w:val="00CA66A8"/>
    <w:rsid w:val="00CA7593"/>
    <w:rsid w:val="00CA788D"/>
    <w:rsid w:val="00CA78DE"/>
    <w:rsid w:val="00CB0163"/>
    <w:rsid w:val="00CB01D5"/>
    <w:rsid w:val="00CB033C"/>
    <w:rsid w:val="00CB0420"/>
    <w:rsid w:val="00CB1128"/>
    <w:rsid w:val="00CB12D3"/>
    <w:rsid w:val="00CB1342"/>
    <w:rsid w:val="00CB1634"/>
    <w:rsid w:val="00CB17B6"/>
    <w:rsid w:val="00CB2011"/>
    <w:rsid w:val="00CB28DA"/>
    <w:rsid w:val="00CB3179"/>
    <w:rsid w:val="00CB3233"/>
    <w:rsid w:val="00CB3A62"/>
    <w:rsid w:val="00CB420A"/>
    <w:rsid w:val="00CB4400"/>
    <w:rsid w:val="00CB4447"/>
    <w:rsid w:val="00CB47F3"/>
    <w:rsid w:val="00CB560A"/>
    <w:rsid w:val="00CB580E"/>
    <w:rsid w:val="00CB5979"/>
    <w:rsid w:val="00CB5AA6"/>
    <w:rsid w:val="00CB5CD1"/>
    <w:rsid w:val="00CB602C"/>
    <w:rsid w:val="00CB6704"/>
    <w:rsid w:val="00CB68F1"/>
    <w:rsid w:val="00CB6B06"/>
    <w:rsid w:val="00CB6F3A"/>
    <w:rsid w:val="00CB7529"/>
    <w:rsid w:val="00CB7B1D"/>
    <w:rsid w:val="00CB7D54"/>
    <w:rsid w:val="00CB7F99"/>
    <w:rsid w:val="00CC016C"/>
    <w:rsid w:val="00CC019F"/>
    <w:rsid w:val="00CC028C"/>
    <w:rsid w:val="00CC0453"/>
    <w:rsid w:val="00CC0A4E"/>
    <w:rsid w:val="00CC0A9F"/>
    <w:rsid w:val="00CC119D"/>
    <w:rsid w:val="00CC1817"/>
    <w:rsid w:val="00CC18F9"/>
    <w:rsid w:val="00CC1946"/>
    <w:rsid w:val="00CC1A94"/>
    <w:rsid w:val="00CC1E58"/>
    <w:rsid w:val="00CC1F2D"/>
    <w:rsid w:val="00CC25B7"/>
    <w:rsid w:val="00CC323E"/>
    <w:rsid w:val="00CC36FA"/>
    <w:rsid w:val="00CC396D"/>
    <w:rsid w:val="00CC39CC"/>
    <w:rsid w:val="00CC3BCC"/>
    <w:rsid w:val="00CC3F16"/>
    <w:rsid w:val="00CC42C3"/>
    <w:rsid w:val="00CC4562"/>
    <w:rsid w:val="00CC471F"/>
    <w:rsid w:val="00CC47E5"/>
    <w:rsid w:val="00CC50C7"/>
    <w:rsid w:val="00CC527D"/>
    <w:rsid w:val="00CC5361"/>
    <w:rsid w:val="00CC5447"/>
    <w:rsid w:val="00CC54D5"/>
    <w:rsid w:val="00CC5967"/>
    <w:rsid w:val="00CC5D32"/>
    <w:rsid w:val="00CC63A8"/>
    <w:rsid w:val="00CC6422"/>
    <w:rsid w:val="00CC6823"/>
    <w:rsid w:val="00CC6C3B"/>
    <w:rsid w:val="00CC6CE9"/>
    <w:rsid w:val="00CC6F75"/>
    <w:rsid w:val="00CC71EC"/>
    <w:rsid w:val="00CC7684"/>
    <w:rsid w:val="00CC7721"/>
    <w:rsid w:val="00CC7768"/>
    <w:rsid w:val="00CC7C81"/>
    <w:rsid w:val="00CC7FA7"/>
    <w:rsid w:val="00CD02C6"/>
    <w:rsid w:val="00CD0554"/>
    <w:rsid w:val="00CD0A55"/>
    <w:rsid w:val="00CD0AF3"/>
    <w:rsid w:val="00CD10A8"/>
    <w:rsid w:val="00CD1470"/>
    <w:rsid w:val="00CD15D8"/>
    <w:rsid w:val="00CD1F76"/>
    <w:rsid w:val="00CD21CA"/>
    <w:rsid w:val="00CD279D"/>
    <w:rsid w:val="00CD2A2B"/>
    <w:rsid w:val="00CD2A70"/>
    <w:rsid w:val="00CD2AC1"/>
    <w:rsid w:val="00CD2FE3"/>
    <w:rsid w:val="00CD3344"/>
    <w:rsid w:val="00CD33F3"/>
    <w:rsid w:val="00CD34EA"/>
    <w:rsid w:val="00CD376D"/>
    <w:rsid w:val="00CD4122"/>
    <w:rsid w:val="00CD42C7"/>
    <w:rsid w:val="00CD4407"/>
    <w:rsid w:val="00CD4A25"/>
    <w:rsid w:val="00CD4FA8"/>
    <w:rsid w:val="00CD50D1"/>
    <w:rsid w:val="00CD533D"/>
    <w:rsid w:val="00CD545F"/>
    <w:rsid w:val="00CD5566"/>
    <w:rsid w:val="00CD591B"/>
    <w:rsid w:val="00CD5B82"/>
    <w:rsid w:val="00CD5BC4"/>
    <w:rsid w:val="00CD5C3C"/>
    <w:rsid w:val="00CD6AD7"/>
    <w:rsid w:val="00CD6B0B"/>
    <w:rsid w:val="00CD6CD7"/>
    <w:rsid w:val="00CD6E24"/>
    <w:rsid w:val="00CD70E7"/>
    <w:rsid w:val="00CD71DC"/>
    <w:rsid w:val="00CD75B4"/>
    <w:rsid w:val="00CD7C6F"/>
    <w:rsid w:val="00CE00DF"/>
    <w:rsid w:val="00CE01B6"/>
    <w:rsid w:val="00CE046F"/>
    <w:rsid w:val="00CE049D"/>
    <w:rsid w:val="00CE05E8"/>
    <w:rsid w:val="00CE074D"/>
    <w:rsid w:val="00CE0BC8"/>
    <w:rsid w:val="00CE0DDB"/>
    <w:rsid w:val="00CE0F14"/>
    <w:rsid w:val="00CE125C"/>
    <w:rsid w:val="00CE16CB"/>
    <w:rsid w:val="00CE180F"/>
    <w:rsid w:val="00CE1C05"/>
    <w:rsid w:val="00CE1F17"/>
    <w:rsid w:val="00CE2036"/>
    <w:rsid w:val="00CE2275"/>
    <w:rsid w:val="00CE23F7"/>
    <w:rsid w:val="00CE2AC9"/>
    <w:rsid w:val="00CE2B66"/>
    <w:rsid w:val="00CE2BC2"/>
    <w:rsid w:val="00CE2CFE"/>
    <w:rsid w:val="00CE32D4"/>
    <w:rsid w:val="00CE343E"/>
    <w:rsid w:val="00CE38A5"/>
    <w:rsid w:val="00CE4251"/>
    <w:rsid w:val="00CE458A"/>
    <w:rsid w:val="00CE4941"/>
    <w:rsid w:val="00CE516B"/>
    <w:rsid w:val="00CE5681"/>
    <w:rsid w:val="00CE5AD6"/>
    <w:rsid w:val="00CE5C92"/>
    <w:rsid w:val="00CE606E"/>
    <w:rsid w:val="00CE636E"/>
    <w:rsid w:val="00CE666C"/>
    <w:rsid w:val="00CE6950"/>
    <w:rsid w:val="00CE6C9A"/>
    <w:rsid w:val="00CE707F"/>
    <w:rsid w:val="00CE7165"/>
    <w:rsid w:val="00CE750E"/>
    <w:rsid w:val="00CE7930"/>
    <w:rsid w:val="00CF0094"/>
    <w:rsid w:val="00CF050E"/>
    <w:rsid w:val="00CF088A"/>
    <w:rsid w:val="00CF0ADC"/>
    <w:rsid w:val="00CF0B35"/>
    <w:rsid w:val="00CF187C"/>
    <w:rsid w:val="00CF203B"/>
    <w:rsid w:val="00CF2390"/>
    <w:rsid w:val="00CF23E2"/>
    <w:rsid w:val="00CF2D55"/>
    <w:rsid w:val="00CF3160"/>
    <w:rsid w:val="00CF33BD"/>
    <w:rsid w:val="00CF395A"/>
    <w:rsid w:val="00CF3C45"/>
    <w:rsid w:val="00CF4A5E"/>
    <w:rsid w:val="00CF4AE1"/>
    <w:rsid w:val="00CF4C19"/>
    <w:rsid w:val="00CF4E76"/>
    <w:rsid w:val="00CF52CD"/>
    <w:rsid w:val="00CF5574"/>
    <w:rsid w:val="00CF5947"/>
    <w:rsid w:val="00CF5D4E"/>
    <w:rsid w:val="00CF5F7E"/>
    <w:rsid w:val="00CF607A"/>
    <w:rsid w:val="00CF6228"/>
    <w:rsid w:val="00CF6253"/>
    <w:rsid w:val="00CF6495"/>
    <w:rsid w:val="00CF6FCD"/>
    <w:rsid w:val="00CF712C"/>
    <w:rsid w:val="00CF725D"/>
    <w:rsid w:val="00CF766C"/>
    <w:rsid w:val="00CF78E7"/>
    <w:rsid w:val="00CF7C53"/>
    <w:rsid w:val="00CF7EC1"/>
    <w:rsid w:val="00CF7F74"/>
    <w:rsid w:val="00D00038"/>
    <w:rsid w:val="00D00369"/>
    <w:rsid w:val="00D00732"/>
    <w:rsid w:val="00D00BEC"/>
    <w:rsid w:val="00D00DEC"/>
    <w:rsid w:val="00D00EEB"/>
    <w:rsid w:val="00D00F63"/>
    <w:rsid w:val="00D015DB"/>
    <w:rsid w:val="00D01BC9"/>
    <w:rsid w:val="00D01CDE"/>
    <w:rsid w:val="00D01F3E"/>
    <w:rsid w:val="00D02064"/>
    <w:rsid w:val="00D02244"/>
    <w:rsid w:val="00D02B93"/>
    <w:rsid w:val="00D03655"/>
    <w:rsid w:val="00D0455C"/>
    <w:rsid w:val="00D0478E"/>
    <w:rsid w:val="00D04B30"/>
    <w:rsid w:val="00D04B38"/>
    <w:rsid w:val="00D04D28"/>
    <w:rsid w:val="00D04D86"/>
    <w:rsid w:val="00D04EA4"/>
    <w:rsid w:val="00D04F34"/>
    <w:rsid w:val="00D05C9F"/>
    <w:rsid w:val="00D05D19"/>
    <w:rsid w:val="00D062FF"/>
    <w:rsid w:val="00D063B4"/>
    <w:rsid w:val="00D0654F"/>
    <w:rsid w:val="00D06ACB"/>
    <w:rsid w:val="00D06CDF"/>
    <w:rsid w:val="00D0700E"/>
    <w:rsid w:val="00D0712D"/>
    <w:rsid w:val="00D07372"/>
    <w:rsid w:val="00D07646"/>
    <w:rsid w:val="00D07866"/>
    <w:rsid w:val="00D07C88"/>
    <w:rsid w:val="00D1022C"/>
    <w:rsid w:val="00D102B7"/>
    <w:rsid w:val="00D104EE"/>
    <w:rsid w:val="00D107E8"/>
    <w:rsid w:val="00D10AC1"/>
    <w:rsid w:val="00D10C38"/>
    <w:rsid w:val="00D10E38"/>
    <w:rsid w:val="00D10E3F"/>
    <w:rsid w:val="00D112EC"/>
    <w:rsid w:val="00D1177F"/>
    <w:rsid w:val="00D1227A"/>
    <w:rsid w:val="00D122CE"/>
    <w:rsid w:val="00D12681"/>
    <w:rsid w:val="00D128FE"/>
    <w:rsid w:val="00D12C56"/>
    <w:rsid w:val="00D12F73"/>
    <w:rsid w:val="00D13195"/>
    <w:rsid w:val="00D13208"/>
    <w:rsid w:val="00D13546"/>
    <w:rsid w:val="00D142BD"/>
    <w:rsid w:val="00D14ADD"/>
    <w:rsid w:val="00D150C4"/>
    <w:rsid w:val="00D15119"/>
    <w:rsid w:val="00D15C3B"/>
    <w:rsid w:val="00D15D22"/>
    <w:rsid w:val="00D15E16"/>
    <w:rsid w:val="00D15F5D"/>
    <w:rsid w:val="00D15FC1"/>
    <w:rsid w:val="00D1622E"/>
    <w:rsid w:val="00D162C8"/>
    <w:rsid w:val="00D16491"/>
    <w:rsid w:val="00D1670B"/>
    <w:rsid w:val="00D17013"/>
    <w:rsid w:val="00D17360"/>
    <w:rsid w:val="00D17792"/>
    <w:rsid w:val="00D177AF"/>
    <w:rsid w:val="00D17CAC"/>
    <w:rsid w:val="00D17D23"/>
    <w:rsid w:val="00D20181"/>
    <w:rsid w:val="00D202F0"/>
    <w:rsid w:val="00D20419"/>
    <w:rsid w:val="00D20802"/>
    <w:rsid w:val="00D20A13"/>
    <w:rsid w:val="00D20A3A"/>
    <w:rsid w:val="00D20BFF"/>
    <w:rsid w:val="00D21695"/>
    <w:rsid w:val="00D21E69"/>
    <w:rsid w:val="00D22425"/>
    <w:rsid w:val="00D22C97"/>
    <w:rsid w:val="00D22FD9"/>
    <w:rsid w:val="00D2320F"/>
    <w:rsid w:val="00D23660"/>
    <w:rsid w:val="00D239B6"/>
    <w:rsid w:val="00D23AE7"/>
    <w:rsid w:val="00D23C98"/>
    <w:rsid w:val="00D23CBD"/>
    <w:rsid w:val="00D23DC4"/>
    <w:rsid w:val="00D23E60"/>
    <w:rsid w:val="00D240AD"/>
    <w:rsid w:val="00D2452B"/>
    <w:rsid w:val="00D248A6"/>
    <w:rsid w:val="00D24909"/>
    <w:rsid w:val="00D24C90"/>
    <w:rsid w:val="00D2501E"/>
    <w:rsid w:val="00D251D0"/>
    <w:rsid w:val="00D253DA"/>
    <w:rsid w:val="00D2552F"/>
    <w:rsid w:val="00D25A30"/>
    <w:rsid w:val="00D25C8C"/>
    <w:rsid w:val="00D25E3E"/>
    <w:rsid w:val="00D2604A"/>
    <w:rsid w:val="00D2667E"/>
    <w:rsid w:val="00D269B9"/>
    <w:rsid w:val="00D269C6"/>
    <w:rsid w:val="00D26D64"/>
    <w:rsid w:val="00D2764D"/>
    <w:rsid w:val="00D278D6"/>
    <w:rsid w:val="00D30A0B"/>
    <w:rsid w:val="00D30B69"/>
    <w:rsid w:val="00D30E39"/>
    <w:rsid w:val="00D310C1"/>
    <w:rsid w:val="00D316B6"/>
    <w:rsid w:val="00D31704"/>
    <w:rsid w:val="00D317AC"/>
    <w:rsid w:val="00D31B2F"/>
    <w:rsid w:val="00D31E7E"/>
    <w:rsid w:val="00D31EEF"/>
    <w:rsid w:val="00D325FF"/>
    <w:rsid w:val="00D3286E"/>
    <w:rsid w:val="00D32E76"/>
    <w:rsid w:val="00D33888"/>
    <w:rsid w:val="00D338D2"/>
    <w:rsid w:val="00D33B9B"/>
    <w:rsid w:val="00D344A5"/>
    <w:rsid w:val="00D34676"/>
    <w:rsid w:val="00D348C2"/>
    <w:rsid w:val="00D34B48"/>
    <w:rsid w:val="00D34F44"/>
    <w:rsid w:val="00D3519A"/>
    <w:rsid w:val="00D3563B"/>
    <w:rsid w:val="00D35F2F"/>
    <w:rsid w:val="00D36774"/>
    <w:rsid w:val="00D36B28"/>
    <w:rsid w:val="00D370A4"/>
    <w:rsid w:val="00D37CD3"/>
    <w:rsid w:val="00D4034D"/>
    <w:rsid w:val="00D409A9"/>
    <w:rsid w:val="00D40CCA"/>
    <w:rsid w:val="00D41310"/>
    <w:rsid w:val="00D41427"/>
    <w:rsid w:val="00D41435"/>
    <w:rsid w:val="00D42487"/>
    <w:rsid w:val="00D4252F"/>
    <w:rsid w:val="00D4260F"/>
    <w:rsid w:val="00D42612"/>
    <w:rsid w:val="00D42621"/>
    <w:rsid w:val="00D428B5"/>
    <w:rsid w:val="00D42A26"/>
    <w:rsid w:val="00D42AD4"/>
    <w:rsid w:val="00D42D52"/>
    <w:rsid w:val="00D42EAC"/>
    <w:rsid w:val="00D42FF2"/>
    <w:rsid w:val="00D43ED2"/>
    <w:rsid w:val="00D43EEC"/>
    <w:rsid w:val="00D44678"/>
    <w:rsid w:val="00D4499F"/>
    <w:rsid w:val="00D4576B"/>
    <w:rsid w:val="00D45AE3"/>
    <w:rsid w:val="00D46187"/>
    <w:rsid w:val="00D462F4"/>
    <w:rsid w:val="00D46807"/>
    <w:rsid w:val="00D46D9B"/>
    <w:rsid w:val="00D46E90"/>
    <w:rsid w:val="00D476B9"/>
    <w:rsid w:val="00D479D7"/>
    <w:rsid w:val="00D502CE"/>
    <w:rsid w:val="00D50451"/>
    <w:rsid w:val="00D50453"/>
    <w:rsid w:val="00D509BB"/>
    <w:rsid w:val="00D50A8F"/>
    <w:rsid w:val="00D50AC5"/>
    <w:rsid w:val="00D50B55"/>
    <w:rsid w:val="00D50F48"/>
    <w:rsid w:val="00D5103B"/>
    <w:rsid w:val="00D517D7"/>
    <w:rsid w:val="00D51E1A"/>
    <w:rsid w:val="00D51FC2"/>
    <w:rsid w:val="00D51FF7"/>
    <w:rsid w:val="00D523C4"/>
    <w:rsid w:val="00D52565"/>
    <w:rsid w:val="00D52B2A"/>
    <w:rsid w:val="00D52DBD"/>
    <w:rsid w:val="00D52F78"/>
    <w:rsid w:val="00D53B83"/>
    <w:rsid w:val="00D53EBB"/>
    <w:rsid w:val="00D53FB8"/>
    <w:rsid w:val="00D5437E"/>
    <w:rsid w:val="00D55155"/>
    <w:rsid w:val="00D55712"/>
    <w:rsid w:val="00D55B7E"/>
    <w:rsid w:val="00D55B80"/>
    <w:rsid w:val="00D55E60"/>
    <w:rsid w:val="00D56588"/>
    <w:rsid w:val="00D56697"/>
    <w:rsid w:val="00D568F0"/>
    <w:rsid w:val="00D56A75"/>
    <w:rsid w:val="00D56C4F"/>
    <w:rsid w:val="00D56E06"/>
    <w:rsid w:val="00D571EE"/>
    <w:rsid w:val="00D5754A"/>
    <w:rsid w:val="00D57565"/>
    <w:rsid w:val="00D575B6"/>
    <w:rsid w:val="00D600F7"/>
    <w:rsid w:val="00D607B0"/>
    <w:rsid w:val="00D6088F"/>
    <w:rsid w:val="00D60971"/>
    <w:rsid w:val="00D609C4"/>
    <w:rsid w:val="00D60B70"/>
    <w:rsid w:val="00D60D31"/>
    <w:rsid w:val="00D60FDF"/>
    <w:rsid w:val="00D61A7D"/>
    <w:rsid w:val="00D61ED0"/>
    <w:rsid w:val="00D62642"/>
    <w:rsid w:val="00D63011"/>
    <w:rsid w:val="00D630A1"/>
    <w:rsid w:val="00D632D4"/>
    <w:rsid w:val="00D638FD"/>
    <w:rsid w:val="00D63C25"/>
    <w:rsid w:val="00D63F35"/>
    <w:rsid w:val="00D64009"/>
    <w:rsid w:val="00D64010"/>
    <w:rsid w:val="00D641C7"/>
    <w:rsid w:val="00D64331"/>
    <w:rsid w:val="00D643CC"/>
    <w:rsid w:val="00D64401"/>
    <w:rsid w:val="00D6455C"/>
    <w:rsid w:val="00D6459E"/>
    <w:rsid w:val="00D646BF"/>
    <w:rsid w:val="00D6477D"/>
    <w:rsid w:val="00D64991"/>
    <w:rsid w:val="00D64CEA"/>
    <w:rsid w:val="00D6514E"/>
    <w:rsid w:val="00D654EB"/>
    <w:rsid w:val="00D655FA"/>
    <w:rsid w:val="00D6594B"/>
    <w:rsid w:val="00D65A06"/>
    <w:rsid w:val="00D65B2D"/>
    <w:rsid w:val="00D6621C"/>
    <w:rsid w:val="00D66630"/>
    <w:rsid w:val="00D66D0C"/>
    <w:rsid w:val="00D66FB4"/>
    <w:rsid w:val="00D67026"/>
    <w:rsid w:val="00D67310"/>
    <w:rsid w:val="00D7030E"/>
    <w:rsid w:val="00D70364"/>
    <w:rsid w:val="00D703B5"/>
    <w:rsid w:val="00D704D7"/>
    <w:rsid w:val="00D7062C"/>
    <w:rsid w:val="00D710A5"/>
    <w:rsid w:val="00D71319"/>
    <w:rsid w:val="00D71551"/>
    <w:rsid w:val="00D71585"/>
    <w:rsid w:val="00D71B28"/>
    <w:rsid w:val="00D71CE2"/>
    <w:rsid w:val="00D72099"/>
    <w:rsid w:val="00D720D4"/>
    <w:rsid w:val="00D723B5"/>
    <w:rsid w:val="00D7251C"/>
    <w:rsid w:val="00D729BE"/>
    <w:rsid w:val="00D729E2"/>
    <w:rsid w:val="00D7337E"/>
    <w:rsid w:val="00D738A9"/>
    <w:rsid w:val="00D73D3B"/>
    <w:rsid w:val="00D74CA1"/>
    <w:rsid w:val="00D75403"/>
    <w:rsid w:val="00D7558E"/>
    <w:rsid w:val="00D75F92"/>
    <w:rsid w:val="00D75FD9"/>
    <w:rsid w:val="00D761B8"/>
    <w:rsid w:val="00D761F1"/>
    <w:rsid w:val="00D762E0"/>
    <w:rsid w:val="00D764E7"/>
    <w:rsid w:val="00D76800"/>
    <w:rsid w:val="00D76FBE"/>
    <w:rsid w:val="00D77D08"/>
    <w:rsid w:val="00D77EA2"/>
    <w:rsid w:val="00D80199"/>
    <w:rsid w:val="00D80476"/>
    <w:rsid w:val="00D806D5"/>
    <w:rsid w:val="00D80D59"/>
    <w:rsid w:val="00D80E1D"/>
    <w:rsid w:val="00D81009"/>
    <w:rsid w:val="00D81954"/>
    <w:rsid w:val="00D81F18"/>
    <w:rsid w:val="00D820D6"/>
    <w:rsid w:val="00D82175"/>
    <w:rsid w:val="00D82183"/>
    <w:rsid w:val="00D82512"/>
    <w:rsid w:val="00D82564"/>
    <w:rsid w:val="00D82F59"/>
    <w:rsid w:val="00D82F69"/>
    <w:rsid w:val="00D834AF"/>
    <w:rsid w:val="00D83692"/>
    <w:rsid w:val="00D83999"/>
    <w:rsid w:val="00D83A86"/>
    <w:rsid w:val="00D84301"/>
    <w:rsid w:val="00D8448B"/>
    <w:rsid w:val="00D844BC"/>
    <w:rsid w:val="00D84E7F"/>
    <w:rsid w:val="00D85135"/>
    <w:rsid w:val="00D8571E"/>
    <w:rsid w:val="00D85DC4"/>
    <w:rsid w:val="00D85E60"/>
    <w:rsid w:val="00D86418"/>
    <w:rsid w:val="00D86484"/>
    <w:rsid w:val="00D866AF"/>
    <w:rsid w:val="00D867C9"/>
    <w:rsid w:val="00D869E8"/>
    <w:rsid w:val="00D86B19"/>
    <w:rsid w:val="00D873CD"/>
    <w:rsid w:val="00D900FF"/>
    <w:rsid w:val="00D90190"/>
    <w:rsid w:val="00D903E8"/>
    <w:rsid w:val="00D9058E"/>
    <w:rsid w:val="00D907B0"/>
    <w:rsid w:val="00D907D8"/>
    <w:rsid w:val="00D90856"/>
    <w:rsid w:val="00D90B0E"/>
    <w:rsid w:val="00D90BA0"/>
    <w:rsid w:val="00D90C3C"/>
    <w:rsid w:val="00D910B2"/>
    <w:rsid w:val="00D912C4"/>
    <w:rsid w:val="00D9156D"/>
    <w:rsid w:val="00D919FD"/>
    <w:rsid w:val="00D91DFB"/>
    <w:rsid w:val="00D91EB8"/>
    <w:rsid w:val="00D92004"/>
    <w:rsid w:val="00D925BD"/>
    <w:rsid w:val="00D928CD"/>
    <w:rsid w:val="00D93209"/>
    <w:rsid w:val="00D9342E"/>
    <w:rsid w:val="00D93442"/>
    <w:rsid w:val="00D9362D"/>
    <w:rsid w:val="00D9387D"/>
    <w:rsid w:val="00D93BE5"/>
    <w:rsid w:val="00D93C04"/>
    <w:rsid w:val="00D93DB8"/>
    <w:rsid w:val="00D93DBC"/>
    <w:rsid w:val="00D94175"/>
    <w:rsid w:val="00D951B6"/>
    <w:rsid w:val="00D95407"/>
    <w:rsid w:val="00D95BEB"/>
    <w:rsid w:val="00D95E06"/>
    <w:rsid w:val="00D962F1"/>
    <w:rsid w:val="00D96538"/>
    <w:rsid w:val="00D96643"/>
    <w:rsid w:val="00D96828"/>
    <w:rsid w:val="00D9697B"/>
    <w:rsid w:val="00D971F7"/>
    <w:rsid w:val="00D9797E"/>
    <w:rsid w:val="00D97A9C"/>
    <w:rsid w:val="00D97CA3"/>
    <w:rsid w:val="00D97FFC"/>
    <w:rsid w:val="00DA10AF"/>
    <w:rsid w:val="00DA111B"/>
    <w:rsid w:val="00DA1127"/>
    <w:rsid w:val="00DA2017"/>
    <w:rsid w:val="00DA2369"/>
    <w:rsid w:val="00DA2759"/>
    <w:rsid w:val="00DA2760"/>
    <w:rsid w:val="00DA2A4F"/>
    <w:rsid w:val="00DA2A9C"/>
    <w:rsid w:val="00DA3044"/>
    <w:rsid w:val="00DA3D4B"/>
    <w:rsid w:val="00DA40BE"/>
    <w:rsid w:val="00DA43F2"/>
    <w:rsid w:val="00DA4558"/>
    <w:rsid w:val="00DA4754"/>
    <w:rsid w:val="00DA4CE5"/>
    <w:rsid w:val="00DA4E24"/>
    <w:rsid w:val="00DA4F3A"/>
    <w:rsid w:val="00DA5178"/>
    <w:rsid w:val="00DA5339"/>
    <w:rsid w:val="00DA5694"/>
    <w:rsid w:val="00DA5813"/>
    <w:rsid w:val="00DA5985"/>
    <w:rsid w:val="00DA59F4"/>
    <w:rsid w:val="00DA5B72"/>
    <w:rsid w:val="00DA5C32"/>
    <w:rsid w:val="00DA5D4D"/>
    <w:rsid w:val="00DA5F81"/>
    <w:rsid w:val="00DA62ED"/>
    <w:rsid w:val="00DA63AD"/>
    <w:rsid w:val="00DA659A"/>
    <w:rsid w:val="00DA6A09"/>
    <w:rsid w:val="00DA6AC9"/>
    <w:rsid w:val="00DA706F"/>
    <w:rsid w:val="00DA7141"/>
    <w:rsid w:val="00DA749D"/>
    <w:rsid w:val="00DA7556"/>
    <w:rsid w:val="00DA76F2"/>
    <w:rsid w:val="00DB025F"/>
    <w:rsid w:val="00DB03B6"/>
    <w:rsid w:val="00DB0454"/>
    <w:rsid w:val="00DB04DD"/>
    <w:rsid w:val="00DB05C3"/>
    <w:rsid w:val="00DB093E"/>
    <w:rsid w:val="00DB10E8"/>
    <w:rsid w:val="00DB111E"/>
    <w:rsid w:val="00DB1157"/>
    <w:rsid w:val="00DB12C4"/>
    <w:rsid w:val="00DB18DC"/>
    <w:rsid w:val="00DB1909"/>
    <w:rsid w:val="00DB1AFD"/>
    <w:rsid w:val="00DB2057"/>
    <w:rsid w:val="00DB24DB"/>
    <w:rsid w:val="00DB2845"/>
    <w:rsid w:val="00DB2892"/>
    <w:rsid w:val="00DB2945"/>
    <w:rsid w:val="00DB2E4B"/>
    <w:rsid w:val="00DB316D"/>
    <w:rsid w:val="00DB3958"/>
    <w:rsid w:val="00DB3C6F"/>
    <w:rsid w:val="00DB4647"/>
    <w:rsid w:val="00DB4A08"/>
    <w:rsid w:val="00DB4E90"/>
    <w:rsid w:val="00DB59C0"/>
    <w:rsid w:val="00DB5AC5"/>
    <w:rsid w:val="00DB5B0C"/>
    <w:rsid w:val="00DB5C3F"/>
    <w:rsid w:val="00DB5EA9"/>
    <w:rsid w:val="00DB6248"/>
    <w:rsid w:val="00DB640A"/>
    <w:rsid w:val="00DB698D"/>
    <w:rsid w:val="00DB6CE8"/>
    <w:rsid w:val="00DB6DB1"/>
    <w:rsid w:val="00DB7910"/>
    <w:rsid w:val="00DB7CF5"/>
    <w:rsid w:val="00DB7EA3"/>
    <w:rsid w:val="00DB7ECA"/>
    <w:rsid w:val="00DB7F24"/>
    <w:rsid w:val="00DC06C2"/>
    <w:rsid w:val="00DC0AAA"/>
    <w:rsid w:val="00DC0F1C"/>
    <w:rsid w:val="00DC0FF9"/>
    <w:rsid w:val="00DC110B"/>
    <w:rsid w:val="00DC1A0D"/>
    <w:rsid w:val="00DC1EB1"/>
    <w:rsid w:val="00DC2790"/>
    <w:rsid w:val="00DC27E5"/>
    <w:rsid w:val="00DC27E8"/>
    <w:rsid w:val="00DC2B46"/>
    <w:rsid w:val="00DC3106"/>
    <w:rsid w:val="00DC3572"/>
    <w:rsid w:val="00DC4CBD"/>
    <w:rsid w:val="00DC4D63"/>
    <w:rsid w:val="00DC4E61"/>
    <w:rsid w:val="00DC5010"/>
    <w:rsid w:val="00DC50B2"/>
    <w:rsid w:val="00DC532F"/>
    <w:rsid w:val="00DC5AA9"/>
    <w:rsid w:val="00DC5EAE"/>
    <w:rsid w:val="00DC66A4"/>
    <w:rsid w:val="00DC68B2"/>
    <w:rsid w:val="00DC6D40"/>
    <w:rsid w:val="00DC6D43"/>
    <w:rsid w:val="00DC73A6"/>
    <w:rsid w:val="00DC74FD"/>
    <w:rsid w:val="00DC7537"/>
    <w:rsid w:val="00DC7830"/>
    <w:rsid w:val="00DC7877"/>
    <w:rsid w:val="00DC7BC6"/>
    <w:rsid w:val="00DD03F2"/>
    <w:rsid w:val="00DD0749"/>
    <w:rsid w:val="00DD095C"/>
    <w:rsid w:val="00DD0A08"/>
    <w:rsid w:val="00DD0DF8"/>
    <w:rsid w:val="00DD1061"/>
    <w:rsid w:val="00DD10BB"/>
    <w:rsid w:val="00DD166E"/>
    <w:rsid w:val="00DD1A5B"/>
    <w:rsid w:val="00DD1A8D"/>
    <w:rsid w:val="00DD1BB8"/>
    <w:rsid w:val="00DD1DBE"/>
    <w:rsid w:val="00DD205A"/>
    <w:rsid w:val="00DD21DC"/>
    <w:rsid w:val="00DD22F3"/>
    <w:rsid w:val="00DD24AF"/>
    <w:rsid w:val="00DD264B"/>
    <w:rsid w:val="00DD2CBD"/>
    <w:rsid w:val="00DD2F5B"/>
    <w:rsid w:val="00DD2FD0"/>
    <w:rsid w:val="00DD3135"/>
    <w:rsid w:val="00DD330C"/>
    <w:rsid w:val="00DD3667"/>
    <w:rsid w:val="00DD3869"/>
    <w:rsid w:val="00DD3879"/>
    <w:rsid w:val="00DD3AD8"/>
    <w:rsid w:val="00DD3C32"/>
    <w:rsid w:val="00DD3CC7"/>
    <w:rsid w:val="00DD4F88"/>
    <w:rsid w:val="00DD50BE"/>
    <w:rsid w:val="00DD5681"/>
    <w:rsid w:val="00DD576C"/>
    <w:rsid w:val="00DD579B"/>
    <w:rsid w:val="00DD58DF"/>
    <w:rsid w:val="00DD5B68"/>
    <w:rsid w:val="00DD5EF5"/>
    <w:rsid w:val="00DD5F46"/>
    <w:rsid w:val="00DD672D"/>
    <w:rsid w:val="00DD6B15"/>
    <w:rsid w:val="00DD6BD4"/>
    <w:rsid w:val="00DD7289"/>
    <w:rsid w:val="00DD7B26"/>
    <w:rsid w:val="00DD7CD0"/>
    <w:rsid w:val="00DD7E4C"/>
    <w:rsid w:val="00DD7F49"/>
    <w:rsid w:val="00DE097B"/>
    <w:rsid w:val="00DE0D8C"/>
    <w:rsid w:val="00DE0EFD"/>
    <w:rsid w:val="00DE137F"/>
    <w:rsid w:val="00DE163B"/>
    <w:rsid w:val="00DE187C"/>
    <w:rsid w:val="00DE1B18"/>
    <w:rsid w:val="00DE1CCE"/>
    <w:rsid w:val="00DE20D3"/>
    <w:rsid w:val="00DE24CD"/>
    <w:rsid w:val="00DE25A9"/>
    <w:rsid w:val="00DE27AE"/>
    <w:rsid w:val="00DE28A1"/>
    <w:rsid w:val="00DE2A40"/>
    <w:rsid w:val="00DE2C38"/>
    <w:rsid w:val="00DE3424"/>
    <w:rsid w:val="00DE36C6"/>
    <w:rsid w:val="00DE36E1"/>
    <w:rsid w:val="00DE38EB"/>
    <w:rsid w:val="00DE3C7B"/>
    <w:rsid w:val="00DE4026"/>
    <w:rsid w:val="00DE45FB"/>
    <w:rsid w:val="00DE46BB"/>
    <w:rsid w:val="00DE46E5"/>
    <w:rsid w:val="00DE4BAF"/>
    <w:rsid w:val="00DE4BFB"/>
    <w:rsid w:val="00DE5019"/>
    <w:rsid w:val="00DE5039"/>
    <w:rsid w:val="00DE5069"/>
    <w:rsid w:val="00DE53AE"/>
    <w:rsid w:val="00DE5B9B"/>
    <w:rsid w:val="00DE5D5C"/>
    <w:rsid w:val="00DE6B78"/>
    <w:rsid w:val="00DE79A0"/>
    <w:rsid w:val="00DE79F6"/>
    <w:rsid w:val="00DF0046"/>
    <w:rsid w:val="00DF0711"/>
    <w:rsid w:val="00DF1495"/>
    <w:rsid w:val="00DF166E"/>
    <w:rsid w:val="00DF1D22"/>
    <w:rsid w:val="00DF222C"/>
    <w:rsid w:val="00DF239A"/>
    <w:rsid w:val="00DF2636"/>
    <w:rsid w:val="00DF291B"/>
    <w:rsid w:val="00DF299F"/>
    <w:rsid w:val="00DF2A7F"/>
    <w:rsid w:val="00DF2E41"/>
    <w:rsid w:val="00DF2F53"/>
    <w:rsid w:val="00DF2F69"/>
    <w:rsid w:val="00DF3496"/>
    <w:rsid w:val="00DF34B0"/>
    <w:rsid w:val="00DF36FC"/>
    <w:rsid w:val="00DF38C8"/>
    <w:rsid w:val="00DF43CC"/>
    <w:rsid w:val="00DF44E9"/>
    <w:rsid w:val="00DF4506"/>
    <w:rsid w:val="00DF4AFB"/>
    <w:rsid w:val="00DF4DB8"/>
    <w:rsid w:val="00DF523D"/>
    <w:rsid w:val="00DF52B8"/>
    <w:rsid w:val="00DF5448"/>
    <w:rsid w:val="00DF5878"/>
    <w:rsid w:val="00DF5D91"/>
    <w:rsid w:val="00DF6033"/>
    <w:rsid w:val="00DF61F1"/>
    <w:rsid w:val="00DF62F7"/>
    <w:rsid w:val="00DF6BC0"/>
    <w:rsid w:val="00DF6DF0"/>
    <w:rsid w:val="00DF7D13"/>
    <w:rsid w:val="00DF7E89"/>
    <w:rsid w:val="00E002F1"/>
    <w:rsid w:val="00E0074F"/>
    <w:rsid w:val="00E00B6F"/>
    <w:rsid w:val="00E00CF6"/>
    <w:rsid w:val="00E00E9C"/>
    <w:rsid w:val="00E01017"/>
    <w:rsid w:val="00E01717"/>
    <w:rsid w:val="00E01BDB"/>
    <w:rsid w:val="00E01CCA"/>
    <w:rsid w:val="00E01D5A"/>
    <w:rsid w:val="00E01E7E"/>
    <w:rsid w:val="00E02437"/>
    <w:rsid w:val="00E024FF"/>
    <w:rsid w:val="00E026B1"/>
    <w:rsid w:val="00E02D92"/>
    <w:rsid w:val="00E03950"/>
    <w:rsid w:val="00E03960"/>
    <w:rsid w:val="00E03A8E"/>
    <w:rsid w:val="00E03B21"/>
    <w:rsid w:val="00E03CC3"/>
    <w:rsid w:val="00E03F58"/>
    <w:rsid w:val="00E044B6"/>
    <w:rsid w:val="00E04A25"/>
    <w:rsid w:val="00E05455"/>
    <w:rsid w:val="00E05600"/>
    <w:rsid w:val="00E05E06"/>
    <w:rsid w:val="00E06074"/>
    <w:rsid w:val="00E06346"/>
    <w:rsid w:val="00E067B6"/>
    <w:rsid w:val="00E06CB2"/>
    <w:rsid w:val="00E06E79"/>
    <w:rsid w:val="00E06EAC"/>
    <w:rsid w:val="00E076E4"/>
    <w:rsid w:val="00E077C7"/>
    <w:rsid w:val="00E07883"/>
    <w:rsid w:val="00E07DF7"/>
    <w:rsid w:val="00E103CE"/>
    <w:rsid w:val="00E1093E"/>
    <w:rsid w:val="00E10CE8"/>
    <w:rsid w:val="00E10DDF"/>
    <w:rsid w:val="00E11039"/>
    <w:rsid w:val="00E113F4"/>
    <w:rsid w:val="00E11417"/>
    <w:rsid w:val="00E1158D"/>
    <w:rsid w:val="00E115C6"/>
    <w:rsid w:val="00E11AFC"/>
    <w:rsid w:val="00E11DB0"/>
    <w:rsid w:val="00E1229B"/>
    <w:rsid w:val="00E123ED"/>
    <w:rsid w:val="00E12408"/>
    <w:rsid w:val="00E12573"/>
    <w:rsid w:val="00E126C9"/>
    <w:rsid w:val="00E1275E"/>
    <w:rsid w:val="00E12986"/>
    <w:rsid w:val="00E13192"/>
    <w:rsid w:val="00E1362D"/>
    <w:rsid w:val="00E13B2C"/>
    <w:rsid w:val="00E13C75"/>
    <w:rsid w:val="00E14029"/>
    <w:rsid w:val="00E14542"/>
    <w:rsid w:val="00E145DF"/>
    <w:rsid w:val="00E14A30"/>
    <w:rsid w:val="00E15005"/>
    <w:rsid w:val="00E15893"/>
    <w:rsid w:val="00E15F91"/>
    <w:rsid w:val="00E16326"/>
    <w:rsid w:val="00E1725C"/>
    <w:rsid w:val="00E17395"/>
    <w:rsid w:val="00E17564"/>
    <w:rsid w:val="00E1761E"/>
    <w:rsid w:val="00E177C9"/>
    <w:rsid w:val="00E1789D"/>
    <w:rsid w:val="00E179CB"/>
    <w:rsid w:val="00E2075A"/>
    <w:rsid w:val="00E214BF"/>
    <w:rsid w:val="00E219E5"/>
    <w:rsid w:val="00E21C0D"/>
    <w:rsid w:val="00E21C1B"/>
    <w:rsid w:val="00E21C36"/>
    <w:rsid w:val="00E21DA7"/>
    <w:rsid w:val="00E2298B"/>
    <w:rsid w:val="00E22C5D"/>
    <w:rsid w:val="00E2393A"/>
    <w:rsid w:val="00E23A86"/>
    <w:rsid w:val="00E23B03"/>
    <w:rsid w:val="00E23CC7"/>
    <w:rsid w:val="00E23D5B"/>
    <w:rsid w:val="00E23DDE"/>
    <w:rsid w:val="00E240C3"/>
    <w:rsid w:val="00E24111"/>
    <w:rsid w:val="00E245EB"/>
    <w:rsid w:val="00E2482C"/>
    <w:rsid w:val="00E24BC8"/>
    <w:rsid w:val="00E24CA2"/>
    <w:rsid w:val="00E25098"/>
    <w:rsid w:val="00E251F3"/>
    <w:rsid w:val="00E2579C"/>
    <w:rsid w:val="00E257BA"/>
    <w:rsid w:val="00E2586C"/>
    <w:rsid w:val="00E25B92"/>
    <w:rsid w:val="00E25D62"/>
    <w:rsid w:val="00E262DD"/>
    <w:rsid w:val="00E263EF"/>
    <w:rsid w:val="00E2663C"/>
    <w:rsid w:val="00E26931"/>
    <w:rsid w:val="00E26947"/>
    <w:rsid w:val="00E26E5C"/>
    <w:rsid w:val="00E2725E"/>
    <w:rsid w:val="00E27538"/>
    <w:rsid w:val="00E276E2"/>
    <w:rsid w:val="00E27AB2"/>
    <w:rsid w:val="00E27EE6"/>
    <w:rsid w:val="00E27F9F"/>
    <w:rsid w:val="00E30752"/>
    <w:rsid w:val="00E30DF5"/>
    <w:rsid w:val="00E3145E"/>
    <w:rsid w:val="00E31A64"/>
    <w:rsid w:val="00E31B70"/>
    <w:rsid w:val="00E31E3C"/>
    <w:rsid w:val="00E32217"/>
    <w:rsid w:val="00E32860"/>
    <w:rsid w:val="00E32DC3"/>
    <w:rsid w:val="00E334AA"/>
    <w:rsid w:val="00E337E2"/>
    <w:rsid w:val="00E33A1F"/>
    <w:rsid w:val="00E33AA9"/>
    <w:rsid w:val="00E34354"/>
    <w:rsid w:val="00E346BF"/>
    <w:rsid w:val="00E34C5A"/>
    <w:rsid w:val="00E34D8F"/>
    <w:rsid w:val="00E34EC3"/>
    <w:rsid w:val="00E35122"/>
    <w:rsid w:val="00E35334"/>
    <w:rsid w:val="00E3554E"/>
    <w:rsid w:val="00E35CB9"/>
    <w:rsid w:val="00E360B1"/>
    <w:rsid w:val="00E3654F"/>
    <w:rsid w:val="00E366B4"/>
    <w:rsid w:val="00E36D0C"/>
    <w:rsid w:val="00E36DAA"/>
    <w:rsid w:val="00E37129"/>
    <w:rsid w:val="00E37572"/>
    <w:rsid w:val="00E375ED"/>
    <w:rsid w:val="00E37BF3"/>
    <w:rsid w:val="00E37D43"/>
    <w:rsid w:val="00E416BA"/>
    <w:rsid w:val="00E41A61"/>
    <w:rsid w:val="00E41D34"/>
    <w:rsid w:val="00E42016"/>
    <w:rsid w:val="00E4267D"/>
    <w:rsid w:val="00E42920"/>
    <w:rsid w:val="00E4328F"/>
    <w:rsid w:val="00E437CB"/>
    <w:rsid w:val="00E43927"/>
    <w:rsid w:val="00E43A44"/>
    <w:rsid w:val="00E43BDB"/>
    <w:rsid w:val="00E43BEA"/>
    <w:rsid w:val="00E43DE4"/>
    <w:rsid w:val="00E441DB"/>
    <w:rsid w:val="00E44274"/>
    <w:rsid w:val="00E4545E"/>
    <w:rsid w:val="00E45AB1"/>
    <w:rsid w:val="00E45CE1"/>
    <w:rsid w:val="00E45E2E"/>
    <w:rsid w:val="00E45EB0"/>
    <w:rsid w:val="00E4608E"/>
    <w:rsid w:val="00E461DB"/>
    <w:rsid w:val="00E4658E"/>
    <w:rsid w:val="00E46638"/>
    <w:rsid w:val="00E46896"/>
    <w:rsid w:val="00E46B82"/>
    <w:rsid w:val="00E46CDE"/>
    <w:rsid w:val="00E46F01"/>
    <w:rsid w:val="00E46FB4"/>
    <w:rsid w:val="00E472B3"/>
    <w:rsid w:val="00E4772A"/>
    <w:rsid w:val="00E478B9"/>
    <w:rsid w:val="00E47AFF"/>
    <w:rsid w:val="00E50010"/>
    <w:rsid w:val="00E504EC"/>
    <w:rsid w:val="00E50732"/>
    <w:rsid w:val="00E508F3"/>
    <w:rsid w:val="00E511F0"/>
    <w:rsid w:val="00E51256"/>
    <w:rsid w:val="00E51462"/>
    <w:rsid w:val="00E5150F"/>
    <w:rsid w:val="00E51510"/>
    <w:rsid w:val="00E5164C"/>
    <w:rsid w:val="00E51A8E"/>
    <w:rsid w:val="00E51CED"/>
    <w:rsid w:val="00E51CFB"/>
    <w:rsid w:val="00E51D6F"/>
    <w:rsid w:val="00E51F3F"/>
    <w:rsid w:val="00E52739"/>
    <w:rsid w:val="00E52912"/>
    <w:rsid w:val="00E52919"/>
    <w:rsid w:val="00E52AD0"/>
    <w:rsid w:val="00E52EE6"/>
    <w:rsid w:val="00E52F11"/>
    <w:rsid w:val="00E538F7"/>
    <w:rsid w:val="00E53D6E"/>
    <w:rsid w:val="00E54B1C"/>
    <w:rsid w:val="00E54B2C"/>
    <w:rsid w:val="00E54B84"/>
    <w:rsid w:val="00E54FCC"/>
    <w:rsid w:val="00E55077"/>
    <w:rsid w:val="00E552FA"/>
    <w:rsid w:val="00E55570"/>
    <w:rsid w:val="00E556C8"/>
    <w:rsid w:val="00E5597C"/>
    <w:rsid w:val="00E5597D"/>
    <w:rsid w:val="00E55B5A"/>
    <w:rsid w:val="00E55C2C"/>
    <w:rsid w:val="00E55D3C"/>
    <w:rsid w:val="00E561CB"/>
    <w:rsid w:val="00E5628D"/>
    <w:rsid w:val="00E56B43"/>
    <w:rsid w:val="00E57066"/>
    <w:rsid w:val="00E574E7"/>
    <w:rsid w:val="00E60223"/>
    <w:rsid w:val="00E603DF"/>
    <w:rsid w:val="00E606FF"/>
    <w:rsid w:val="00E60D98"/>
    <w:rsid w:val="00E60E38"/>
    <w:rsid w:val="00E60F26"/>
    <w:rsid w:val="00E60F73"/>
    <w:rsid w:val="00E61237"/>
    <w:rsid w:val="00E61374"/>
    <w:rsid w:val="00E6145E"/>
    <w:rsid w:val="00E615DA"/>
    <w:rsid w:val="00E619EE"/>
    <w:rsid w:val="00E6329D"/>
    <w:rsid w:val="00E6375F"/>
    <w:rsid w:val="00E63B12"/>
    <w:rsid w:val="00E63CCE"/>
    <w:rsid w:val="00E63F23"/>
    <w:rsid w:val="00E641EE"/>
    <w:rsid w:val="00E64225"/>
    <w:rsid w:val="00E643C6"/>
    <w:rsid w:val="00E646E1"/>
    <w:rsid w:val="00E64D4D"/>
    <w:rsid w:val="00E65BA9"/>
    <w:rsid w:val="00E65BC6"/>
    <w:rsid w:val="00E664B3"/>
    <w:rsid w:val="00E6659E"/>
    <w:rsid w:val="00E6671C"/>
    <w:rsid w:val="00E66824"/>
    <w:rsid w:val="00E66EFC"/>
    <w:rsid w:val="00E673E2"/>
    <w:rsid w:val="00E67990"/>
    <w:rsid w:val="00E67E64"/>
    <w:rsid w:val="00E7005A"/>
    <w:rsid w:val="00E7021B"/>
    <w:rsid w:val="00E70902"/>
    <w:rsid w:val="00E70B2F"/>
    <w:rsid w:val="00E70B39"/>
    <w:rsid w:val="00E7119C"/>
    <w:rsid w:val="00E71291"/>
    <w:rsid w:val="00E71432"/>
    <w:rsid w:val="00E71862"/>
    <w:rsid w:val="00E7191B"/>
    <w:rsid w:val="00E719A9"/>
    <w:rsid w:val="00E7232D"/>
    <w:rsid w:val="00E72564"/>
    <w:rsid w:val="00E72731"/>
    <w:rsid w:val="00E72A2C"/>
    <w:rsid w:val="00E735CB"/>
    <w:rsid w:val="00E73651"/>
    <w:rsid w:val="00E73A9A"/>
    <w:rsid w:val="00E73B44"/>
    <w:rsid w:val="00E740C7"/>
    <w:rsid w:val="00E74A18"/>
    <w:rsid w:val="00E74B7D"/>
    <w:rsid w:val="00E74BA0"/>
    <w:rsid w:val="00E74F81"/>
    <w:rsid w:val="00E75168"/>
    <w:rsid w:val="00E75807"/>
    <w:rsid w:val="00E75AE8"/>
    <w:rsid w:val="00E75D15"/>
    <w:rsid w:val="00E75F4D"/>
    <w:rsid w:val="00E760D1"/>
    <w:rsid w:val="00E762E9"/>
    <w:rsid w:val="00E76A39"/>
    <w:rsid w:val="00E770BE"/>
    <w:rsid w:val="00E77529"/>
    <w:rsid w:val="00E7764B"/>
    <w:rsid w:val="00E7771B"/>
    <w:rsid w:val="00E778FE"/>
    <w:rsid w:val="00E77A0E"/>
    <w:rsid w:val="00E80774"/>
    <w:rsid w:val="00E8082F"/>
    <w:rsid w:val="00E80985"/>
    <w:rsid w:val="00E80BC2"/>
    <w:rsid w:val="00E811DF"/>
    <w:rsid w:val="00E81ACA"/>
    <w:rsid w:val="00E8287E"/>
    <w:rsid w:val="00E82A9F"/>
    <w:rsid w:val="00E83752"/>
    <w:rsid w:val="00E83965"/>
    <w:rsid w:val="00E83BE8"/>
    <w:rsid w:val="00E83D56"/>
    <w:rsid w:val="00E843B9"/>
    <w:rsid w:val="00E846C7"/>
    <w:rsid w:val="00E846C8"/>
    <w:rsid w:val="00E84CA6"/>
    <w:rsid w:val="00E84FAF"/>
    <w:rsid w:val="00E856B9"/>
    <w:rsid w:val="00E85785"/>
    <w:rsid w:val="00E858A6"/>
    <w:rsid w:val="00E85ABD"/>
    <w:rsid w:val="00E86019"/>
    <w:rsid w:val="00E86080"/>
    <w:rsid w:val="00E861FD"/>
    <w:rsid w:val="00E86333"/>
    <w:rsid w:val="00E864D6"/>
    <w:rsid w:val="00E86A60"/>
    <w:rsid w:val="00E86F2B"/>
    <w:rsid w:val="00E879D8"/>
    <w:rsid w:val="00E87C98"/>
    <w:rsid w:val="00E905F6"/>
    <w:rsid w:val="00E90770"/>
    <w:rsid w:val="00E913F0"/>
    <w:rsid w:val="00E914EB"/>
    <w:rsid w:val="00E91E3B"/>
    <w:rsid w:val="00E91FF5"/>
    <w:rsid w:val="00E92B39"/>
    <w:rsid w:val="00E92B61"/>
    <w:rsid w:val="00E93638"/>
    <w:rsid w:val="00E9396E"/>
    <w:rsid w:val="00E93A9F"/>
    <w:rsid w:val="00E93C52"/>
    <w:rsid w:val="00E9433E"/>
    <w:rsid w:val="00E9447C"/>
    <w:rsid w:val="00E9462F"/>
    <w:rsid w:val="00E947D8"/>
    <w:rsid w:val="00E94A52"/>
    <w:rsid w:val="00E94F10"/>
    <w:rsid w:val="00E94F93"/>
    <w:rsid w:val="00E94F96"/>
    <w:rsid w:val="00E951FE"/>
    <w:rsid w:val="00E9529A"/>
    <w:rsid w:val="00E9533B"/>
    <w:rsid w:val="00E963EE"/>
    <w:rsid w:val="00E9671C"/>
    <w:rsid w:val="00E968B1"/>
    <w:rsid w:val="00E96D35"/>
    <w:rsid w:val="00E971C3"/>
    <w:rsid w:val="00E97219"/>
    <w:rsid w:val="00E974FF"/>
    <w:rsid w:val="00E97BF8"/>
    <w:rsid w:val="00E97E20"/>
    <w:rsid w:val="00E97F63"/>
    <w:rsid w:val="00EA04BE"/>
    <w:rsid w:val="00EA06C4"/>
    <w:rsid w:val="00EA104D"/>
    <w:rsid w:val="00EA1C05"/>
    <w:rsid w:val="00EA2273"/>
    <w:rsid w:val="00EA227A"/>
    <w:rsid w:val="00EA242C"/>
    <w:rsid w:val="00EA2575"/>
    <w:rsid w:val="00EA323A"/>
    <w:rsid w:val="00EA32C1"/>
    <w:rsid w:val="00EA3502"/>
    <w:rsid w:val="00EA3548"/>
    <w:rsid w:val="00EA38E7"/>
    <w:rsid w:val="00EA3AB1"/>
    <w:rsid w:val="00EA3DC6"/>
    <w:rsid w:val="00EA44BB"/>
    <w:rsid w:val="00EA4544"/>
    <w:rsid w:val="00EA46D2"/>
    <w:rsid w:val="00EA4964"/>
    <w:rsid w:val="00EA4CED"/>
    <w:rsid w:val="00EA4E3D"/>
    <w:rsid w:val="00EA4EFD"/>
    <w:rsid w:val="00EA5527"/>
    <w:rsid w:val="00EA62CB"/>
    <w:rsid w:val="00EA6330"/>
    <w:rsid w:val="00EA64CA"/>
    <w:rsid w:val="00EA64FF"/>
    <w:rsid w:val="00EA6627"/>
    <w:rsid w:val="00EA669C"/>
    <w:rsid w:val="00EA7101"/>
    <w:rsid w:val="00EA7CD5"/>
    <w:rsid w:val="00EA7DD1"/>
    <w:rsid w:val="00EB03BF"/>
    <w:rsid w:val="00EB03FB"/>
    <w:rsid w:val="00EB0488"/>
    <w:rsid w:val="00EB067B"/>
    <w:rsid w:val="00EB149C"/>
    <w:rsid w:val="00EB17A9"/>
    <w:rsid w:val="00EB207B"/>
    <w:rsid w:val="00EB247E"/>
    <w:rsid w:val="00EB27E5"/>
    <w:rsid w:val="00EB2AB7"/>
    <w:rsid w:val="00EB37F7"/>
    <w:rsid w:val="00EB438C"/>
    <w:rsid w:val="00EB475B"/>
    <w:rsid w:val="00EB493A"/>
    <w:rsid w:val="00EB50A4"/>
    <w:rsid w:val="00EB520A"/>
    <w:rsid w:val="00EB5241"/>
    <w:rsid w:val="00EB530A"/>
    <w:rsid w:val="00EB536E"/>
    <w:rsid w:val="00EB5525"/>
    <w:rsid w:val="00EB6358"/>
    <w:rsid w:val="00EB67A5"/>
    <w:rsid w:val="00EB67B4"/>
    <w:rsid w:val="00EB6931"/>
    <w:rsid w:val="00EB696F"/>
    <w:rsid w:val="00EB6FDA"/>
    <w:rsid w:val="00EB734E"/>
    <w:rsid w:val="00EB742A"/>
    <w:rsid w:val="00EB7B02"/>
    <w:rsid w:val="00EB7B77"/>
    <w:rsid w:val="00EC00F4"/>
    <w:rsid w:val="00EC0569"/>
    <w:rsid w:val="00EC06EE"/>
    <w:rsid w:val="00EC09C1"/>
    <w:rsid w:val="00EC09FC"/>
    <w:rsid w:val="00EC0B7D"/>
    <w:rsid w:val="00EC12D8"/>
    <w:rsid w:val="00EC13AD"/>
    <w:rsid w:val="00EC1A2F"/>
    <w:rsid w:val="00EC1CDF"/>
    <w:rsid w:val="00EC1E0D"/>
    <w:rsid w:val="00EC25B3"/>
    <w:rsid w:val="00EC260C"/>
    <w:rsid w:val="00EC275B"/>
    <w:rsid w:val="00EC2888"/>
    <w:rsid w:val="00EC2935"/>
    <w:rsid w:val="00EC299B"/>
    <w:rsid w:val="00EC2F02"/>
    <w:rsid w:val="00EC38E3"/>
    <w:rsid w:val="00EC3C6E"/>
    <w:rsid w:val="00EC3F06"/>
    <w:rsid w:val="00EC428C"/>
    <w:rsid w:val="00EC51EC"/>
    <w:rsid w:val="00EC53B6"/>
    <w:rsid w:val="00EC53DE"/>
    <w:rsid w:val="00EC5401"/>
    <w:rsid w:val="00EC5A06"/>
    <w:rsid w:val="00EC5D4B"/>
    <w:rsid w:val="00EC5DF0"/>
    <w:rsid w:val="00EC620B"/>
    <w:rsid w:val="00EC6218"/>
    <w:rsid w:val="00EC6264"/>
    <w:rsid w:val="00EC689C"/>
    <w:rsid w:val="00EC69A3"/>
    <w:rsid w:val="00EC6BBD"/>
    <w:rsid w:val="00EC72A6"/>
    <w:rsid w:val="00EC7C0A"/>
    <w:rsid w:val="00EC7D88"/>
    <w:rsid w:val="00EC7E5A"/>
    <w:rsid w:val="00ED0590"/>
    <w:rsid w:val="00ED0D55"/>
    <w:rsid w:val="00ED12A6"/>
    <w:rsid w:val="00ED140A"/>
    <w:rsid w:val="00ED1474"/>
    <w:rsid w:val="00ED156D"/>
    <w:rsid w:val="00ED16EC"/>
    <w:rsid w:val="00ED16ED"/>
    <w:rsid w:val="00ED1AF6"/>
    <w:rsid w:val="00ED22DC"/>
    <w:rsid w:val="00ED30DA"/>
    <w:rsid w:val="00ED3163"/>
    <w:rsid w:val="00ED366E"/>
    <w:rsid w:val="00ED3768"/>
    <w:rsid w:val="00ED3D1E"/>
    <w:rsid w:val="00ED43CC"/>
    <w:rsid w:val="00ED45A9"/>
    <w:rsid w:val="00ED4615"/>
    <w:rsid w:val="00ED4AD6"/>
    <w:rsid w:val="00ED4CC4"/>
    <w:rsid w:val="00ED4F28"/>
    <w:rsid w:val="00ED5236"/>
    <w:rsid w:val="00ED5B45"/>
    <w:rsid w:val="00ED5E15"/>
    <w:rsid w:val="00ED61DC"/>
    <w:rsid w:val="00ED66D6"/>
    <w:rsid w:val="00ED67B7"/>
    <w:rsid w:val="00ED6D65"/>
    <w:rsid w:val="00ED6E0E"/>
    <w:rsid w:val="00ED6EC2"/>
    <w:rsid w:val="00ED6FB9"/>
    <w:rsid w:val="00ED72A2"/>
    <w:rsid w:val="00ED7484"/>
    <w:rsid w:val="00ED788D"/>
    <w:rsid w:val="00ED7B73"/>
    <w:rsid w:val="00ED7F59"/>
    <w:rsid w:val="00ED7FA9"/>
    <w:rsid w:val="00EE0054"/>
    <w:rsid w:val="00EE0537"/>
    <w:rsid w:val="00EE0BAD"/>
    <w:rsid w:val="00EE0BB9"/>
    <w:rsid w:val="00EE0E92"/>
    <w:rsid w:val="00EE0F12"/>
    <w:rsid w:val="00EE19CF"/>
    <w:rsid w:val="00EE1D94"/>
    <w:rsid w:val="00EE1DF0"/>
    <w:rsid w:val="00EE23E9"/>
    <w:rsid w:val="00EE2D8F"/>
    <w:rsid w:val="00EE2E31"/>
    <w:rsid w:val="00EE2F6D"/>
    <w:rsid w:val="00EE337A"/>
    <w:rsid w:val="00EE3453"/>
    <w:rsid w:val="00EE3771"/>
    <w:rsid w:val="00EE3884"/>
    <w:rsid w:val="00EE3DD6"/>
    <w:rsid w:val="00EE420A"/>
    <w:rsid w:val="00EE4C32"/>
    <w:rsid w:val="00EE4C51"/>
    <w:rsid w:val="00EE556B"/>
    <w:rsid w:val="00EE599C"/>
    <w:rsid w:val="00EE5E9B"/>
    <w:rsid w:val="00EE5FE0"/>
    <w:rsid w:val="00EE6014"/>
    <w:rsid w:val="00EE60EB"/>
    <w:rsid w:val="00EE60F3"/>
    <w:rsid w:val="00EE67DD"/>
    <w:rsid w:val="00EE69DD"/>
    <w:rsid w:val="00EE6B67"/>
    <w:rsid w:val="00EE6D1B"/>
    <w:rsid w:val="00EE6E5D"/>
    <w:rsid w:val="00EE724E"/>
    <w:rsid w:val="00EE72E5"/>
    <w:rsid w:val="00EE752C"/>
    <w:rsid w:val="00EE7539"/>
    <w:rsid w:val="00EE7A4E"/>
    <w:rsid w:val="00EE7B89"/>
    <w:rsid w:val="00EE7D1E"/>
    <w:rsid w:val="00EE7F3A"/>
    <w:rsid w:val="00EF012C"/>
    <w:rsid w:val="00EF021F"/>
    <w:rsid w:val="00EF08DE"/>
    <w:rsid w:val="00EF0AD7"/>
    <w:rsid w:val="00EF0D1C"/>
    <w:rsid w:val="00EF1196"/>
    <w:rsid w:val="00EF1321"/>
    <w:rsid w:val="00EF1680"/>
    <w:rsid w:val="00EF172F"/>
    <w:rsid w:val="00EF18AB"/>
    <w:rsid w:val="00EF18DA"/>
    <w:rsid w:val="00EF1AAE"/>
    <w:rsid w:val="00EF2281"/>
    <w:rsid w:val="00EF24AA"/>
    <w:rsid w:val="00EF2D6F"/>
    <w:rsid w:val="00EF3773"/>
    <w:rsid w:val="00EF3936"/>
    <w:rsid w:val="00EF3B25"/>
    <w:rsid w:val="00EF4B57"/>
    <w:rsid w:val="00EF5340"/>
    <w:rsid w:val="00EF53EF"/>
    <w:rsid w:val="00EF5749"/>
    <w:rsid w:val="00EF5D5E"/>
    <w:rsid w:val="00EF6150"/>
    <w:rsid w:val="00EF6570"/>
    <w:rsid w:val="00EF6A86"/>
    <w:rsid w:val="00EF6B1B"/>
    <w:rsid w:val="00EF7145"/>
    <w:rsid w:val="00EF73E7"/>
    <w:rsid w:val="00EF7442"/>
    <w:rsid w:val="00EF76A9"/>
    <w:rsid w:val="00EF7A13"/>
    <w:rsid w:val="00EF7A87"/>
    <w:rsid w:val="00EF7B4A"/>
    <w:rsid w:val="00EF7C92"/>
    <w:rsid w:val="00F00A7C"/>
    <w:rsid w:val="00F00BD9"/>
    <w:rsid w:val="00F00C6F"/>
    <w:rsid w:val="00F00C80"/>
    <w:rsid w:val="00F010D8"/>
    <w:rsid w:val="00F0134B"/>
    <w:rsid w:val="00F01436"/>
    <w:rsid w:val="00F01571"/>
    <w:rsid w:val="00F01695"/>
    <w:rsid w:val="00F0184B"/>
    <w:rsid w:val="00F01C8C"/>
    <w:rsid w:val="00F01DF8"/>
    <w:rsid w:val="00F01E98"/>
    <w:rsid w:val="00F023DE"/>
    <w:rsid w:val="00F0241B"/>
    <w:rsid w:val="00F02DB0"/>
    <w:rsid w:val="00F02E6D"/>
    <w:rsid w:val="00F03796"/>
    <w:rsid w:val="00F03A9F"/>
    <w:rsid w:val="00F03AEB"/>
    <w:rsid w:val="00F03BD7"/>
    <w:rsid w:val="00F03D4D"/>
    <w:rsid w:val="00F03F3F"/>
    <w:rsid w:val="00F03FE4"/>
    <w:rsid w:val="00F04940"/>
    <w:rsid w:val="00F04CEE"/>
    <w:rsid w:val="00F0540D"/>
    <w:rsid w:val="00F056A5"/>
    <w:rsid w:val="00F0584E"/>
    <w:rsid w:val="00F05BFD"/>
    <w:rsid w:val="00F060C7"/>
    <w:rsid w:val="00F06A45"/>
    <w:rsid w:val="00F06C33"/>
    <w:rsid w:val="00F06D52"/>
    <w:rsid w:val="00F07165"/>
    <w:rsid w:val="00F071F1"/>
    <w:rsid w:val="00F07320"/>
    <w:rsid w:val="00F07AB7"/>
    <w:rsid w:val="00F10A97"/>
    <w:rsid w:val="00F10C02"/>
    <w:rsid w:val="00F10E08"/>
    <w:rsid w:val="00F10F77"/>
    <w:rsid w:val="00F110DA"/>
    <w:rsid w:val="00F112C6"/>
    <w:rsid w:val="00F114C8"/>
    <w:rsid w:val="00F117CB"/>
    <w:rsid w:val="00F119E9"/>
    <w:rsid w:val="00F11A1C"/>
    <w:rsid w:val="00F11A84"/>
    <w:rsid w:val="00F11C95"/>
    <w:rsid w:val="00F11F82"/>
    <w:rsid w:val="00F11FD1"/>
    <w:rsid w:val="00F122BB"/>
    <w:rsid w:val="00F123CE"/>
    <w:rsid w:val="00F124A4"/>
    <w:rsid w:val="00F124E1"/>
    <w:rsid w:val="00F1292F"/>
    <w:rsid w:val="00F1327D"/>
    <w:rsid w:val="00F13931"/>
    <w:rsid w:val="00F13D47"/>
    <w:rsid w:val="00F14127"/>
    <w:rsid w:val="00F1417F"/>
    <w:rsid w:val="00F1433C"/>
    <w:rsid w:val="00F14499"/>
    <w:rsid w:val="00F14E13"/>
    <w:rsid w:val="00F15579"/>
    <w:rsid w:val="00F15DDF"/>
    <w:rsid w:val="00F15E2B"/>
    <w:rsid w:val="00F15F27"/>
    <w:rsid w:val="00F15F62"/>
    <w:rsid w:val="00F1624A"/>
    <w:rsid w:val="00F164A5"/>
    <w:rsid w:val="00F16ADA"/>
    <w:rsid w:val="00F16D23"/>
    <w:rsid w:val="00F17868"/>
    <w:rsid w:val="00F1792E"/>
    <w:rsid w:val="00F20012"/>
    <w:rsid w:val="00F20259"/>
    <w:rsid w:val="00F20643"/>
    <w:rsid w:val="00F20965"/>
    <w:rsid w:val="00F20A8D"/>
    <w:rsid w:val="00F20DFF"/>
    <w:rsid w:val="00F21266"/>
    <w:rsid w:val="00F21365"/>
    <w:rsid w:val="00F21B23"/>
    <w:rsid w:val="00F21B7F"/>
    <w:rsid w:val="00F21C6F"/>
    <w:rsid w:val="00F21E43"/>
    <w:rsid w:val="00F2203F"/>
    <w:rsid w:val="00F22241"/>
    <w:rsid w:val="00F22641"/>
    <w:rsid w:val="00F22B72"/>
    <w:rsid w:val="00F23057"/>
    <w:rsid w:val="00F2318A"/>
    <w:rsid w:val="00F23650"/>
    <w:rsid w:val="00F238EF"/>
    <w:rsid w:val="00F23FFB"/>
    <w:rsid w:val="00F24429"/>
    <w:rsid w:val="00F244F6"/>
    <w:rsid w:val="00F247C6"/>
    <w:rsid w:val="00F24A3D"/>
    <w:rsid w:val="00F2558F"/>
    <w:rsid w:val="00F25764"/>
    <w:rsid w:val="00F25914"/>
    <w:rsid w:val="00F2640A"/>
    <w:rsid w:val="00F26467"/>
    <w:rsid w:val="00F266D5"/>
    <w:rsid w:val="00F26747"/>
    <w:rsid w:val="00F2756A"/>
    <w:rsid w:val="00F275E2"/>
    <w:rsid w:val="00F2779A"/>
    <w:rsid w:val="00F30486"/>
    <w:rsid w:val="00F304F1"/>
    <w:rsid w:val="00F307BC"/>
    <w:rsid w:val="00F30E88"/>
    <w:rsid w:val="00F30F0D"/>
    <w:rsid w:val="00F319BC"/>
    <w:rsid w:val="00F319E2"/>
    <w:rsid w:val="00F31E1B"/>
    <w:rsid w:val="00F325B6"/>
    <w:rsid w:val="00F32AC1"/>
    <w:rsid w:val="00F331E2"/>
    <w:rsid w:val="00F33611"/>
    <w:rsid w:val="00F33982"/>
    <w:rsid w:val="00F33D03"/>
    <w:rsid w:val="00F34162"/>
    <w:rsid w:val="00F343AE"/>
    <w:rsid w:val="00F3456B"/>
    <w:rsid w:val="00F348C6"/>
    <w:rsid w:val="00F349DD"/>
    <w:rsid w:val="00F350D4"/>
    <w:rsid w:val="00F3567E"/>
    <w:rsid w:val="00F358E3"/>
    <w:rsid w:val="00F35C66"/>
    <w:rsid w:val="00F35D0F"/>
    <w:rsid w:val="00F35E57"/>
    <w:rsid w:val="00F366A9"/>
    <w:rsid w:val="00F36B17"/>
    <w:rsid w:val="00F36B9E"/>
    <w:rsid w:val="00F37354"/>
    <w:rsid w:val="00F37868"/>
    <w:rsid w:val="00F37C43"/>
    <w:rsid w:val="00F37D06"/>
    <w:rsid w:val="00F37D3E"/>
    <w:rsid w:val="00F400DE"/>
    <w:rsid w:val="00F40460"/>
    <w:rsid w:val="00F4051B"/>
    <w:rsid w:val="00F406BF"/>
    <w:rsid w:val="00F40728"/>
    <w:rsid w:val="00F40A62"/>
    <w:rsid w:val="00F4103E"/>
    <w:rsid w:val="00F41366"/>
    <w:rsid w:val="00F41499"/>
    <w:rsid w:val="00F41766"/>
    <w:rsid w:val="00F4199C"/>
    <w:rsid w:val="00F419BB"/>
    <w:rsid w:val="00F41A2C"/>
    <w:rsid w:val="00F420D9"/>
    <w:rsid w:val="00F42204"/>
    <w:rsid w:val="00F425EF"/>
    <w:rsid w:val="00F4277B"/>
    <w:rsid w:val="00F4279A"/>
    <w:rsid w:val="00F42B33"/>
    <w:rsid w:val="00F42F92"/>
    <w:rsid w:val="00F4478F"/>
    <w:rsid w:val="00F44B16"/>
    <w:rsid w:val="00F44B82"/>
    <w:rsid w:val="00F44DAD"/>
    <w:rsid w:val="00F453F1"/>
    <w:rsid w:val="00F4565B"/>
    <w:rsid w:val="00F457A5"/>
    <w:rsid w:val="00F4580C"/>
    <w:rsid w:val="00F459AB"/>
    <w:rsid w:val="00F4668B"/>
    <w:rsid w:val="00F467F4"/>
    <w:rsid w:val="00F46EA8"/>
    <w:rsid w:val="00F46F8A"/>
    <w:rsid w:val="00F470CB"/>
    <w:rsid w:val="00F47335"/>
    <w:rsid w:val="00F47351"/>
    <w:rsid w:val="00F4757A"/>
    <w:rsid w:val="00F477FB"/>
    <w:rsid w:val="00F47B45"/>
    <w:rsid w:val="00F47E22"/>
    <w:rsid w:val="00F50715"/>
    <w:rsid w:val="00F507D9"/>
    <w:rsid w:val="00F50B46"/>
    <w:rsid w:val="00F50D67"/>
    <w:rsid w:val="00F514A0"/>
    <w:rsid w:val="00F51777"/>
    <w:rsid w:val="00F51A7C"/>
    <w:rsid w:val="00F5235D"/>
    <w:rsid w:val="00F52844"/>
    <w:rsid w:val="00F52A35"/>
    <w:rsid w:val="00F53047"/>
    <w:rsid w:val="00F530FD"/>
    <w:rsid w:val="00F53195"/>
    <w:rsid w:val="00F53623"/>
    <w:rsid w:val="00F53927"/>
    <w:rsid w:val="00F53A25"/>
    <w:rsid w:val="00F53DCD"/>
    <w:rsid w:val="00F541BB"/>
    <w:rsid w:val="00F54343"/>
    <w:rsid w:val="00F54505"/>
    <w:rsid w:val="00F5491E"/>
    <w:rsid w:val="00F5493E"/>
    <w:rsid w:val="00F54A05"/>
    <w:rsid w:val="00F54AFE"/>
    <w:rsid w:val="00F54F1E"/>
    <w:rsid w:val="00F550DF"/>
    <w:rsid w:val="00F555AD"/>
    <w:rsid w:val="00F55C17"/>
    <w:rsid w:val="00F56053"/>
    <w:rsid w:val="00F5671E"/>
    <w:rsid w:val="00F57010"/>
    <w:rsid w:val="00F57178"/>
    <w:rsid w:val="00F57485"/>
    <w:rsid w:val="00F57C5B"/>
    <w:rsid w:val="00F6075C"/>
    <w:rsid w:val="00F608E0"/>
    <w:rsid w:val="00F60A33"/>
    <w:rsid w:val="00F60F21"/>
    <w:rsid w:val="00F619D7"/>
    <w:rsid w:val="00F61C95"/>
    <w:rsid w:val="00F62384"/>
    <w:rsid w:val="00F62677"/>
    <w:rsid w:val="00F626F9"/>
    <w:rsid w:val="00F627EF"/>
    <w:rsid w:val="00F62927"/>
    <w:rsid w:val="00F62AB7"/>
    <w:rsid w:val="00F62C79"/>
    <w:rsid w:val="00F62F40"/>
    <w:rsid w:val="00F6328A"/>
    <w:rsid w:val="00F63885"/>
    <w:rsid w:val="00F63BBA"/>
    <w:rsid w:val="00F63F74"/>
    <w:rsid w:val="00F64192"/>
    <w:rsid w:val="00F64577"/>
    <w:rsid w:val="00F645D7"/>
    <w:rsid w:val="00F6470D"/>
    <w:rsid w:val="00F64942"/>
    <w:rsid w:val="00F64B19"/>
    <w:rsid w:val="00F64ECF"/>
    <w:rsid w:val="00F64F5C"/>
    <w:rsid w:val="00F65165"/>
    <w:rsid w:val="00F65440"/>
    <w:rsid w:val="00F654AF"/>
    <w:rsid w:val="00F65B63"/>
    <w:rsid w:val="00F6603E"/>
    <w:rsid w:val="00F661C5"/>
    <w:rsid w:val="00F6620A"/>
    <w:rsid w:val="00F665CF"/>
    <w:rsid w:val="00F66B00"/>
    <w:rsid w:val="00F66DF5"/>
    <w:rsid w:val="00F67343"/>
    <w:rsid w:val="00F674BD"/>
    <w:rsid w:val="00F675DB"/>
    <w:rsid w:val="00F67A6E"/>
    <w:rsid w:val="00F67AE3"/>
    <w:rsid w:val="00F7027E"/>
    <w:rsid w:val="00F70989"/>
    <w:rsid w:val="00F709CC"/>
    <w:rsid w:val="00F70D94"/>
    <w:rsid w:val="00F716AC"/>
    <w:rsid w:val="00F71AB6"/>
    <w:rsid w:val="00F71C3F"/>
    <w:rsid w:val="00F71F17"/>
    <w:rsid w:val="00F720D6"/>
    <w:rsid w:val="00F7261B"/>
    <w:rsid w:val="00F7276F"/>
    <w:rsid w:val="00F730AB"/>
    <w:rsid w:val="00F731DB"/>
    <w:rsid w:val="00F737D5"/>
    <w:rsid w:val="00F73B3C"/>
    <w:rsid w:val="00F749B5"/>
    <w:rsid w:val="00F74A35"/>
    <w:rsid w:val="00F74A44"/>
    <w:rsid w:val="00F74B68"/>
    <w:rsid w:val="00F74D08"/>
    <w:rsid w:val="00F74EE1"/>
    <w:rsid w:val="00F75110"/>
    <w:rsid w:val="00F754D3"/>
    <w:rsid w:val="00F759EB"/>
    <w:rsid w:val="00F75D2D"/>
    <w:rsid w:val="00F76312"/>
    <w:rsid w:val="00F76A93"/>
    <w:rsid w:val="00F76FB3"/>
    <w:rsid w:val="00F770C1"/>
    <w:rsid w:val="00F7767F"/>
    <w:rsid w:val="00F77825"/>
    <w:rsid w:val="00F77870"/>
    <w:rsid w:val="00F77C27"/>
    <w:rsid w:val="00F77DAA"/>
    <w:rsid w:val="00F8015B"/>
    <w:rsid w:val="00F8059A"/>
    <w:rsid w:val="00F80B33"/>
    <w:rsid w:val="00F80C62"/>
    <w:rsid w:val="00F80C77"/>
    <w:rsid w:val="00F80E3C"/>
    <w:rsid w:val="00F8102E"/>
    <w:rsid w:val="00F81361"/>
    <w:rsid w:val="00F816C0"/>
    <w:rsid w:val="00F819EB"/>
    <w:rsid w:val="00F8246E"/>
    <w:rsid w:val="00F8252C"/>
    <w:rsid w:val="00F8274D"/>
    <w:rsid w:val="00F82793"/>
    <w:rsid w:val="00F82E41"/>
    <w:rsid w:val="00F82FE0"/>
    <w:rsid w:val="00F834DE"/>
    <w:rsid w:val="00F83A60"/>
    <w:rsid w:val="00F8406A"/>
    <w:rsid w:val="00F840E1"/>
    <w:rsid w:val="00F85716"/>
    <w:rsid w:val="00F8653A"/>
    <w:rsid w:val="00F86575"/>
    <w:rsid w:val="00F86623"/>
    <w:rsid w:val="00F86FF9"/>
    <w:rsid w:val="00F875E0"/>
    <w:rsid w:val="00F902C6"/>
    <w:rsid w:val="00F90AB9"/>
    <w:rsid w:val="00F91AD7"/>
    <w:rsid w:val="00F91F8C"/>
    <w:rsid w:val="00F92015"/>
    <w:rsid w:val="00F92725"/>
    <w:rsid w:val="00F92A29"/>
    <w:rsid w:val="00F92E08"/>
    <w:rsid w:val="00F93313"/>
    <w:rsid w:val="00F93CC5"/>
    <w:rsid w:val="00F93E86"/>
    <w:rsid w:val="00F9456A"/>
    <w:rsid w:val="00F94635"/>
    <w:rsid w:val="00F9482F"/>
    <w:rsid w:val="00F94A68"/>
    <w:rsid w:val="00F94F68"/>
    <w:rsid w:val="00F951CB"/>
    <w:rsid w:val="00F95408"/>
    <w:rsid w:val="00F95B52"/>
    <w:rsid w:val="00F95BA8"/>
    <w:rsid w:val="00F95C49"/>
    <w:rsid w:val="00F96176"/>
    <w:rsid w:val="00F96832"/>
    <w:rsid w:val="00F96D8F"/>
    <w:rsid w:val="00F96FF4"/>
    <w:rsid w:val="00F974AA"/>
    <w:rsid w:val="00F978DD"/>
    <w:rsid w:val="00F97C5D"/>
    <w:rsid w:val="00F97E27"/>
    <w:rsid w:val="00F97E35"/>
    <w:rsid w:val="00FA028E"/>
    <w:rsid w:val="00FA0651"/>
    <w:rsid w:val="00FA073F"/>
    <w:rsid w:val="00FA0A18"/>
    <w:rsid w:val="00FA1D07"/>
    <w:rsid w:val="00FA1D1D"/>
    <w:rsid w:val="00FA1D2E"/>
    <w:rsid w:val="00FA1F4D"/>
    <w:rsid w:val="00FA2098"/>
    <w:rsid w:val="00FA2381"/>
    <w:rsid w:val="00FA2492"/>
    <w:rsid w:val="00FA28A6"/>
    <w:rsid w:val="00FA293C"/>
    <w:rsid w:val="00FA3093"/>
    <w:rsid w:val="00FA3357"/>
    <w:rsid w:val="00FA35B9"/>
    <w:rsid w:val="00FA3E75"/>
    <w:rsid w:val="00FA3F42"/>
    <w:rsid w:val="00FA4576"/>
    <w:rsid w:val="00FA45EE"/>
    <w:rsid w:val="00FA53AE"/>
    <w:rsid w:val="00FA5506"/>
    <w:rsid w:val="00FA5511"/>
    <w:rsid w:val="00FA5C4D"/>
    <w:rsid w:val="00FA6C27"/>
    <w:rsid w:val="00FA6C76"/>
    <w:rsid w:val="00FA7399"/>
    <w:rsid w:val="00FA73D2"/>
    <w:rsid w:val="00FA74A9"/>
    <w:rsid w:val="00FA7AFD"/>
    <w:rsid w:val="00FA7BAF"/>
    <w:rsid w:val="00FA7C9F"/>
    <w:rsid w:val="00FA7F26"/>
    <w:rsid w:val="00FB0457"/>
    <w:rsid w:val="00FB048C"/>
    <w:rsid w:val="00FB05C7"/>
    <w:rsid w:val="00FB06E0"/>
    <w:rsid w:val="00FB0BF1"/>
    <w:rsid w:val="00FB0DB7"/>
    <w:rsid w:val="00FB216A"/>
    <w:rsid w:val="00FB26F9"/>
    <w:rsid w:val="00FB273B"/>
    <w:rsid w:val="00FB29C6"/>
    <w:rsid w:val="00FB2AE3"/>
    <w:rsid w:val="00FB2B9B"/>
    <w:rsid w:val="00FB2CE3"/>
    <w:rsid w:val="00FB3E30"/>
    <w:rsid w:val="00FB40D5"/>
    <w:rsid w:val="00FB416B"/>
    <w:rsid w:val="00FB4293"/>
    <w:rsid w:val="00FB4458"/>
    <w:rsid w:val="00FB4715"/>
    <w:rsid w:val="00FB4777"/>
    <w:rsid w:val="00FB4850"/>
    <w:rsid w:val="00FB48D4"/>
    <w:rsid w:val="00FB49F5"/>
    <w:rsid w:val="00FB4CCD"/>
    <w:rsid w:val="00FB5028"/>
    <w:rsid w:val="00FB50EA"/>
    <w:rsid w:val="00FB517C"/>
    <w:rsid w:val="00FB5383"/>
    <w:rsid w:val="00FB56E8"/>
    <w:rsid w:val="00FB5750"/>
    <w:rsid w:val="00FB6194"/>
    <w:rsid w:val="00FB6847"/>
    <w:rsid w:val="00FB6A2C"/>
    <w:rsid w:val="00FB6AA2"/>
    <w:rsid w:val="00FB706A"/>
    <w:rsid w:val="00FB7280"/>
    <w:rsid w:val="00FB7373"/>
    <w:rsid w:val="00FB7481"/>
    <w:rsid w:val="00FC019D"/>
    <w:rsid w:val="00FC06BB"/>
    <w:rsid w:val="00FC07AC"/>
    <w:rsid w:val="00FC0A32"/>
    <w:rsid w:val="00FC146C"/>
    <w:rsid w:val="00FC14AC"/>
    <w:rsid w:val="00FC1A5B"/>
    <w:rsid w:val="00FC1CA0"/>
    <w:rsid w:val="00FC1CB6"/>
    <w:rsid w:val="00FC2290"/>
    <w:rsid w:val="00FC26C5"/>
    <w:rsid w:val="00FC2B20"/>
    <w:rsid w:val="00FC2C77"/>
    <w:rsid w:val="00FC2F4F"/>
    <w:rsid w:val="00FC2F8A"/>
    <w:rsid w:val="00FC3CF5"/>
    <w:rsid w:val="00FC3D27"/>
    <w:rsid w:val="00FC4055"/>
    <w:rsid w:val="00FC41B9"/>
    <w:rsid w:val="00FC4393"/>
    <w:rsid w:val="00FC494A"/>
    <w:rsid w:val="00FC4BC9"/>
    <w:rsid w:val="00FC4E47"/>
    <w:rsid w:val="00FC5207"/>
    <w:rsid w:val="00FC56D9"/>
    <w:rsid w:val="00FC5869"/>
    <w:rsid w:val="00FC5987"/>
    <w:rsid w:val="00FC5BA0"/>
    <w:rsid w:val="00FC615D"/>
    <w:rsid w:val="00FC6384"/>
    <w:rsid w:val="00FC6FD8"/>
    <w:rsid w:val="00FC7135"/>
    <w:rsid w:val="00FC7C9B"/>
    <w:rsid w:val="00FC7D1A"/>
    <w:rsid w:val="00FC7F5B"/>
    <w:rsid w:val="00FD0435"/>
    <w:rsid w:val="00FD08B4"/>
    <w:rsid w:val="00FD0BFF"/>
    <w:rsid w:val="00FD0F9C"/>
    <w:rsid w:val="00FD0FC0"/>
    <w:rsid w:val="00FD117D"/>
    <w:rsid w:val="00FD189E"/>
    <w:rsid w:val="00FD1914"/>
    <w:rsid w:val="00FD194B"/>
    <w:rsid w:val="00FD1A1F"/>
    <w:rsid w:val="00FD1A68"/>
    <w:rsid w:val="00FD1FF4"/>
    <w:rsid w:val="00FD241F"/>
    <w:rsid w:val="00FD2647"/>
    <w:rsid w:val="00FD3021"/>
    <w:rsid w:val="00FD323B"/>
    <w:rsid w:val="00FD3334"/>
    <w:rsid w:val="00FD3370"/>
    <w:rsid w:val="00FD3BA5"/>
    <w:rsid w:val="00FD41D2"/>
    <w:rsid w:val="00FD4599"/>
    <w:rsid w:val="00FD49FA"/>
    <w:rsid w:val="00FD5020"/>
    <w:rsid w:val="00FD50FD"/>
    <w:rsid w:val="00FD52F1"/>
    <w:rsid w:val="00FD5DC5"/>
    <w:rsid w:val="00FD62DD"/>
    <w:rsid w:val="00FD738F"/>
    <w:rsid w:val="00FD7620"/>
    <w:rsid w:val="00FD78A6"/>
    <w:rsid w:val="00FD7C62"/>
    <w:rsid w:val="00FD7C99"/>
    <w:rsid w:val="00FD7E8C"/>
    <w:rsid w:val="00FE00CB"/>
    <w:rsid w:val="00FE012B"/>
    <w:rsid w:val="00FE036D"/>
    <w:rsid w:val="00FE04EB"/>
    <w:rsid w:val="00FE0536"/>
    <w:rsid w:val="00FE0A37"/>
    <w:rsid w:val="00FE0D9C"/>
    <w:rsid w:val="00FE0E43"/>
    <w:rsid w:val="00FE0FDF"/>
    <w:rsid w:val="00FE1315"/>
    <w:rsid w:val="00FE15A7"/>
    <w:rsid w:val="00FE22F5"/>
    <w:rsid w:val="00FE269C"/>
    <w:rsid w:val="00FE2913"/>
    <w:rsid w:val="00FE2C16"/>
    <w:rsid w:val="00FE2FDE"/>
    <w:rsid w:val="00FE3513"/>
    <w:rsid w:val="00FE35D7"/>
    <w:rsid w:val="00FE3C82"/>
    <w:rsid w:val="00FE3F9F"/>
    <w:rsid w:val="00FE40F6"/>
    <w:rsid w:val="00FE41E9"/>
    <w:rsid w:val="00FE445E"/>
    <w:rsid w:val="00FE4CC1"/>
    <w:rsid w:val="00FE4D8B"/>
    <w:rsid w:val="00FE5017"/>
    <w:rsid w:val="00FE5B6A"/>
    <w:rsid w:val="00FE5C27"/>
    <w:rsid w:val="00FE612F"/>
    <w:rsid w:val="00FE6141"/>
    <w:rsid w:val="00FE6294"/>
    <w:rsid w:val="00FE62F0"/>
    <w:rsid w:val="00FE68A6"/>
    <w:rsid w:val="00FE68B5"/>
    <w:rsid w:val="00FE6992"/>
    <w:rsid w:val="00FE6A16"/>
    <w:rsid w:val="00FE6E04"/>
    <w:rsid w:val="00FE7123"/>
    <w:rsid w:val="00FE72A2"/>
    <w:rsid w:val="00FE7A1B"/>
    <w:rsid w:val="00FE7CAF"/>
    <w:rsid w:val="00FE7D41"/>
    <w:rsid w:val="00FE7FE1"/>
    <w:rsid w:val="00FF0144"/>
    <w:rsid w:val="00FF0183"/>
    <w:rsid w:val="00FF0D34"/>
    <w:rsid w:val="00FF0E55"/>
    <w:rsid w:val="00FF14D3"/>
    <w:rsid w:val="00FF15E3"/>
    <w:rsid w:val="00FF187B"/>
    <w:rsid w:val="00FF23D8"/>
    <w:rsid w:val="00FF2779"/>
    <w:rsid w:val="00FF2946"/>
    <w:rsid w:val="00FF2F51"/>
    <w:rsid w:val="00FF32BF"/>
    <w:rsid w:val="00FF3731"/>
    <w:rsid w:val="00FF382E"/>
    <w:rsid w:val="00FF3DCC"/>
    <w:rsid w:val="00FF3E83"/>
    <w:rsid w:val="00FF3F5E"/>
    <w:rsid w:val="00FF3FE6"/>
    <w:rsid w:val="00FF4072"/>
    <w:rsid w:val="00FF4161"/>
    <w:rsid w:val="00FF42A4"/>
    <w:rsid w:val="00FF477E"/>
    <w:rsid w:val="00FF4AB4"/>
    <w:rsid w:val="00FF4DB8"/>
    <w:rsid w:val="00FF5438"/>
    <w:rsid w:val="00FF57D7"/>
    <w:rsid w:val="00FF5DEF"/>
    <w:rsid w:val="00FF5F8D"/>
    <w:rsid w:val="00FF600B"/>
    <w:rsid w:val="00FF60D9"/>
    <w:rsid w:val="00FF6276"/>
    <w:rsid w:val="00FF62AE"/>
    <w:rsid w:val="00FF62F2"/>
    <w:rsid w:val="00FF6B38"/>
    <w:rsid w:val="00FF6EA3"/>
    <w:rsid w:val="00FF7246"/>
    <w:rsid w:val="00FF789A"/>
    <w:rsid w:val="00FF7B31"/>
    <w:rsid w:val="00FF7BF8"/>
    <w:rsid w:val="00FF7CD6"/>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C037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F86FF9"/>
    <w:rPr>
      <w:rFonts w:ascii="Times New Roman" w:hAnsi="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
    <w:name w:val="Standa"/>
    <w:uiPriority w:val="99"/>
    <w:rsid w:val="00B81D29"/>
    <w:rPr>
      <w:rFonts w:ascii="Times New Roman" w:hAnsi="Times New Roman"/>
      <w:sz w:val="24"/>
      <w:szCs w:val="24"/>
      <w:lang w:eastAsia="de-DE"/>
    </w:rPr>
  </w:style>
  <w:style w:type="character" w:customStyle="1" w:styleId="Absatz-Standardschrift">
    <w:name w:val="Absatz-Standardschrift"/>
    <w:uiPriority w:val="99"/>
    <w:semiHidden/>
  </w:style>
  <w:style w:type="table" w:customStyle="1" w:styleId="NormaleTabe">
    <w:name w:val="Normale Tabe"/>
    <w:uiPriority w:val="99"/>
    <w:semiHidden/>
    <w:tblPr>
      <w:tblInd w:w="0" w:type="dxa"/>
      <w:tblCellMar>
        <w:top w:w="0" w:type="dxa"/>
        <w:left w:w="108" w:type="dxa"/>
        <w:bottom w:w="0" w:type="dxa"/>
        <w:right w:w="108" w:type="dxa"/>
      </w:tblCellMar>
    </w:tblPr>
  </w:style>
  <w:style w:type="paragraph" w:customStyle="1" w:styleId="Standa30">
    <w:name w:val="Standa30"/>
    <w:uiPriority w:val="99"/>
    <w:rsid w:val="00595B1D"/>
    <w:rPr>
      <w:rFonts w:ascii="Times New Roman" w:hAnsi="Times New Roman"/>
      <w:sz w:val="24"/>
      <w:szCs w:val="24"/>
      <w:lang w:eastAsia="de-DE"/>
    </w:rPr>
  </w:style>
  <w:style w:type="character" w:customStyle="1" w:styleId="Absatz-Standardschrift30">
    <w:name w:val="Absatz-Standardschrift30"/>
    <w:uiPriority w:val="99"/>
    <w:semiHidden/>
    <w:rsid w:val="00B81D29"/>
  </w:style>
  <w:style w:type="table" w:customStyle="1" w:styleId="NormaleTabe30">
    <w:name w:val="Normale Tabe30"/>
    <w:uiPriority w:val="99"/>
    <w:semiHidden/>
    <w:rsid w:val="00B81D29"/>
    <w:tblPr>
      <w:tblInd w:w="0" w:type="dxa"/>
      <w:tblCellMar>
        <w:top w:w="0" w:type="dxa"/>
        <w:left w:w="108" w:type="dxa"/>
        <w:bottom w:w="0" w:type="dxa"/>
        <w:right w:w="108" w:type="dxa"/>
      </w:tblCellMar>
    </w:tblPr>
  </w:style>
  <w:style w:type="paragraph" w:customStyle="1" w:styleId="Standa29">
    <w:name w:val="Standa29"/>
    <w:uiPriority w:val="99"/>
    <w:rsid w:val="00934060"/>
    <w:rPr>
      <w:rFonts w:ascii="Times New Roman" w:hAnsi="Times New Roman"/>
      <w:sz w:val="24"/>
      <w:szCs w:val="24"/>
      <w:lang w:eastAsia="de-DE"/>
    </w:rPr>
  </w:style>
  <w:style w:type="character" w:customStyle="1" w:styleId="Absatz-Standardschrift29">
    <w:name w:val="Absatz-Standardschrift29"/>
    <w:uiPriority w:val="99"/>
    <w:semiHidden/>
    <w:rsid w:val="00595B1D"/>
  </w:style>
  <w:style w:type="table" w:customStyle="1" w:styleId="NormaleTabe29">
    <w:name w:val="Normale Tabe29"/>
    <w:uiPriority w:val="99"/>
    <w:semiHidden/>
    <w:rsid w:val="00595B1D"/>
    <w:tblPr>
      <w:tblInd w:w="0" w:type="dxa"/>
      <w:tblCellMar>
        <w:top w:w="0" w:type="dxa"/>
        <w:left w:w="108" w:type="dxa"/>
        <w:bottom w:w="0" w:type="dxa"/>
        <w:right w:w="108" w:type="dxa"/>
      </w:tblCellMar>
    </w:tblPr>
  </w:style>
  <w:style w:type="paragraph" w:customStyle="1" w:styleId="Standa28">
    <w:name w:val="Standa28"/>
    <w:uiPriority w:val="99"/>
    <w:rsid w:val="00DD576C"/>
    <w:rPr>
      <w:rFonts w:ascii="Times New Roman" w:hAnsi="Times New Roman"/>
      <w:sz w:val="24"/>
      <w:szCs w:val="24"/>
      <w:lang w:eastAsia="de-DE"/>
    </w:rPr>
  </w:style>
  <w:style w:type="character" w:customStyle="1" w:styleId="Absatz-Standardschrift28">
    <w:name w:val="Absatz-Standardschrift28"/>
    <w:uiPriority w:val="99"/>
    <w:semiHidden/>
    <w:rsid w:val="00934060"/>
  </w:style>
  <w:style w:type="table" w:customStyle="1" w:styleId="NormaleTabe28">
    <w:name w:val="Normale Tabe28"/>
    <w:uiPriority w:val="99"/>
    <w:semiHidden/>
    <w:rsid w:val="00934060"/>
    <w:tblPr>
      <w:tblInd w:w="0" w:type="dxa"/>
      <w:tblCellMar>
        <w:top w:w="0" w:type="dxa"/>
        <w:left w:w="108" w:type="dxa"/>
        <w:bottom w:w="0" w:type="dxa"/>
        <w:right w:w="108" w:type="dxa"/>
      </w:tblCellMar>
    </w:tblPr>
  </w:style>
  <w:style w:type="paragraph" w:customStyle="1" w:styleId="Standa27">
    <w:name w:val="Standa27"/>
    <w:uiPriority w:val="99"/>
    <w:rsid w:val="0094152C"/>
    <w:rPr>
      <w:rFonts w:ascii="Times New Roman" w:hAnsi="Times New Roman"/>
      <w:sz w:val="24"/>
      <w:szCs w:val="24"/>
      <w:lang w:eastAsia="de-DE"/>
    </w:rPr>
  </w:style>
  <w:style w:type="character" w:customStyle="1" w:styleId="Absatz-Standardschrift27">
    <w:name w:val="Absatz-Standardschrift27"/>
    <w:uiPriority w:val="99"/>
    <w:semiHidden/>
    <w:rsid w:val="00DD576C"/>
  </w:style>
  <w:style w:type="table" w:customStyle="1" w:styleId="NormaleTabe27">
    <w:name w:val="Normale Tabe27"/>
    <w:uiPriority w:val="99"/>
    <w:semiHidden/>
    <w:rsid w:val="00DD576C"/>
    <w:tblPr>
      <w:tblInd w:w="0" w:type="dxa"/>
      <w:tblCellMar>
        <w:top w:w="0" w:type="dxa"/>
        <w:left w:w="108" w:type="dxa"/>
        <w:bottom w:w="0" w:type="dxa"/>
        <w:right w:w="108" w:type="dxa"/>
      </w:tblCellMar>
    </w:tblPr>
  </w:style>
  <w:style w:type="paragraph" w:customStyle="1" w:styleId="Standa26">
    <w:name w:val="Standa26"/>
    <w:uiPriority w:val="99"/>
    <w:rsid w:val="00D02244"/>
    <w:rPr>
      <w:rFonts w:ascii="Times New Roman" w:hAnsi="Times New Roman"/>
      <w:sz w:val="24"/>
      <w:szCs w:val="24"/>
      <w:lang w:eastAsia="de-DE"/>
    </w:rPr>
  </w:style>
  <w:style w:type="character" w:customStyle="1" w:styleId="Absatz-Standardschrift26">
    <w:name w:val="Absatz-Standardschrift26"/>
    <w:uiPriority w:val="99"/>
    <w:semiHidden/>
    <w:rsid w:val="0094152C"/>
  </w:style>
  <w:style w:type="table" w:customStyle="1" w:styleId="NormaleTabe26">
    <w:name w:val="Normale Tabe26"/>
    <w:uiPriority w:val="99"/>
    <w:semiHidden/>
    <w:rsid w:val="0094152C"/>
    <w:tblPr>
      <w:tblInd w:w="0" w:type="dxa"/>
      <w:tblCellMar>
        <w:top w:w="0" w:type="dxa"/>
        <w:left w:w="108" w:type="dxa"/>
        <w:bottom w:w="0" w:type="dxa"/>
        <w:right w:w="108" w:type="dxa"/>
      </w:tblCellMar>
    </w:tblPr>
  </w:style>
  <w:style w:type="paragraph" w:customStyle="1" w:styleId="Standa25">
    <w:name w:val="Standa25"/>
    <w:uiPriority w:val="99"/>
    <w:rsid w:val="00C90DE5"/>
    <w:rPr>
      <w:rFonts w:ascii="Times New Roman" w:hAnsi="Times New Roman"/>
      <w:sz w:val="24"/>
      <w:szCs w:val="24"/>
      <w:lang w:eastAsia="de-DE"/>
    </w:rPr>
  </w:style>
  <w:style w:type="character" w:customStyle="1" w:styleId="Absatz-Standardschrift25">
    <w:name w:val="Absatz-Standardschrift25"/>
    <w:uiPriority w:val="99"/>
    <w:semiHidden/>
    <w:rsid w:val="00D02244"/>
  </w:style>
  <w:style w:type="table" w:customStyle="1" w:styleId="NormaleTabe25">
    <w:name w:val="Normale Tabe25"/>
    <w:uiPriority w:val="99"/>
    <w:semiHidden/>
    <w:rsid w:val="00D02244"/>
    <w:tblPr>
      <w:tblInd w:w="0" w:type="dxa"/>
      <w:tblCellMar>
        <w:top w:w="0" w:type="dxa"/>
        <w:left w:w="108" w:type="dxa"/>
        <w:bottom w:w="0" w:type="dxa"/>
        <w:right w:w="108" w:type="dxa"/>
      </w:tblCellMar>
    </w:tblPr>
  </w:style>
  <w:style w:type="paragraph" w:customStyle="1" w:styleId="Standa24">
    <w:name w:val="Standa24"/>
    <w:uiPriority w:val="99"/>
    <w:rsid w:val="000C6D83"/>
    <w:rPr>
      <w:rFonts w:ascii="Times New Roman" w:hAnsi="Times New Roman"/>
      <w:sz w:val="24"/>
      <w:szCs w:val="24"/>
      <w:lang w:eastAsia="de-DE"/>
    </w:rPr>
  </w:style>
  <w:style w:type="character" w:customStyle="1" w:styleId="Absatz-Standardschrift24">
    <w:name w:val="Absatz-Standardschrift24"/>
    <w:uiPriority w:val="99"/>
    <w:semiHidden/>
    <w:rsid w:val="00C90DE5"/>
  </w:style>
  <w:style w:type="table" w:customStyle="1" w:styleId="NormaleTabe24">
    <w:name w:val="Normale Tabe24"/>
    <w:uiPriority w:val="99"/>
    <w:semiHidden/>
    <w:rsid w:val="00C90DE5"/>
    <w:tblPr>
      <w:tblInd w:w="0" w:type="dxa"/>
      <w:tblCellMar>
        <w:top w:w="0" w:type="dxa"/>
        <w:left w:w="108" w:type="dxa"/>
        <w:bottom w:w="0" w:type="dxa"/>
        <w:right w:w="108" w:type="dxa"/>
      </w:tblCellMar>
    </w:tblPr>
  </w:style>
  <w:style w:type="paragraph" w:customStyle="1" w:styleId="Standa23">
    <w:name w:val="Standa23"/>
    <w:uiPriority w:val="99"/>
    <w:rsid w:val="00AF4DDF"/>
    <w:rPr>
      <w:rFonts w:ascii="Times New Roman" w:hAnsi="Times New Roman"/>
      <w:sz w:val="24"/>
      <w:szCs w:val="24"/>
      <w:lang w:eastAsia="de-DE"/>
    </w:rPr>
  </w:style>
  <w:style w:type="character" w:customStyle="1" w:styleId="Absatz-Standardschrift23">
    <w:name w:val="Absatz-Standardschrift23"/>
    <w:uiPriority w:val="99"/>
    <w:semiHidden/>
    <w:rsid w:val="000C6D83"/>
  </w:style>
  <w:style w:type="table" w:customStyle="1" w:styleId="NormaleTabe23">
    <w:name w:val="Normale Tabe23"/>
    <w:uiPriority w:val="99"/>
    <w:semiHidden/>
    <w:rsid w:val="000C6D83"/>
    <w:tblPr>
      <w:tblInd w:w="0" w:type="dxa"/>
      <w:tblCellMar>
        <w:top w:w="0" w:type="dxa"/>
        <w:left w:w="108" w:type="dxa"/>
        <w:bottom w:w="0" w:type="dxa"/>
        <w:right w:w="108" w:type="dxa"/>
      </w:tblCellMar>
    </w:tblPr>
  </w:style>
  <w:style w:type="paragraph" w:customStyle="1" w:styleId="Standa22">
    <w:name w:val="Standa22"/>
    <w:uiPriority w:val="99"/>
    <w:rsid w:val="007605DE"/>
    <w:rPr>
      <w:rFonts w:ascii="Times New Roman" w:hAnsi="Times New Roman"/>
      <w:sz w:val="24"/>
      <w:szCs w:val="24"/>
      <w:lang w:eastAsia="de-DE"/>
    </w:rPr>
  </w:style>
  <w:style w:type="character" w:customStyle="1" w:styleId="Absatz-Standardschrift22">
    <w:name w:val="Absatz-Standardschrift22"/>
    <w:uiPriority w:val="99"/>
    <w:semiHidden/>
    <w:rsid w:val="00AF4DDF"/>
  </w:style>
  <w:style w:type="table" w:customStyle="1" w:styleId="NormaleTabe22">
    <w:name w:val="Normale Tabe22"/>
    <w:uiPriority w:val="99"/>
    <w:semiHidden/>
    <w:rsid w:val="00AF4DDF"/>
    <w:tblPr>
      <w:tblInd w:w="0" w:type="dxa"/>
      <w:tblCellMar>
        <w:top w:w="0" w:type="dxa"/>
        <w:left w:w="108" w:type="dxa"/>
        <w:bottom w:w="0" w:type="dxa"/>
        <w:right w:w="108" w:type="dxa"/>
      </w:tblCellMar>
    </w:tblPr>
  </w:style>
  <w:style w:type="paragraph" w:customStyle="1" w:styleId="Standa21">
    <w:name w:val="Standa21"/>
    <w:uiPriority w:val="99"/>
    <w:rsid w:val="00560D8A"/>
    <w:rPr>
      <w:rFonts w:ascii="Times New Roman" w:hAnsi="Times New Roman"/>
      <w:sz w:val="24"/>
      <w:szCs w:val="24"/>
      <w:lang w:eastAsia="de-DE"/>
    </w:rPr>
  </w:style>
  <w:style w:type="character" w:customStyle="1" w:styleId="Absatz-Standardschrift21">
    <w:name w:val="Absatz-Standardschrift21"/>
    <w:uiPriority w:val="99"/>
    <w:semiHidden/>
    <w:rsid w:val="007605DE"/>
  </w:style>
  <w:style w:type="table" w:customStyle="1" w:styleId="NormaleTabe21">
    <w:name w:val="Normale Tabe21"/>
    <w:uiPriority w:val="99"/>
    <w:semiHidden/>
    <w:rsid w:val="007605DE"/>
    <w:tblPr>
      <w:tblInd w:w="0" w:type="dxa"/>
      <w:tblCellMar>
        <w:top w:w="0" w:type="dxa"/>
        <w:left w:w="108" w:type="dxa"/>
        <w:bottom w:w="0" w:type="dxa"/>
        <w:right w:w="108" w:type="dxa"/>
      </w:tblCellMar>
    </w:tblPr>
  </w:style>
  <w:style w:type="paragraph" w:customStyle="1" w:styleId="Standa20">
    <w:name w:val="Standa20"/>
    <w:uiPriority w:val="99"/>
    <w:rsid w:val="00A20BFB"/>
    <w:rPr>
      <w:rFonts w:ascii="Times New Roman" w:hAnsi="Times New Roman"/>
      <w:sz w:val="24"/>
      <w:szCs w:val="24"/>
      <w:lang w:eastAsia="de-DE"/>
    </w:rPr>
  </w:style>
  <w:style w:type="character" w:customStyle="1" w:styleId="Absatz-Standardschrift20">
    <w:name w:val="Absatz-Standardschrift20"/>
    <w:uiPriority w:val="99"/>
    <w:semiHidden/>
    <w:rsid w:val="00560D8A"/>
  </w:style>
  <w:style w:type="table" w:customStyle="1" w:styleId="NormaleTabe20">
    <w:name w:val="Normale Tabe20"/>
    <w:uiPriority w:val="99"/>
    <w:semiHidden/>
    <w:rsid w:val="00560D8A"/>
    <w:tblPr>
      <w:tblInd w:w="0" w:type="dxa"/>
      <w:tblCellMar>
        <w:top w:w="0" w:type="dxa"/>
        <w:left w:w="108" w:type="dxa"/>
        <w:bottom w:w="0" w:type="dxa"/>
        <w:right w:w="108" w:type="dxa"/>
      </w:tblCellMar>
    </w:tblPr>
  </w:style>
  <w:style w:type="paragraph" w:customStyle="1" w:styleId="Standa19">
    <w:name w:val="Standa19"/>
    <w:uiPriority w:val="99"/>
    <w:rsid w:val="00A91DFF"/>
    <w:rPr>
      <w:rFonts w:ascii="Times New Roman" w:hAnsi="Times New Roman"/>
      <w:sz w:val="24"/>
      <w:szCs w:val="24"/>
      <w:lang w:eastAsia="de-DE"/>
    </w:rPr>
  </w:style>
  <w:style w:type="character" w:customStyle="1" w:styleId="Absatz-Standardschrift19">
    <w:name w:val="Absatz-Standardschrift19"/>
    <w:uiPriority w:val="99"/>
    <w:semiHidden/>
    <w:rsid w:val="00A20BFB"/>
  </w:style>
  <w:style w:type="table" w:customStyle="1" w:styleId="NormaleTabe19">
    <w:name w:val="Normale Tabe19"/>
    <w:uiPriority w:val="99"/>
    <w:semiHidden/>
    <w:rsid w:val="00A20BFB"/>
    <w:tblPr>
      <w:tblInd w:w="0" w:type="dxa"/>
      <w:tblCellMar>
        <w:top w:w="0" w:type="dxa"/>
        <w:left w:w="108" w:type="dxa"/>
        <w:bottom w:w="0" w:type="dxa"/>
        <w:right w:w="108" w:type="dxa"/>
      </w:tblCellMar>
    </w:tblPr>
  </w:style>
  <w:style w:type="paragraph" w:customStyle="1" w:styleId="Standa18">
    <w:name w:val="Standa18"/>
    <w:uiPriority w:val="99"/>
    <w:rsid w:val="00DD22F3"/>
    <w:rPr>
      <w:rFonts w:ascii="Times New Roman" w:hAnsi="Times New Roman"/>
      <w:sz w:val="24"/>
      <w:szCs w:val="24"/>
      <w:lang w:eastAsia="de-DE"/>
    </w:rPr>
  </w:style>
  <w:style w:type="character" w:customStyle="1" w:styleId="Absatz-Standardschrift18">
    <w:name w:val="Absatz-Standardschrift18"/>
    <w:uiPriority w:val="99"/>
    <w:semiHidden/>
    <w:rsid w:val="00A91DFF"/>
  </w:style>
  <w:style w:type="table" w:customStyle="1" w:styleId="NormaleTabe18">
    <w:name w:val="Normale Tabe18"/>
    <w:uiPriority w:val="99"/>
    <w:semiHidden/>
    <w:rsid w:val="00A91DFF"/>
    <w:tblPr>
      <w:tblInd w:w="0" w:type="dxa"/>
      <w:tblCellMar>
        <w:top w:w="0" w:type="dxa"/>
        <w:left w:w="108" w:type="dxa"/>
        <w:bottom w:w="0" w:type="dxa"/>
        <w:right w:w="108" w:type="dxa"/>
      </w:tblCellMar>
    </w:tblPr>
  </w:style>
  <w:style w:type="paragraph" w:customStyle="1" w:styleId="Standa17">
    <w:name w:val="Standa17"/>
    <w:uiPriority w:val="99"/>
    <w:rsid w:val="00DC27E5"/>
    <w:rPr>
      <w:rFonts w:ascii="Times New Roman" w:hAnsi="Times New Roman"/>
      <w:sz w:val="24"/>
      <w:szCs w:val="24"/>
      <w:lang w:eastAsia="de-DE"/>
    </w:rPr>
  </w:style>
  <w:style w:type="character" w:customStyle="1" w:styleId="Absatz-Standardschrift17">
    <w:name w:val="Absatz-Standardschrift17"/>
    <w:uiPriority w:val="99"/>
    <w:semiHidden/>
    <w:rsid w:val="00DD22F3"/>
  </w:style>
  <w:style w:type="table" w:customStyle="1" w:styleId="NormaleTabe17">
    <w:name w:val="Normale Tabe17"/>
    <w:uiPriority w:val="99"/>
    <w:semiHidden/>
    <w:rsid w:val="00DD22F3"/>
    <w:tblPr>
      <w:tblInd w:w="0" w:type="dxa"/>
      <w:tblCellMar>
        <w:top w:w="0" w:type="dxa"/>
        <w:left w:w="108" w:type="dxa"/>
        <w:bottom w:w="0" w:type="dxa"/>
        <w:right w:w="108" w:type="dxa"/>
      </w:tblCellMar>
    </w:tblPr>
  </w:style>
  <w:style w:type="paragraph" w:customStyle="1" w:styleId="Standa16">
    <w:name w:val="Standa16"/>
    <w:uiPriority w:val="99"/>
    <w:rsid w:val="00DB7EA3"/>
    <w:rPr>
      <w:rFonts w:ascii="Times New Roman" w:hAnsi="Times New Roman"/>
      <w:sz w:val="24"/>
      <w:szCs w:val="24"/>
      <w:lang w:eastAsia="de-DE"/>
    </w:rPr>
  </w:style>
  <w:style w:type="character" w:customStyle="1" w:styleId="Absatz-Standardschrift16">
    <w:name w:val="Absatz-Standardschrift16"/>
    <w:uiPriority w:val="99"/>
    <w:semiHidden/>
    <w:rsid w:val="00DC27E5"/>
  </w:style>
  <w:style w:type="table" w:customStyle="1" w:styleId="NormaleTabe16">
    <w:name w:val="Normale Tabe16"/>
    <w:uiPriority w:val="99"/>
    <w:semiHidden/>
    <w:rsid w:val="00DC27E5"/>
    <w:tblPr>
      <w:tblInd w:w="0" w:type="dxa"/>
      <w:tblCellMar>
        <w:top w:w="0" w:type="dxa"/>
        <w:left w:w="108" w:type="dxa"/>
        <w:bottom w:w="0" w:type="dxa"/>
        <w:right w:w="108" w:type="dxa"/>
      </w:tblCellMar>
    </w:tblPr>
  </w:style>
  <w:style w:type="paragraph" w:customStyle="1" w:styleId="Standa15">
    <w:name w:val="Standa15"/>
    <w:uiPriority w:val="99"/>
    <w:rsid w:val="0079542D"/>
    <w:rPr>
      <w:rFonts w:ascii="Times New Roman" w:hAnsi="Times New Roman"/>
      <w:sz w:val="24"/>
      <w:szCs w:val="24"/>
      <w:lang w:eastAsia="de-DE"/>
    </w:rPr>
  </w:style>
  <w:style w:type="character" w:customStyle="1" w:styleId="Absatz-Standardschrift15">
    <w:name w:val="Absatz-Standardschrift15"/>
    <w:uiPriority w:val="99"/>
    <w:semiHidden/>
    <w:rsid w:val="00DB7EA3"/>
  </w:style>
  <w:style w:type="table" w:customStyle="1" w:styleId="NormaleTabe15">
    <w:name w:val="Normale Tabe15"/>
    <w:uiPriority w:val="99"/>
    <w:semiHidden/>
    <w:rsid w:val="00DB7EA3"/>
    <w:tblPr>
      <w:tblInd w:w="0" w:type="dxa"/>
      <w:tblCellMar>
        <w:top w:w="0" w:type="dxa"/>
        <w:left w:w="108" w:type="dxa"/>
        <w:bottom w:w="0" w:type="dxa"/>
        <w:right w:w="108" w:type="dxa"/>
      </w:tblCellMar>
    </w:tblPr>
  </w:style>
  <w:style w:type="paragraph" w:customStyle="1" w:styleId="Standa14">
    <w:name w:val="Standa14"/>
    <w:uiPriority w:val="99"/>
    <w:rsid w:val="008E5B85"/>
    <w:rPr>
      <w:rFonts w:ascii="Times New Roman" w:hAnsi="Times New Roman"/>
      <w:sz w:val="24"/>
      <w:szCs w:val="24"/>
      <w:lang w:eastAsia="de-DE"/>
    </w:rPr>
  </w:style>
  <w:style w:type="character" w:customStyle="1" w:styleId="Absatz-Standardschrift14">
    <w:name w:val="Absatz-Standardschrift14"/>
    <w:uiPriority w:val="99"/>
    <w:semiHidden/>
    <w:rsid w:val="0079542D"/>
  </w:style>
  <w:style w:type="table" w:customStyle="1" w:styleId="NormaleTabe14">
    <w:name w:val="Normale Tabe14"/>
    <w:uiPriority w:val="99"/>
    <w:semiHidden/>
    <w:rsid w:val="0079542D"/>
    <w:tblPr>
      <w:tblInd w:w="0" w:type="dxa"/>
      <w:tblCellMar>
        <w:top w:w="0" w:type="dxa"/>
        <w:left w:w="108" w:type="dxa"/>
        <w:bottom w:w="0" w:type="dxa"/>
        <w:right w:w="108" w:type="dxa"/>
      </w:tblCellMar>
    </w:tblPr>
  </w:style>
  <w:style w:type="paragraph" w:customStyle="1" w:styleId="Standa13">
    <w:name w:val="Standa13"/>
    <w:uiPriority w:val="99"/>
    <w:rsid w:val="00626832"/>
    <w:rPr>
      <w:rFonts w:ascii="Times New Roman" w:hAnsi="Times New Roman"/>
      <w:sz w:val="24"/>
      <w:szCs w:val="24"/>
      <w:lang w:eastAsia="de-DE"/>
    </w:rPr>
  </w:style>
  <w:style w:type="character" w:customStyle="1" w:styleId="Absatz-Standardschrift13">
    <w:name w:val="Absatz-Standardschrift13"/>
    <w:uiPriority w:val="99"/>
    <w:semiHidden/>
    <w:rsid w:val="008E5B85"/>
  </w:style>
  <w:style w:type="table" w:customStyle="1" w:styleId="NormaleTabe13">
    <w:name w:val="Normale Tabe13"/>
    <w:uiPriority w:val="99"/>
    <w:semiHidden/>
    <w:rsid w:val="008E5B85"/>
    <w:tblPr>
      <w:tblInd w:w="0" w:type="dxa"/>
      <w:tblCellMar>
        <w:top w:w="0" w:type="dxa"/>
        <w:left w:w="108" w:type="dxa"/>
        <w:bottom w:w="0" w:type="dxa"/>
        <w:right w:w="108" w:type="dxa"/>
      </w:tblCellMar>
    </w:tblPr>
  </w:style>
  <w:style w:type="paragraph" w:customStyle="1" w:styleId="Standa12">
    <w:name w:val="Standa12"/>
    <w:uiPriority w:val="99"/>
    <w:rsid w:val="00924DDE"/>
    <w:rPr>
      <w:rFonts w:ascii="Times New Roman" w:hAnsi="Times New Roman"/>
      <w:sz w:val="24"/>
      <w:szCs w:val="24"/>
      <w:lang w:eastAsia="de-DE"/>
    </w:rPr>
  </w:style>
  <w:style w:type="character" w:customStyle="1" w:styleId="Absatz-Standardschrift12">
    <w:name w:val="Absatz-Standardschrift12"/>
    <w:uiPriority w:val="99"/>
    <w:semiHidden/>
    <w:rsid w:val="00626832"/>
  </w:style>
  <w:style w:type="table" w:customStyle="1" w:styleId="NormaleTabe12">
    <w:name w:val="Normale Tabe12"/>
    <w:uiPriority w:val="99"/>
    <w:semiHidden/>
    <w:rsid w:val="00626832"/>
    <w:tblPr>
      <w:tblInd w:w="0" w:type="dxa"/>
      <w:tblCellMar>
        <w:top w:w="0" w:type="dxa"/>
        <w:left w:w="108" w:type="dxa"/>
        <w:bottom w:w="0" w:type="dxa"/>
        <w:right w:w="108" w:type="dxa"/>
      </w:tblCellMar>
    </w:tblPr>
  </w:style>
  <w:style w:type="paragraph" w:customStyle="1" w:styleId="Standa11">
    <w:name w:val="Standa11"/>
    <w:uiPriority w:val="99"/>
    <w:rsid w:val="002D2CDC"/>
    <w:rPr>
      <w:rFonts w:ascii="Times New Roman" w:hAnsi="Times New Roman"/>
      <w:sz w:val="24"/>
      <w:szCs w:val="24"/>
      <w:lang w:eastAsia="de-DE"/>
    </w:rPr>
  </w:style>
  <w:style w:type="character" w:customStyle="1" w:styleId="Absatz-Standardschrift11">
    <w:name w:val="Absatz-Standardschrift11"/>
    <w:uiPriority w:val="99"/>
    <w:semiHidden/>
    <w:rsid w:val="00924DDE"/>
  </w:style>
  <w:style w:type="table" w:customStyle="1" w:styleId="NormaleTabe11">
    <w:name w:val="Normale Tabe11"/>
    <w:uiPriority w:val="99"/>
    <w:semiHidden/>
    <w:rsid w:val="00924DDE"/>
    <w:tblPr>
      <w:tblInd w:w="0" w:type="dxa"/>
      <w:tblCellMar>
        <w:top w:w="0" w:type="dxa"/>
        <w:left w:w="108" w:type="dxa"/>
        <w:bottom w:w="0" w:type="dxa"/>
        <w:right w:w="108" w:type="dxa"/>
      </w:tblCellMar>
    </w:tblPr>
  </w:style>
  <w:style w:type="paragraph" w:customStyle="1" w:styleId="Standa10">
    <w:name w:val="Standa10"/>
    <w:uiPriority w:val="99"/>
    <w:rsid w:val="00323CD1"/>
    <w:rPr>
      <w:rFonts w:ascii="Times New Roman" w:hAnsi="Times New Roman"/>
      <w:sz w:val="24"/>
      <w:szCs w:val="24"/>
      <w:lang w:eastAsia="de-DE"/>
    </w:rPr>
  </w:style>
  <w:style w:type="character" w:customStyle="1" w:styleId="Absatz-Standardschrift10">
    <w:name w:val="Absatz-Standardschrift10"/>
    <w:uiPriority w:val="99"/>
    <w:semiHidden/>
    <w:rsid w:val="002D2CDC"/>
  </w:style>
  <w:style w:type="table" w:customStyle="1" w:styleId="NormaleTabe10">
    <w:name w:val="Normale Tabe10"/>
    <w:uiPriority w:val="99"/>
    <w:semiHidden/>
    <w:rsid w:val="002D2CDC"/>
    <w:tblPr>
      <w:tblInd w:w="0" w:type="dxa"/>
      <w:tblCellMar>
        <w:top w:w="0" w:type="dxa"/>
        <w:left w:w="108" w:type="dxa"/>
        <w:bottom w:w="0" w:type="dxa"/>
        <w:right w:w="108" w:type="dxa"/>
      </w:tblCellMar>
    </w:tblPr>
  </w:style>
  <w:style w:type="paragraph" w:customStyle="1" w:styleId="Standa9">
    <w:name w:val="Standa9"/>
    <w:uiPriority w:val="99"/>
    <w:rsid w:val="003B09AA"/>
    <w:rPr>
      <w:rFonts w:ascii="Times New Roman" w:hAnsi="Times New Roman"/>
      <w:sz w:val="24"/>
      <w:szCs w:val="24"/>
      <w:lang w:eastAsia="de-DE"/>
    </w:rPr>
  </w:style>
  <w:style w:type="character" w:customStyle="1" w:styleId="Absatz-Standardschrift9">
    <w:name w:val="Absatz-Standardschrift9"/>
    <w:uiPriority w:val="99"/>
    <w:semiHidden/>
    <w:rsid w:val="00323CD1"/>
  </w:style>
  <w:style w:type="table" w:customStyle="1" w:styleId="NormaleTabe9">
    <w:name w:val="Normale Tabe9"/>
    <w:uiPriority w:val="99"/>
    <w:semiHidden/>
    <w:rsid w:val="00323CD1"/>
    <w:tblPr>
      <w:tblInd w:w="0" w:type="dxa"/>
      <w:tblCellMar>
        <w:top w:w="0" w:type="dxa"/>
        <w:left w:w="108" w:type="dxa"/>
        <w:bottom w:w="0" w:type="dxa"/>
        <w:right w:w="108" w:type="dxa"/>
      </w:tblCellMar>
    </w:tblPr>
  </w:style>
  <w:style w:type="paragraph" w:customStyle="1" w:styleId="Standa8">
    <w:name w:val="Standa8"/>
    <w:uiPriority w:val="99"/>
    <w:rsid w:val="00231F6A"/>
    <w:rPr>
      <w:rFonts w:ascii="Times New Roman" w:hAnsi="Times New Roman"/>
      <w:sz w:val="24"/>
      <w:szCs w:val="24"/>
      <w:lang w:eastAsia="de-DE"/>
    </w:rPr>
  </w:style>
  <w:style w:type="character" w:customStyle="1" w:styleId="Absatz-Standardschrift8">
    <w:name w:val="Absatz-Standardschrift8"/>
    <w:uiPriority w:val="99"/>
    <w:semiHidden/>
    <w:rsid w:val="003B09AA"/>
  </w:style>
  <w:style w:type="table" w:customStyle="1" w:styleId="NormaleTabe8">
    <w:name w:val="Normale Tabe8"/>
    <w:uiPriority w:val="99"/>
    <w:semiHidden/>
    <w:rsid w:val="003B09AA"/>
    <w:tblPr>
      <w:tblInd w:w="0" w:type="dxa"/>
      <w:tblCellMar>
        <w:top w:w="0" w:type="dxa"/>
        <w:left w:w="108" w:type="dxa"/>
        <w:bottom w:w="0" w:type="dxa"/>
        <w:right w:w="108" w:type="dxa"/>
      </w:tblCellMar>
    </w:tblPr>
  </w:style>
  <w:style w:type="paragraph" w:customStyle="1" w:styleId="Standa7">
    <w:name w:val="Standa7"/>
    <w:uiPriority w:val="99"/>
    <w:rsid w:val="00903541"/>
    <w:rPr>
      <w:rFonts w:ascii="Times New Roman" w:hAnsi="Times New Roman"/>
      <w:sz w:val="24"/>
      <w:szCs w:val="24"/>
      <w:lang w:eastAsia="de-DE"/>
    </w:rPr>
  </w:style>
  <w:style w:type="character" w:customStyle="1" w:styleId="Absatz-Standardschrift7">
    <w:name w:val="Absatz-Standardschrift7"/>
    <w:uiPriority w:val="99"/>
    <w:semiHidden/>
    <w:rsid w:val="00231F6A"/>
  </w:style>
  <w:style w:type="table" w:customStyle="1" w:styleId="NormaleTabe7">
    <w:name w:val="Normale Tabe7"/>
    <w:uiPriority w:val="99"/>
    <w:semiHidden/>
    <w:rsid w:val="00231F6A"/>
    <w:tblPr>
      <w:tblInd w:w="0" w:type="dxa"/>
      <w:tblCellMar>
        <w:top w:w="0" w:type="dxa"/>
        <w:left w:w="108" w:type="dxa"/>
        <w:bottom w:w="0" w:type="dxa"/>
        <w:right w:w="108" w:type="dxa"/>
      </w:tblCellMar>
    </w:tblPr>
  </w:style>
  <w:style w:type="paragraph" w:customStyle="1" w:styleId="Standa6">
    <w:name w:val="Standa6"/>
    <w:uiPriority w:val="99"/>
    <w:rsid w:val="007A67E4"/>
    <w:rPr>
      <w:rFonts w:ascii="Times New Roman" w:hAnsi="Times New Roman"/>
      <w:sz w:val="24"/>
      <w:szCs w:val="24"/>
      <w:lang w:eastAsia="de-DE"/>
    </w:rPr>
  </w:style>
  <w:style w:type="character" w:customStyle="1" w:styleId="Absatz-Standardschrift6">
    <w:name w:val="Absatz-Standardschrift6"/>
    <w:uiPriority w:val="99"/>
    <w:semiHidden/>
    <w:rsid w:val="00903541"/>
  </w:style>
  <w:style w:type="table" w:customStyle="1" w:styleId="NormaleTabe6">
    <w:name w:val="Normale Tabe6"/>
    <w:uiPriority w:val="99"/>
    <w:semiHidden/>
    <w:rsid w:val="00903541"/>
    <w:tblPr>
      <w:tblInd w:w="0" w:type="dxa"/>
      <w:tblCellMar>
        <w:top w:w="0" w:type="dxa"/>
        <w:left w:w="108" w:type="dxa"/>
        <w:bottom w:w="0" w:type="dxa"/>
        <w:right w:w="108" w:type="dxa"/>
      </w:tblCellMar>
    </w:tblPr>
  </w:style>
  <w:style w:type="paragraph" w:customStyle="1" w:styleId="Standa5">
    <w:name w:val="Standa5"/>
    <w:uiPriority w:val="99"/>
    <w:rsid w:val="008822B7"/>
    <w:rPr>
      <w:rFonts w:ascii="Times New Roman" w:hAnsi="Times New Roman"/>
      <w:sz w:val="24"/>
      <w:szCs w:val="24"/>
      <w:lang w:eastAsia="de-DE"/>
    </w:rPr>
  </w:style>
  <w:style w:type="character" w:customStyle="1" w:styleId="Absatz-Standardschrift5">
    <w:name w:val="Absatz-Standardschrift5"/>
    <w:uiPriority w:val="99"/>
    <w:semiHidden/>
    <w:rsid w:val="007A67E4"/>
  </w:style>
  <w:style w:type="table" w:customStyle="1" w:styleId="NormaleTabe5">
    <w:name w:val="Normale Tabe5"/>
    <w:uiPriority w:val="99"/>
    <w:semiHidden/>
    <w:rsid w:val="007A67E4"/>
    <w:tblPr>
      <w:tblInd w:w="0" w:type="dxa"/>
      <w:tblCellMar>
        <w:top w:w="0" w:type="dxa"/>
        <w:left w:w="108" w:type="dxa"/>
        <w:bottom w:w="0" w:type="dxa"/>
        <w:right w:w="108" w:type="dxa"/>
      </w:tblCellMar>
    </w:tblPr>
  </w:style>
  <w:style w:type="paragraph" w:customStyle="1" w:styleId="Standa4">
    <w:name w:val="Standa4"/>
    <w:uiPriority w:val="99"/>
    <w:rsid w:val="00051D9E"/>
    <w:rPr>
      <w:rFonts w:ascii="Times New Roman" w:hAnsi="Times New Roman"/>
      <w:sz w:val="24"/>
      <w:szCs w:val="24"/>
      <w:lang w:eastAsia="de-DE"/>
    </w:rPr>
  </w:style>
  <w:style w:type="character" w:customStyle="1" w:styleId="Absatz-Standardschrift4">
    <w:name w:val="Absatz-Standardschrift4"/>
    <w:uiPriority w:val="99"/>
    <w:semiHidden/>
    <w:rsid w:val="008822B7"/>
  </w:style>
  <w:style w:type="table" w:customStyle="1" w:styleId="NormaleTabe4">
    <w:name w:val="Normale Tabe4"/>
    <w:uiPriority w:val="99"/>
    <w:semiHidden/>
    <w:rsid w:val="008822B7"/>
    <w:tblPr>
      <w:tblInd w:w="0" w:type="dxa"/>
      <w:tblCellMar>
        <w:top w:w="0" w:type="dxa"/>
        <w:left w:w="108" w:type="dxa"/>
        <w:bottom w:w="0" w:type="dxa"/>
        <w:right w:w="108" w:type="dxa"/>
      </w:tblCellMar>
    </w:tblPr>
  </w:style>
  <w:style w:type="paragraph" w:customStyle="1" w:styleId="Standa3">
    <w:name w:val="Standa3"/>
    <w:uiPriority w:val="99"/>
    <w:rsid w:val="008B1C1F"/>
    <w:rPr>
      <w:rFonts w:ascii="Times New Roman" w:hAnsi="Times New Roman"/>
      <w:sz w:val="24"/>
      <w:szCs w:val="24"/>
      <w:lang w:eastAsia="de-DE"/>
    </w:rPr>
  </w:style>
  <w:style w:type="character" w:customStyle="1" w:styleId="Absatz-Standardschrift3">
    <w:name w:val="Absatz-Standardschrift3"/>
    <w:uiPriority w:val="99"/>
    <w:semiHidden/>
    <w:rsid w:val="00051D9E"/>
  </w:style>
  <w:style w:type="table" w:customStyle="1" w:styleId="NormaleTabe3">
    <w:name w:val="Normale Tabe3"/>
    <w:uiPriority w:val="99"/>
    <w:semiHidden/>
    <w:rsid w:val="00051D9E"/>
    <w:tblPr>
      <w:tblInd w:w="0" w:type="dxa"/>
      <w:tblCellMar>
        <w:top w:w="0" w:type="dxa"/>
        <w:left w:w="108" w:type="dxa"/>
        <w:bottom w:w="0" w:type="dxa"/>
        <w:right w:w="108" w:type="dxa"/>
      </w:tblCellMar>
    </w:tblPr>
  </w:style>
  <w:style w:type="paragraph" w:customStyle="1" w:styleId="Standa2">
    <w:name w:val="Standa2"/>
    <w:uiPriority w:val="99"/>
    <w:rsid w:val="009839F1"/>
    <w:rPr>
      <w:rFonts w:ascii="Times New Roman" w:hAnsi="Times New Roman"/>
      <w:sz w:val="24"/>
      <w:szCs w:val="24"/>
      <w:lang w:eastAsia="de-DE"/>
    </w:rPr>
  </w:style>
  <w:style w:type="character" w:customStyle="1" w:styleId="Absatz-Standardschrift2">
    <w:name w:val="Absatz-Standardschrift2"/>
    <w:uiPriority w:val="99"/>
    <w:semiHidden/>
    <w:rsid w:val="008B1C1F"/>
  </w:style>
  <w:style w:type="table" w:customStyle="1" w:styleId="NormaleTabe2">
    <w:name w:val="Normale Tabe2"/>
    <w:uiPriority w:val="99"/>
    <w:semiHidden/>
    <w:rsid w:val="008B1C1F"/>
    <w:tblPr>
      <w:tblInd w:w="0" w:type="dxa"/>
      <w:tblCellMar>
        <w:top w:w="0" w:type="dxa"/>
        <w:left w:w="108" w:type="dxa"/>
        <w:bottom w:w="0" w:type="dxa"/>
        <w:right w:w="108" w:type="dxa"/>
      </w:tblCellMar>
    </w:tblPr>
  </w:style>
  <w:style w:type="paragraph" w:customStyle="1" w:styleId="Standa1">
    <w:name w:val="Standa1"/>
    <w:uiPriority w:val="99"/>
    <w:rsid w:val="002C18A5"/>
    <w:rPr>
      <w:sz w:val="24"/>
      <w:lang w:eastAsia="de-DE"/>
    </w:rPr>
  </w:style>
  <w:style w:type="character" w:customStyle="1" w:styleId="Absatz-Standardschrift1">
    <w:name w:val="Absatz-Standardschrift1"/>
    <w:uiPriority w:val="99"/>
    <w:semiHidden/>
    <w:rsid w:val="009839F1"/>
  </w:style>
  <w:style w:type="table" w:customStyle="1" w:styleId="NormaleTabe1">
    <w:name w:val="Normale Tabe1"/>
    <w:uiPriority w:val="99"/>
    <w:semiHidden/>
    <w:rsid w:val="009839F1"/>
    <w:tblPr>
      <w:tblInd w:w="0" w:type="dxa"/>
      <w:tblCellMar>
        <w:top w:w="0" w:type="dxa"/>
        <w:left w:w="108" w:type="dxa"/>
        <w:bottom w:w="0" w:type="dxa"/>
        <w:right w:w="108" w:type="dxa"/>
      </w:tblCellMar>
    </w:tblPr>
  </w:style>
  <w:style w:type="paragraph" w:customStyle="1" w:styleId="Kopfze">
    <w:name w:val="Kopfze"/>
    <w:basedOn w:val="Standa1"/>
    <w:uiPriority w:val="99"/>
    <w:rsid w:val="002C18A5"/>
    <w:pPr>
      <w:tabs>
        <w:tab w:val="center" w:pos="4536"/>
        <w:tab w:val="right" w:pos="9072"/>
      </w:tabs>
    </w:pPr>
  </w:style>
  <w:style w:type="paragraph" w:customStyle="1" w:styleId="Fuzei">
    <w:name w:val="Fu_zei"/>
    <w:basedOn w:val="Standa1"/>
    <w:uiPriority w:val="99"/>
    <w:rsid w:val="002C18A5"/>
    <w:pPr>
      <w:tabs>
        <w:tab w:val="center" w:pos="4536"/>
        <w:tab w:val="right" w:pos="9072"/>
      </w:tabs>
    </w:pPr>
  </w:style>
  <w:style w:type="character" w:styleId="Seitenzahl">
    <w:name w:val="page number"/>
    <w:basedOn w:val="Absatz-Standardschrift1"/>
    <w:uiPriority w:val="99"/>
    <w:rsid w:val="002C18A5"/>
    <w:rPr>
      <w:rFonts w:cs="Times New Roman"/>
    </w:rPr>
  </w:style>
  <w:style w:type="paragraph" w:customStyle="1" w:styleId="Textkrpe">
    <w:name w:val="Textk_rpe"/>
    <w:basedOn w:val="Standa1"/>
    <w:uiPriority w:val="99"/>
    <w:rsid w:val="009839F1"/>
    <w:pPr>
      <w:spacing w:line="480" w:lineRule="auto"/>
      <w:jc w:val="both"/>
    </w:pPr>
    <w:rPr>
      <w:rFonts w:ascii="Times New Roman" w:hAnsi="Times New Roman"/>
      <w:lang w:val="en-GB"/>
    </w:rPr>
  </w:style>
  <w:style w:type="table" w:customStyle="1" w:styleId="Tabellengi">
    <w:name w:val="Tabellengi"/>
    <w:basedOn w:val="NormaleTabe1"/>
    <w:uiPriority w:val="99"/>
    <w:rsid w:val="009839F1"/>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1"/>
    <w:uiPriority w:val="99"/>
    <w:rsid w:val="009839F1"/>
    <w:rPr>
      <w:rFonts w:cs="Times New Roman"/>
      <w:color w:val="0000FF"/>
      <w:u w:val="single"/>
    </w:rPr>
  </w:style>
  <w:style w:type="character" w:customStyle="1" w:styleId="GesichteterHyperl">
    <w:name w:val="GesichteterHyperl"/>
    <w:basedOn w:val="Absatz-Standardschrift1"/>
    <w:uiPriority w:val="99"/>
    <w:rsid w:val="009839F1"/>
    <w:rPr>
      <w:rFonts w:cs="Times New Roman"/>
      <w:color w:val="800080"/>
      <w:u w:val="single"/>
    </w:rPr>
  </w:style>
  <w:style w:type="character" w:styleId="Kommentarzeichen">
    <w:name w:val="annotation reference"/>
    <w:basedOn w:val="Absatz-Standardschrift8"/>
    <w:uiPriority w:val="99"/>
    <w:semiHidden/>
    <w:rsid w:val="001A397E"/>
    <w:rPr>
      <w:rFonts w:cs="Times New Roman"/>
      <w:sz w:val="18"/>
    </w:rPr>
  </w:style>
  <w:style w:type="paragraph" w:styleId="Kommentartext">
    <w:name w:val="annotation text"/>
    <w:basedOn w:val="Standa8"/>
    <w:link w:val="KommentartextZchn"/>
    <w:uiPriority w:val="99"/>
    <w:semiHidden/>
    <w:rsid w:val="001A397E"/>
  </w:style>
  <w:style w:type="character" w:customStyle="1" w:styleId="KommentartextZchn">
    <w:name w:val="Kommentartext Zchn"/>
    <w:basedOn w:val="Absatz-Standardschrift8"/>
    <w:link w:val="Kommentartext"/>
    <w:uiPriority w:val="99"/>
    <w:semiHidden/>
    <w:rsid w:val="003B09AA"/>
    <w:rPr>
      <w:rFonts w:ascii="Times New Roman" w:hAnsi="Times New Roman" w:cs="Times New Roman"/>
      <w:sz w:val="24"/>
      <w:lang w:eastAsia="de-DE"/>
    </w:rPr>
  </w:style>
  <w:style w:type="paragraph" w:styleId="Kommentarthema">
    <w:name w:val="annotation subject"/>
    <w:basedOn w:val="Kommentartext"/>
    <w:next w:val="Kommentartext"/>
    <w:link w:val="KommentarthemaZchn"/>
    <w:uiPriority w:val="99"/>
    <w:semiHidden/>
    <w:rsid w:val="001A397E"/>
  </w:style>
  <w:style w:type="character" w:customStyle="1" w:styleId="KommentarthemaZchn">
    <w:name w:val="Kommentarthema Zchn"/>
    <w:basedOn w:val="KommentartextZchn"/>
    <w:link w:val="Kommentarthema"/>
    <w:uiPriority w:val="99"/>
    <w:semiHidden/>
    <w:rsid w:val="003B09AA"/>
    <w:rPr>
      <w:rFonts w:ascii="Times New Roman" w:hAnsi="Times New Roman" w:cs="Times New Roman"/>
      <w:b/>
      <w:bCs/>
      <w:sz w:val="24"/>
      <w:lang w:eastAsia="de-DE"/>
    </w:rPr>
  </w:style>
  <w:style w:type="paragraph" w:customStyle="1" w:styleId="Sprechblasen">
    <w:name w:val="Sprechblasen"/>
    <w:basedOn w:val="Standa8"/>
    <w:uiPriority w:val="99"/>
    <w:semiHidden/>
    <w:rsid w:val="001A397E"/>
    <w:rPr>
      <w:rFonts w:ascii="Lucida Grande" w:hAnsi="Lucida Grande"/>
      <w:sz w:val="18"/>
      <w:szCs w:val="18"/>
    </w:rPr>
  </w:style>
  <w:style w:type="character" w:customStyle="1" w:styleId="BalloonTextChar">
    <w:name w:val="Balloon Text Char"/>
    <w:basedOn w:val="Absatz-Standardschrift8"/>
    <w:uiPriority w:val="99"/>
    <w:semiHidden/>
    <w:rsid w:val="003B09AA"/>
    <w:rPr>
      <w:rFonts w:ascii="Lucida Grande" w:hAnsi="Lucida Grande" w:cs="Times New Roman"/>
      <w:sz w:val="18"/>
      <w:lang w:eastAsia="de-DE"/>
    </w:rPr>
  </w:style>
  <w:style w:type="paragraph" w:customStyle="1" w:styleId="Sprechblasen1">
    <w:name w:val="Sprechblasen1"/>
    <w:basedOn w:val="Standa9"/>
    <w:uiPriority w:val="99"/>
    <w:semiHidden/>
    <w:rsid w:val="005A1365"/>
    <w:rPr>
      <w:rFonts w:ascii="Lucida Grande" w:hAnsi="Lucida Grande"/>
      <w:sz w:val="18"/>
      <w:szCs w:val="18"/>
    </w:rPr>
  </w:style>
  <w:style w:type="character" w:customStyle="1" w:styleId="BalloonTextChar1">
    <w:name w:val="Balloon Text Char1"/>
    <w:basedOn w:val="Absatz-Standardschrift9"/>
    <w:uiPriority w:val="99"/>
    <w:semiHidden/>
    <w:rsid w:val="00323CD1"/>
    <w:rPr>
      <w:rFonts w:ascii="Lucida Grande" w:hAnsi="Lucida Grande" w:cs="Times New Roman"/>
      <w:sz w:val="18"/>
      <w:lang w:eastAsia="de-DE"/>
    </w:rPr>
  </w:style>
  <w:style w:type="paragraph" w:customStyle="1" w:styleId="Sprechblasen2">
    <w:name w:val="Sprechblasen2"/>
    <w:basedOn w:val="Standa10"/>
    <w:uiPriority w:val="99"/>
    <w:semiHidden/>
    <w:rsid w:val="000D2C76"/>
    <w:rPr>
      <w:rFonts w:ascii="Lucida Grande" w:hAnsi="Lucida Grande"/>
      <w:sz w:val="18"/>
      <w:szCs w:val="18"/>
    </w:rPr>
  </w:style>
  <w:style w:type="character" w:customStyle="1" w:styleId="BalloonTextChar2">
    <w:name w:val="Balloon Text Char2"/>
    <w:basedOn w:val="Absatz-Standardschrift10"/>
    <w:uiPriority w:val="99"/>
    <w:semiHidden/>
    <w:rsid w:val="002D2CDC"/>
    <w:rPr>
      <w:rFonts w:ascii="Lucida Grande" w:hAnsi="Lucida Grande" w:cs="Times New Roman"/>
      <w:sz w:val="18"/>
      <w:lang w:eastAsia="de-DE"/>
    </w:rPr>
  </w:style>
  <w:style w:type="paragraph" w:customStyle="1" w:styleId="Sprechblasen3">
    <w:name w:val="Sprechblasen3"/>
    <w:basedOn w:val="Standa11"/>
    <w:uiPriority w:val="99"/>
    <w:semiHidden/>
    <w:rsid w:val="00C11FDD"/>
    <w:rPr>
      <w:rFonts w:ascii="Lucida Grande" w:hAnsi="Lucida Grande"/>
      <w:sz w:val="18"/>
      <w:szCs w:val="18"/>
    </w:rPr>
  </w:style>
  <w:style w:type="character" w:customStyle="1" w:styleId="BalloonTextChar3">
    <w:name w:val="Balloon Text Char3"/>
    <w:basedOn w:val="Absatz-Standardschrift11"/>
    <w:uiPriority w:val="99"/>
    <w:semiHidden/>
    <w:rsid w:val="00924DDE"/>
    <w:rPr>
      <w:rFonts w:ascii="Lucida Grande" w:hAnsi="Lucida Grande" w:cs="Times New Roman"/>
      <w:sz w:val="18"/>
      <w:lang w:eastAsia="de-DE"/>
    </w:rPr>
  </w:style>
  <w:style w:type="paragraph" w:customStyle="1" w:styleId="Sprechblasen4">
    <w:name w:val="Sprechblasen4"/>
    <w:basedOn w:val="Standa12"/>
    <w:uiPriority w:val="99"/>
    <w:semiHidden/>
    <w:rsid w:val="007E6F4B"/>
    <w:rPr>
      <w:rFonts w:ascii="Lucida Grande" w:hAnsi="Lucida Grande"/>
      <w:sz w:val="18"/>
      <w:szCs w:val="18"/>
    </w:rPr>
  </w:style>
  <w:style w:type="character" w:customStyle="1" w:styleId="BalloonTextChar4">
    <w:name w:val="Balloon Text Char4"/>
    <w:basedOn w:val="Absatz-Standardschrift12"/>
    <w:uiPriority w:val="99"/>
    <w:semiHidden/>
    <w:rsid w:val="00626832"/>
    <w:rPr>
      <w:rFonts w:ascii="Lucida Grande" w:hAnsi="Lucida Grande" w:cs="Times New Roman"/>
      <w:sz w:val="18"/>
      <w:lang w:eastAsia="de-DE"/>
    </w:rPr>
  </w:style>
  <w:style w:type="paragraph" w:customStyle="1" w:styleId="Sprechblasen5">
    <w:name w:val="Sprechblasen5"/>
    <w:basedOn w:val="Standa13"/>
    <w:uiPriority w:val="99"/>
    <w:semiHidden/>
    <w:rsid w:val="00496EF6"/>
    <w:rPr>
      <w:rFonts w:ascii="Lucida Grande" w:hAnsi="Lucida Grande"/>
      <w:sz w:val="18"/>
      <w:szCs w:val="18"/>
    </w:rPr>
  </w:style>
  <w:style w:type="character" w:customStyle="1" w:styleId="BalloonTextChar5">
    <w:name w:val="Balloon Text Char5"/>
    <w:basedOn w:val="Absatz-Standardschrift13"/>
    <w:uiPriority w:val="99"/>
    <w:semiHidden/>
    <w:rsid w:val="008E5B85"/>
    <w:rPr>
      <w:rFonts w:ascii="Lucida Grande" w:hAnsi="Lucida Grande" w:cs="Times New Roman"/>
      <w:sz w:val="18"/>
      <w:lang w:eastAsia="de-DE"/>
    </w:rPr>
  </w:style>
  <w:style w:type="paragraph" w:customStyle="1" w:styleId="Sprechblasen6">
    <w:name w:val="Sprechblasen6"/>
    <w:basedOn w:val="Standa14"/>
    <w:uiPriority w:val="99"/>
    <w:semiHidden/>
    <w:rsid w:val="005A09B7"/>
    <w:rPr>
      <w:rFonts w:ascii="Lucida Grande" w:hAnsi="Lucida Grande"/>
      <w:sz w:val="18"/>
      <w:szCs w:val="18"/>
    </w:rPr>
  </w:style>
  <w:style w:type="character" w:customStyle="1" w:styleId="BalloonTextChar6">
    <w:name w:val="Balloon Text Char6"/>
    <w:basedOn w:val="Absatz-Standardschrift14"/>
    <w:uiPriority w:val="99"/>
    <w:semiHidden/>
    <w:rsid w:val="0079542D"/>
    <w:rPr>
      <w:rFonts w:ascii="Lucida Grande" w:hAnsi="Lucida Grande" w:cs="Times New Roman"/>
      <w:sz w:val="18"/>
      <w:lang w:eastAsia="de-DE"/>
    </w:rPr>
  </w:style>
  <w:style w:type="character" w:customStyle="1" w:styleId="st">
    <w:name w:val="st"/>
    <w:basedOn w:val="Absatz-Standardschrift14"/>
    <w:uiPriority w:val="99"/>
    <w:rsid w:val="00946A6E"/>
    <w:rPr>
      <w:rFonts w:cs="Times New Roman"/>
    </w:rPr>
  </w:style>
  <w:style w:type="paragraph" w:customStyle="1" w:styleId="Sprechblasen7">
    <w:name w:val="Sprechblasen7"/>
    <w:basedOn w:val="Standa15"/>
    <w:uiPriority w:val="99"/>
    <w:semiHidden/>
    <w:rsid w:val="000830AB"/>
    <w:rPr>
      <w:rFonts w:ascii="Lucida Grande" w:hAnsi="Lucida Grande"/>
      <w:sz w:val="18"/>
      <w:szCs w:val="18"/>
    </w:rPr>
  </w:style>
  <w:style w:type="character" w:customStyle="1" w:styleId="BalloonTextChar7">
    <w:name w:val="Balloon Text Char7"/>
    <w:basedOn w:val="Absatz-Standardschrift15"/>
    <w:uiPriority w:val="99"/>
    <w:semiHidden/>
    <w:rsid w:val="00DB7EA3"/>
    <w:rPr>
      <w:rFonts w:ascii="Lucida Grande" w:hAnsi="Lucida Grande" w:cs="Times New Roman"/>
      <w:sz w:val="18"/>
      <w:lang w:eastAsia="de-DE"/>
    </w:rPr>
  </w:style>
  <w:style w:type="paragraph" w:customStyle="1" w:styleId="Sprechblasen8">
    <w:name w:val="Sprechblasen8"/>
    <w:basedOn w:val="Standa16"/>
    <w:uiPriority w:val="99"/>
    <w:semiHidden/>
    <w:rsid w:val="00DA62ED"/>
    <w:rPr>
      <w:rFonts w:ascii="Lucida Grande" w:hAnsi="Lucida Grande"/>
      <w:sz w:val="18"/>
      <w:szCs w:val="18"/>
    </w:rPr>
  </w:style>
  <w:style w:type="character" w:customStyle="1" w:styleId="BalloonTextChar8">
    <w:name w:val="Balloon Text Char8"/>
    <w:basedOn w:val="Absatz-Standardschrift16"/>
    <w:uiPriority w:val="99"/>
    <w:semiHidden/>
    <w:rsid w:val="00DC27E5"/>
    <w:rPr>
      <w:rFonts w:ascii="Lucida Grande" w:hAnsi="Lucida Grande" w:cs="Times New Roman"/>
      <w:sz w:val="18"/>
      <w:lang w:eastAsia="de-DE"/>
    </w:rPr>
  </w:style>
  <w:style w:type="paragraph" w:customStyle="1" w:styleId="Sprechblasen9">
    <w:name w:val="Sprechblasen9"/>
    <w:basedOn w:val="Standa17"/>
    <w:uiPriority w:val="99"/>
    <w:semiHidden/>
    <w:rsid w:val="00F63885"/>
    <w:rPr>
      <w:rFonts w:ascii="Lucida Grande" w:hAnsi="Lucida Grande"/>
      <w:sz w:val="18"/>
      <w:szCs w:val="18"/>
    </w:rPr>
  </w:style>
  <w:style w:type="character" w:customStyle="1" w:styleId="BalloonTextChar9">
    <w:name w:val="Balloon Text Char9"/>
    <w:basedOn w:val="Absatz-Standardschrift17"/>
    <w:uiPriority w:val="99"/>
    <w:semiHidden/>
    <w:rsid w:val="00DD22F3"/>
    <w:rPr>
      <w:rFonts w:ascii="Lucida Grande" w:hAnsi="Lucida Grande" w:cs="Times New Roman"/>
      <w:sz w:val="18"/>
      <w:lang w:eastAsia="de-DE"/>
    </w:rPr>
  </w:style>
  <w:style w:type="paragraph" w:customStyle="1" w:styleId="Sprechblasen10">
    <w:name w:val="Sprechblasen10"/>
    <w:basedOn w:val="Standa18"/>
    <w:uiPriority w:val="99"/>
    <w:semiHidden/>
    <w:rsid w:val="00F2318A"/>
    <w:rPr>
      <w:rFonts w:ascii="Lucida Grande" w:hAnsi="Lucida Grande"/>
      <w:sz w:val="18"/>
      <w:szCs w:val="18"/>
    </w:rPr>
  </w:style>
  <w:style w:type="character" w:customStyle="1" w:styleId="BalloonTextChar10">
    <w:name w:val="Balloon Text Char10"/>
    <w:basedOn w:val="Absatz-Standardschrift18"/>
    <w:uiPriority w:val="99"/>
    <w:semiHidden/>
    <w:rsid w:val="00A91DFF"/>
    <w:rPr>
      <w:rFonts w:ascii="Lucida Grande" w:hAnsi="Lucida Grande" w:cs="Times New Roman"/>
      <w:sz w:val="18"/>
      <w:lang w:eastAsia="de-DE"/>
    </w:rPr>
  </w:style>
  <w:style w:type="paragraph" w:customStyle="1" w:styleId="Sprechblasen11">
    <w:name w:val="Sprechblasen11"/>
    <w:basedOn w:val="Standa19"/>
    <w:uiPriority w:val="99"/>
    <w:semiHidden/>
    <w:rsid w:val="000F548D"/>
    <w:rPr>
      <w:rFonts w:ascii="Lucida Grande" w:hAnsi="Lucida Grande"/>
      <w:sz w:val="18"/>
      <w:szCs w:val="18"/>
    </w:rPr>
  </w:style>
  <w:style w:type="character" w:customStyle="1" w:styleId="BalloonTextChar11">
    <w:name w:val="Balloon Text Char11"/>
    <w:basedOn w:val="Absatz-Standardschrift19"/>
    <w:uiPriority w:val="99"/>
    <w:semiHidden/>
    <w:rsid w:val="00A20BFB"/>
    <w:rPr>
      <w:rFonts w:ascii="Lucida Grande" w:hAnsi="Lucida Grande" w:cs="Times New Roman"/>
      <w:sz w:val="18"/>
      <w:lang w:eastAsia="de-DE"/>
    </w:rPr>
  </w:style>
  <w:style w:type="paragraph" w:customStyle="1" w:styleId="Sprechblasen12">
    <w:name w:val="Sprechblasen12"/>
    <w:basedOn w:val="Standa20"/>
    <w:uiPriority w:val="99"/>
    <w:semiHidden/>
    <w:rsid w:val="00930112"/>
    <w:rPr>
      <w:rFonts w:ascii="Lucida Grande" w:hAnsi="Lucida Grande"/>
      <w:sz w:val="18"/>
      <w:szCs w:val="18"/>
    </w:rPr>
  </w:style>
  <w:style w:type="character" w:customStyle="1" w:styleId="BalloonTextChar12">
    <w:name w:val="Balloon Text Char12"/>
    <w:basedOn w:val="Absatz-Standardschrift20"/>
    <w:uiPriority w:val="99"/>
    <w:semiHidden/>
    <w:rsid w:val="00560D8A"/>
    <w:rPr>
      <w:rFonts w:ascii="Lucida Grande" w:hAnsi="Lucida Grande" w:cs="Times New Roman"/>
      <w:sz w:val="18"/>
      <w:lang w:eastAsia="de-DE"/>
    </w:rPr>
  </w:style>
  <w:style w:type="paragraph" w:customStyle="1" w:styleId="Sprechblasen13">
    <w:name w:val="Sprechblasen13"/>
    <w:basedOn w:val="Standa21"/>
    <w:uiPriority w:val="99"/>
    <w:semiHidden/>
    <w:rsid w:val="008327C1"/>
    <w:rPr>
      <w:rFonts w:ascii="Lucida Grande" w:hAnsi="Lucida Grande"/>
      <w:sz w:val="18"/>
      <w:szCs w:val="18"/>
    </w:rPr>
  </w:style>
  <w:style w:type="character" w:customStyle="1" w:styleId="BalloonTextChar13">
    <w:name w:val="Balloon Text Char13"/>
    <w:basedOn w:val="Absatz-Standardschrift21"/>
    <w:uiPriority w:val="99"/>
    <w:semiHidden/>
    <w:rsid w:val="007605DE"/>
    <w:rPr>
      <w:rFonts w:ascii="Lucida Grande" w:hAnsi="Lucida Grande" w:cs="Times New Roman"/>
      <w:sz w:val="18"/>
      <w:lang w:eastAsia="de-DE"/>
    </w:rPr>
  </w:style>
  <w:style w:type="paragraph" w:customStyle="1" w:styleId="Sprechblasen14">
    <w:name w:val="Sprechblasen14"/>
    <w:basedOn w:val="Standa22"/>
    <w:uiPriority w:val="99"/>
    <w:semiHidden/>
    <w:rsid w:val="00DF2F69"/>
    <w:rPr>
      <w:rFonts w:ascii="Lucida Grande" w:hAnsi="Lucida Grande"/>
      <w:sz w:val="18"/>
      <w:szCs w:val="18"/>
    </w:rPr>
  </w:style>
  <w:style w:type="character" w:customStyle="1" w:styleId="BalloonTextChar14">
    <w:name w:val="Balloon Text Char14"/>
    <w:basedOn w:val="Absatz-Standardschrift22"/>
    <w:uiPriority w:val="99"/>
    <w:semiHidden/>
    <w:rsid w:val="00AF4DDF"/>
    <w:rPr>
      <w:rFonts w:ascii="Lucida Grande" w:hAnsi="Lucida Grande" w:cs="Times New Roman"/>
      <w:sz w:val="18"/>
      <w:lang w:eastAsia="de-DE"/>
    </w:rPr>
  </w:style>
  <w:style w:type="character" w:customStyle="1" w:styleId="GesichteterHyperl1">
    <w:name w:val="GesichteterHyperl1"/>
    <w:basedOn w:val="Absatz-Standardschrift22"/>
    <w:uiPriority w:val="99"/>
    <w:rsid w:val="00DF2F69"/>
    <w:rPr>
      <w:rFonts w:cs="Times New Roman"/>
      <w:color w:val="800080"/>
      <w:u w:val="single"/>
    </w:rPr>
  </w:style>
  <w:style w:type="character" w:customStyle="1" w:styleId="b">
    <w:name w:val="b"/>
    <w:basedOn w:val="Absatz-Standardschrift22"/>
    <w:uiPriority w:val="99"/>
    <w:rsid w:val="00DF2F69"/>
    <w:rPr>
      <w:rFonts w:cs="Times New Roman"/>
    </w:rPr>
  </w:style>
  <w:style w:type="character" w:customStyle="1" w:styleId="bi">
    <w:name w:val="b i"/>
    <w:basedOn w:val="Absatz-Standardschrift22"/>
    <w:uiPriority w:val="99"/>
    <w:rsid w:val="00DF2F69"/>
    <w:rPr>
      <w:rFonts w:cs="Times New Roman"/>
    </w:rPr>
  </w:style>
  <w:style w:type="character" w:customStyle="1" w:styleId="i">
    <w:name w:val="i"/>
    <w:basedOn w:val="Absatz-Standardschrift22"/>
    <w:uiPriority w:val="99"/>
    <w:rsid w:val="00DF2F69"/>
    <w:rPr>
      <w:rFonts w:cs="Times New Roman"/>
    </w:rPr>
  </w:style>
  <w:style w:type="character" w:customStyle="1" w:styleId="sup">
    <w:name w:val="sup"/>
    <w:basedOn w:val="Absatz-Standardschrift22"/>
    <w:uiPriority w:val="99"/>
    <w:rsid w:val="00DF2F69"/>
    <w:rPr>
      <w:rFonts w:cs="Times New Roman"/>
    </w:rPr>
  </w:style>
  <w:style w:type="character" w:customStyle="1" w:styleId="Herausst">
    <w:name w:val="Herausst"/>
    <w:basedOn w:val="Absatz-Standardschrift22"/>
    <w:uiPriority w:val="99"/>
    <w:rsid w:val="00DF2F69"/>
    <w:rPr>
      <w:rFonts w:cs="Times New Roman"/>
      <w:i/>
    </w:rPr>
  </w:style>
  <w:style w:type="paragraph" w:customStyle="1" w:styleId="Sprechblasen15">
    <w:name w:val="Sprechblasen15"/>
    <w:basedOn w:val="Standa23"/>
    <w:uiPriority w:val="99"/>
    <w:semiHidden/>
    <w:rsid w:val="00A43FEB"/>
    <w:rPr>
      <w:rFonts w:ascii="Lucida Grande" w:hAnsi="Lucida Grande"/>
      <w:sz w:val="18"/>
      <w:szCs w:val="18"/>
    </w:rPr>
  </w:style>
  <w:style w:type="character" w:customStyle="1" w:styleId="BalloonTextChar15">
    <w:name w:val="Balloon Text Char15"/>
    <w:basedOn w:val="Absatz-Standardschrift23"/>
    <w:uiPriority w:val="99"/>
    <w:semiHidden/>
    <w:rsid w:val="000C6D83"/>
    <w:rPr>
      <w:rFonts w:ascii="Lucida Grande" w:hAnsi="Lucida Grande" w:cs="Times New Roman"/>
      <w:sz w:val="18"/>
      <w:lang w:eastAsia="de-DE"/>
    </w:rPr>
  </w:style>
  <w:style w:type="paragraph" w:customStyle="1" w:styleId="Sprechblasen16">
    <w:name w:val="Sprechblasen16"/>
    <w:basedOn w:val="Standa24"/>
    <w:uiPriority w:val="99"/>
    <w:semiHidden/>
    <w:rsid w:val="002B7D51"/>
    <w:rPr>
      <w:rFonts w:ascii="Lucida Grande" w:hAnsi="Lucida Grande"/>
      <w:sz w:val="18"/>
      <w:szCs w:val="18"/>
    </w:rPr>
  </w:style>
  <w:style w:type="character" w:customStyle="1" w:styleId="BalloonTextChar16">
    <w:name w:val="Balloon Text Char16"/>
    <w:basedOn w:val="Absatz-Standardschrift24"/>
    <w:uiPriority w:val="99"/>
    <w:semiHidden/>
    <w:rsid w:val="00C90DE5"/>
    <w:rPr>
      <w:rFonts w:ascii="Lucida Grande" w:hAnsi="Lucida Grande" w:cs="Times New Roman"/>
      <w:sz w:val="18"/>
      <w:lang w:eastAsia="de-DE"/>
    </w:rPr>
  </w:style>
  <w:style w:type="paragraph" w:customStyle="1" w:styleId="Sprechblasen17">
    <w:name w:val="Sprechblasen17"/>
    <w:basedOn w:val="Standa25"/>
    <w:uiPriority w:val="99"/>
    <w:semiHidden/>
    <w:rsid w:val="00BA44F5"/>
    <w:rPr>
      <w:rFonts w:ascii="Lucida Grande" w:hAnsi="Lucida Grande"/>
      <w:sz w:val="18"/>
      <w:szCs w:val="18"/>
    </w:rPr>
  </w:style>
  <w:style w:type="character" w:customStyle="1" w:styleId="BalloonTextChar17">
    <w:name w:val="Balloon Text Char17"/>
    <w:basedOn w:val="Absatz-Standardschrift25"/>
    <w:uiPriority w:val="99"/>
    <w:semiHidden/>
    <w:rsid w:val="00D02244"/>
    <w:rPr>
      <w:rFonts w:ascii="Lucida Grande" w:hAnsi="Lucida Grande" w:cs="Times New Roman"/>
      <w:sz w:val="18"/>
      <w:lang w:eastAsia="de-DE"/>
    </w:rPr>
  </w:style>
  <w:style w:type="paragraph" w:customStyle="1" w:styleId="Sprechblasen18">
    <w:name w:val="Sprechblasen18"/>
    <w:basedOn w:val="Standa26"/>
    <w:uiPriority w:val="99"/>
    <w:semiHidden/>
    <w:rsid w:val="00755831"/>
    <w:rPr>
      <w:rFonts w:ascii="Lucida Grande" w:hAnsi="Lucida Grande"/>
      <w:sz w:val="18"/>
      <w:szCs w:val="18"/>
    </w:rPr>
  </w:style>
  <w:style w:type="character" w:customStyle="1" w:styleId="BalloonTextChar18">
    <w:name w:val="Balloon Text Char18"/>
    <w:basedOn w:val="Absatz-Standardschrift26"/>
    <w:uiPriority w:val="99"/>
    <w:semiHidden/>
    <w:rsid w:val="0094152C"/>
    <w:rPr>
      <w:rFonts w:ascii="Lucida Grande" w:hAnsi="Lucida Grande" w:cs="Times New Roman"/>
      <w:sz w:val="18"/>
      <w:lang w:eastAsia="de-DE"/>
    </w:rPr>
  </w:style>
  <w:style w:type="paragraph" w:customStyle="1" w:styleId="Sprechblasen19">
    <w:name w:val="Sprechblasen19"/>
    <w:basedOn w:val="Standa27"/>
    <w:uiPriority w:val="99"/>
    <w:semiHidden/>
    <w:rsid w:val="00057053"/>
    <w:rPr>
      <w:rFonts w:ascii="Lucida Grande" w:hAnsi="Lucida Grande"/>
      <w:sz w:val="18"/>
      <w:szCs w:val="18"/>
    </w:rPr>
  </w:style>
  <w:style w:type="character" w:customStyle="1" w:styleId="BalloonTextChar19">
    <w:name w:val="Balloon Text Char19"/>
    <w:basedOn w:val="Absatz-Standardschrift27"/>
    <w:uiPriority w:val="99"/>
    <w:semiHidden/>
    <w:rsid w:val="00DD576C"/>
    <w:rPr>
      <w:rFonts w:ascii="Lucida Grande" w:hAnsi="Lucida Grande" w:cs="Times New Roman"/>
      <w:sz w:val="18"/>
      <w:lang w:eastAsia="de-DE"/>
    </w:rPr>
  </w:style>
  <w:style w:type="paragraph" w:customStyle="1" w:styleId="Sprechblasen20">
    <w:name w:val="Sprechblasen20"/>
    <w:basedOn w:val="Standa28"/>
    <w:uiPriority w:val="99"/>
    <w:semiHidden/>
    <w:rsid w:val="009D1BC8"/>
    <w:rPr>
      <w:rFonts w:ascii="Lucida Grande" w:hAnsi="Lucida Grande"/>
      <w:sz w:val="18"/>
      <w:szCs w:val="18"/>
    </w:rPr>
  </w:style>
  <w:style w:type="character" w:customStyle="1" w:styleId="BalloonTextChar20">
    <w:name w:val="Balloon Text Char20"/>
    <w:basedOn w:val="Absatz-Standardschrift28"/>
    <w:uiPriority w:val="99"/>
    <w:semiHidden/>
    <w:rsid w:val="00934060"/>
    <w:rPr>
      <w:rFonts w:ascii="Lucida Grande" w:hAnsi="Lucida Grande" w:cs="Times New Roman"/>
      <w:sz w:val="18"/>
      <w:lang w:eastAsia="de-DE"/>
    </w:rPr>
  </w:style>
  <w:style w:type="character" w:customStyle="1" w:styleId="Herausst1">
    <w:name w:val="Herausst1"/>
    <w:basedOn w:val="Absatz-Standardschrift28"/>
    <w:uiPriority w:val="99"/>
    <w:rsid w:val="009D1BC8"/>
    <w:rPr>
      <w:rFonts w:cs="Times New Roman"/>
      <w:i/>
    </w:rPr>
  </w:style>
  <w:style w:type="paragraph" w:customStyle="1" w:styleId="Sprechblasen21">
    <w:name w:val="Sprechblasen21"/>
    <w:basedOn w:val="Standa29"/>
    <w:uiPriority w:val="99"/>
    <w:semiHidden/>
    <w:rsid w:val="00FA6C76"/>
    <w:rPr>
      <w:rFonts w:ascii="Lucida Grande" w:hAnsi="Lucida Grande"/>
      <w:sz w:val="18"/>
      <w:szCs w:val="18"/>
    </w:rPr>
  </w:style>
  <w:style w:type="character" w:customStyle="1" w:styleId="BalloonTextChar21">
    <w:name w:val="Balloon Text Char21"/>
    <w:basedOn w:val="Absatz-Standardschrift29"/>
    <w:uiPriority w:val="99"/>
    <w:semiHidden/>
    <w:rsid w:val="00595B1D"/>
    <w:rPr>
      <w:rFonts w:ascii="Lucida Grande" w:hAnsi="Lucida Grande" w:cs="Times New Roman"/>
      <w:sz w:val="18"/>
      <w:lang w:eastAsia="de-DE"/>
    </w:rPr>
  </w:style>
  <w:style w:type="character" w:customStyle="1" w:styleId="Herausst2">
    <w:name w:val="Herausst2"/>
    <w:basedOn w:val="Absatz-Standardschrift30"/>
    <w:uiPriority w:val="99"/>
    <w:rsid w:val="001A6612"/>
    <w:rPr>
      <w:rFonts w:cs="Times New Roman"/>
      <w:i/>
      <w:iCs/>
    </w:rPr>
  </w:style>
  <w:style w:type="paragraph" w:styleId="Sprechblasentext">
    <w:name w:val="Balloon Text"/>
    <w:basedOn w:val="Standard"/>
    <w:link w:val="SprechblasentextZchn"/>
    <w:uiPriority w:val="99"/>
    <w:semiHidden/>
    <w:unhideWhenUsed/>
    <w:rsid w:val="005111C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5111C2"/>
    <w:rPr>
      <w:rFonts w:ascii="Lucida Grande" w:hAnsi="Lucida Grande" w:cs="Lucida Grande"/>
      <w:sz w:val="18"/>
      <w:szCs w:val="18"/>
      <w:lang w:eastAsia="de-DE"/>
    </w:rPr>
  </w:style>
  <w:style w:type="character" w:styleId="Zeilennummer">
    <w:name w:val="line number"/>
    <w:basedOn w:val="Absatz-Standardschriftart"/>
    <w:uiPriority w:val="99"/>
    <w:semiHidden/>
    <w:unhideWhenUsed/>
    <w:rsid w:val="0014682F"/>
  </w:style>
  <w:style w:type="paragraph" w:styleId="Kopfzeile">
    <w:name w:val="header"/>
    <w:basedOn w:val="Standard"/>
    <w:link w:val="KopfzeileZchn"/>
    <w:uiPriority w:val="99"/>
    <w:unhideWhenUsed/>
    <w:rsid w:val="00445EE0"/>
    <w:pPr>
      <w:tabs>
        <w:tab w:val="center" w:pos="4536"/>
        <w:tab w:val="right" w:pos="9072"/>
      </w:tabs>
    </w:pPr>
  </w:style>
  <w:style w:type="character" w:customStyle="1" w:styleId="KopfzeileZchn">
    <w:name w:val="Kopfzeile Zchn"/>
    <w:basedOn w:val="Absatz-Standardschriftart"/>
    <w:link w:val="Kopfzeile"/>
    <w:uiPriority w:val="99"/>
    <w:rsid w:val="00445EE0"/>
    <w:rPr>
      <w:rFonts w:ascii="Times New Roman" w:hAnsi="Times New Roman"/>
      <w:sz w:val="24"/>
      <w:szCs w:val="24"/>
      <w:lang w:eastAsia="de-DE"/>
    </w:rPr>
  </w:style>
  <w:style w:type="paragraph" w:styleId="Fuzeile">
    <w:name w:val="footer"/>
    <w:basedOn w:val="Standard"/>
    <w:link w:val="FuzeileZchn"/>
    <w:uiPriority w:val="99"/>
    <w:unhideWhenUsed/>
    <w:rsid w:val="00445EE0"/>
    <w:pPr>
      <w:tabs>
        <w:tab w:val="center" w:pos="4536"/>
        <w:tab w:val="right" w:pos="9072"/>
      </w:tabs>
    </w:pPr>
  </w:style>
  <w:style w:type="character" w:customStyle="1" w:styleId="FuzeileZchn">
    <w:name w:val="Fußzeile Zchn"/>
    <w:basedOn w:val="Absatz-Standardschriftart"/>
    <w:link w:val="Fuzeile"/>
    <w:uiPriority w:val="99"/>
    <w:rsid w:val="00445EE0"/>
    <w:rPr>
      <w:rFonts w:ascii="Times New Roman" w:hAnsi="Times New Roman"/>
      <w:sz w:val="24"/>
      <w:szCs w:val="24"/>
      <w:lang w:eastAsia="de-DE"/>
    </w:rPr>
  </w:style>
  <w:style w:type="paragraph" w:customStyle="1" w:styleId="EndNoteBibliographyTitle">
    <w:name w:val="EndNote Bibliography Title"/>
    <w:basedOn w:val="Standard"/>
    <w:rsid w:val="001F64DA"/>
    <w:pPr>
      <w:jc w:val="center"/>
    </w:pPr>
    <w:rPr>
      <w:rFonts w:ascii="Arial" w:hAnsi="Arial" w:cs="Arial"/>
    </w:rPr>
  </w:style>
  <w:style w:type="paragraph" w:customStyle="1" w:styleId="EndNoteBibliography">
    <w:name w:val="EndNote Bibliography"/>
    <w:basedOn w:val="Standard"/>
    <w:link w:val="EndNoteBibliographyZchn"/>
    <w:rsid w:val="001F64DA"/>
    <w:rPr>
      <w:rFonts w:ascii="Arial" w:hAnsi="Arial" w:cs="Arial"/>
    </w:rPr>
  </w:style>
  <w:style w:type="table" w:styleId="Tabellenraster">
    <w:name w:val="Table Grid"/>
    <w:basedOn w:val="NormaleTabelle"/>
    <w:uiPriority w:val="59"/>
    <w:rsid w:val="00EE69DD"/>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B3181"/>
    <w:pPr>
      <w:ind w:left="720"/>
      <w:contextualSpacing/>
    </w:pPr>
  </w:style>
  <w:style w:type="paragraph" w:styleId="berarbeitung">
    <w:name w:val="Revision"/>
    <w:hidden/>
    <w:uiPriority w:val="99"/>
    <w:semiHidden/>
    <w:rsid w:val="00C370DB"/>
    <w:rPr>
      <w:rFonts w:ascii="Times New Roman" w:hAnsi="Times New Roman"/>
      <w:sz w:val="24"/>
      <w:szCs w:val="24"/>
      <w:lang w:eastAsia="de-DE"/>
    </w:rPr>
  </w:style>
  <w:style w:type="character" w:customStyle="1" w:styleId="apple-converted-space">
    <w:name w:val="apple-converted-space"/>
    <w:basedOn w:val="Absatz-Standardschriftart"/>
    <w:rsid w:val="00AC41F1"/>
  </w:style>
  <w:style w:type="paragraph" w:styleId="Textkrper-Zeileneinzug">
    <w:name w:val="Body Text Indent"/>
    <w:basedOn w:val="Standard"/>
    <w:link w:val="Textkrper-ZeileneinzugZchn"/>
    <w:uiPriority w:val="99"/>
    <w:semiHidden/>
    <w:unhideWhenUsed/>
    <w:rsid w:val="006C009E"/>
    <w:pPr>
      <w:spacing w:after="120" w:line="276" w:lineRule="auto"/>
      <w:ind w:left="283"/>
    </w:pPr>
    <w:rPr>
      <w:rFonts w:asciiTheme="minorHAnsi" w:eastAsiaTheme="minorHAnsi" w:hAnsiTheme="minorHAnsi" w:cstheme="minorBidi"/>
      <w:sz w:val="22"/>
      <w:szCs w:val="22"/>
    </w:rPr>
  </w:style>
  <w:style w:type="character" w:customStyle="1" w:styleId="Textkrper-ZeileneinzugZchn">
    <w:name w:val="Textkörper-Zeileneinzug Zchn"/>
    <w:basedOn w:val="Absatz-Standardschriftart"/>
    <w:link w:val="Textkrper-Zeileneinzug"/>
    <w:uiPriority w:val="99"/>
    <w:semiHidden/>
    <w:rsid w:val="006C009E"/>
    <w:rPr>
      <w:rFonts w:asciiTheme="minorHAnsi" w:eastAsiaTheme="minorHAnsi" w:hAnsiTheme="minorHAnsi" w:cstheme="minorBidi"/>
      <w:sz w:val="22"/>
      <w:szCs w:val="22"/>
    </w:rPr>
  </w:style>
  <w:style w:type="character" w:customStyle="1" w:styleId="EndNoteBibliographyZchn">
    <w:name w:val="EndNote Bibliography Zchn"/>
    <w:basedOn w:val="Absatz-Standardschriftart"/>
    <w:link w:val="EndNoteBibliography"/>
    <w:rsid w:val="007D79B7"/>
    <w:rPr>
      <w:rFonts w:ascii="Arial" w:hAnsi="Arial" w:cs="Arial"/>
      <w:sz w:val="24"/>
      <w:szCs w:val="24"/>
      <w:lang w:val="en-US"/>
    </w:rPr>
  </w:style>
  <w:style w:type="paragraph" w:styleId="Beschriftung">
    <w:name w:val="caption"/>
    <w:basedOn w:val="Standard"/>
    <w:next w:val="Standard"/>
    <w:uiPriority w:val="35"/>
    <w:unhideWhenUsed/>
    <w:qFormat/>
    <w:rsid w:val="002772D7"/>
    <w:pPr>
      <w:spacing w:after="200"/>
    </w:pPr>
    <w:rPr>
      <w:rFonts w:eastAsiaTheme="minorHAnsi" w:cstheme="minorBidi"/>
      <w:b/>
      <w:bCs/>
      <w:caps/>
      <w:sz w:val="22"/>
      <w:szCs w:val="18"/>
    </w:rPr>
  </w:style>
  <w:style w:type="paragraph" w:customStyle="1" w:styleId="NoteLevel11">
    <w:name w:val="Note Level 11"/>
    <w:basedOn w:val="Standard"/>
    <w:uiPriority w:val="99"/>
    <w:unhideWhenUsed/>
    <w:rsid w:val="00AD1494"/>
    <w:pPr>
      <w:keepNext/>
      <w:numPr>
        <w:numId w:val="12"/>
      </w:numPr>
      <w:contextualSpacing/>
      <w:outlineLvl w:val="0"/>
    </w:pPr>
    <w:rPr>
      <w:rFonts w:ascii="Verdana" w:hAnsi="Verdana"/>
    </w:rPr>
  </w:style>
  <w:style w:type="paragraph" w:customStyle="1" w:styleId="NoteLevel21">
    <w:name w:val="Note Level 21"/>
    <w:basedOn w:val="Standard"/>
    <w:uiPriority w:val="99"/>
    <w:semiHidden/>
    <w:unhideWhenUsed/>
    <w:rsid w:val="00AD1494"/>
    <w:pPr>
      <w:keepNext/>
      <w:numPr>
        <w:ilvl w:val="1"/>
        <w:numId w:val="12"/>
      </w:numPr>
      <w:contextualSpacing/>
      <w:outlineLvl w:val="1"/>
    </w:pPr>
    <w:rPr>
      <w:rFonts w:ascii="Verdana" w:hAnsi="Verdana"/>
    </w:rPr>
  </w:style>
  <w:style w:type="paragraph" w:customStyle="1" w:styleId="NoteLevel31">
    <w:name w:val="Note Level 31"/>
    <w:basedOn w:val="Standard"/>
    <w:uiPriority w:val="99"/>
    <w:semiHidden/>
    <w:unhideWhenUsed/>
    <w:rsid w:val="00AD1494"/>
    <w:pPr>
      <w:keepNext/>
      <w:numPr>
        <w:ilvl w:val="2"/>
        <w:numId w:val="12"/>
      </w:numPr>
      <w:contextualSpacing/>
      <w:outlineLvl w:val="2"/>
    </w:pPr>
    <w:rPr>
      <w:rFonts w:ascii="Verdana" w:hAnsi="Verdana"/>
    </w:rPr>
  </w:style>
  <w:style w:type="paragraph" w:customStyle="1" w:styleId="NoteLevel41">
    <w:name w:val="Note Level 41"/>
    <w:basedOn w:val="Standard"/>
    <w:uiPriority w:val="99"/>
    <w:semiHidden/>
    <w:unhideWhenUsed/>
    <w:rsid w:val="00AD1494"/>
    <w:pPr>
      <w:keepNext/>
      <w:numPr>
        <w:ilvl w:val="3"/>
        <w:numId w:val="12"/>
      </w:numPr>
      <w:contextualSpacing/>
      <w:outlineLvl w:val="3"/>
    </w:pPr>
    <w:rPr>
      <w:rFonts w:ascii="Verdana" w:hAnsi="Verdana"/>
    </w:rPr>
  </w:style>
  <w:style w:type="paragraph" w:customStyle="1" w:styleId="NoteLevel51">
    <w:name w:val="Note Level 51"/>
    <w:basedOn w:val="Standard"/>
    <w:uiPriority w:val="99"/>
    <w:semiHidden/>
    <w:unhideWhenUsed/>
    <w:rsid w:val="00AD1494"/>
    <w:pPr>
      <w:keepNext/>
      <w:numPr>
        <w:ilvl w:val="4"/>
        <w:numId w:val="12"/>
      </w:numPr>
      <w:contextualSpacing/>
      <w:outlineLvl w:val="4"/>
    </w:pPr>
    <w:rPr>
      <w:rFonts w:ascii="Verdana" w:hAnsi="Verdana"/>
    </w:rPr>
  </w:style>
  <w:style w:type="paragraph" w:customStyle="1" w:styleId="NoteLevel61">
    <w:name w:val="Note Level 61"/>
    <w:basedOn w:val="Standard"/>
    <w:uiPriority w:val="99"/>
    <w:semiHidden/>
    <w:unhideWhenUsed/>
    <w:rsid w:val="00AD1494"/>
    <w:pPr>
      <w:keepNext/>
      <w:numPr>
        <w:ilvl w:val="5"/>
        <w:numId w:val="12"/>
      </w:numPr>
      <w:contextualSpacing/>
      <w:outlineLvl w:val="5"/>
    </w:pPr>
    <w:rPr>
      <w:rFonts w:ascii="Verdana" w:hAnsi="Verdana"/>
    </w:rPr>
  </w:style>
  <w:style w:type="paragraph" w:customStyle="1" w:styleId="NoteLevel71">
    <w:name w:val="Note Level 71"/>
    <w:basedOn w:val="Standard"/>
    <w:uiPriority w:val="99"/>
    <w:semiHidden/>
    <w:unhideWhenUsed/>
    <w:rsid w:val="00AD1494"/>
    <w:pPr>
      <w:keepNext/>
      <w:numPr>
        <w:ilvl w:val="6"/>
        <w:numId w:val="12"/>
      </w:numPr>
      <w:contextualSpacing/>
      <w:outlineLvl w:val="6"/>
    </w:pPr>
    <w:rPr>
      <w:rFonts w:ascii="Verdana" w:hAnsi="Verdana"/>
    </w:rPr>
  </w:style>
  <w:style w:type="paragraph" w:customStyle="1" w:styleId="NoteLevel81">
    <w:name w:val="Note Level 81"/>
    <w:basedOn w:val="Standard"/>
    <w:uiPriority w:val="99"/>
    <w:semiHidden/>
    <w:unhideWhenUsed/>
    <w:rsid w:val="00AD1494"/>
    <w:pPr>
      <w:keepNext/>
      <w:numPr>
        <w:ilvl w:val="7"/>
        <w:numId w:val="12"/>
      </w:numPr>
      <w:contextualSpacing/>
      <w:outlineLvl w:val="7"/>
    </w:pPr>
    <w:rPr>
      <w:rFonts w:ascii="Verdana" w:hAnsi="Verdana"/>
    </w:rPr>
  </w:style>
  <w:style w:type="paragraph" w:customStyle="1" w:styleId="NoteLevel91">
    <w:name w:val="Note Level 91"/>
    <w:basedOn w:val="Standard"/>
    <w:uiPriority w:val="99"/>
    <w:semiHidden/>
    <w:unhideWhenUsed/>
    <w:rsid w:val="00AD1494"/>
    <w:pPr>
      <w:keepNext/>
      <w:numPr>
        <w:ilvl w:val="8"/>
        <w:numId w:val="12"/>
      </w:numPr>
      <w:contextualSpacing/>
      <w:outlineLvl w:val="8"/>
    </w:pPr>
    <w:rPr>
      <w:rFonts w:ascii="Verdana" w:hAnsi="Verdana"/>
    </w:rPr>
  </w:style>
  <w:style w:type="character" w:styleId="BesuchterLink">
    <w:name w:val="FollowedHyperlink"/>
    <w:basedOn w:val="Absatz-Standardschriftart"/>
    <w:uiPriority w:val="99"/>
    <w:semiHidden/>
    <w:unhideWhenUsed/>
    <w:rsid w:val="00D25E3E"/>
    <w:rPr>
      <w:color w:val="800080" w:themeColor="followedHyperlink"/>
      <w:u w:val="single"/>
    </w:rPr>
  </w:style>
  <w:style w:type="paragraph" w:customStyle="1" w:styleId="p1">
    <w:name w:val="p1"/>
    <w:basedOn w:val="Standard"/>
    <w:rsid w:val="00D25E3E"/>
    <w:rPr>
      <w:rFonts w:ascii="Helvetica" w:eastAsiaTheme="minorHAnsi" w:hAnsi="Helvetica"/>
      <w:sz w:val="17"/>
      <w:szCs w:val="17"/>
      <w:lang w:val="en-GB" w:eastAsia="en-GB"/>
    </w:rPr>
  </w:style>
  <w:style w:type="paragraph" w:customStyle="1" w:styleId="NotizEbene11">
    <w:name w:val="Notiz Ebene 11"/>
    <w:basedOn w:val="Standard"/>
    <w:uiPriority w:val="99"/>
    <w:unhideWhenUsed/>
    <w:rsid w:val="00CA51F2"/>
    <w:pPr>
      <w:keepNext/>
      <w:tabs>
        <w:tab w:val="num" w:pos="0"/>
      </w:tabs>
      <w:contextualSpacing/>
      <w:outlineLvl w:val="0"/>
    </w:pPr>
    <w:rPr>
      <w:rFonts w:ascii="Verdana" w:hAnsi="Verdana"/>
    </w:rPr>
  </w:style>
  <w:style w:type="paragraph" w:customStyle="1" w:styleId="NotizEbene21">
    <w:name w:val="Notiz Ebene 21"/>
    <w:basedOn w:val="Standard"/>
    <w:uiPriority w:val="99"/>
    <w:unhideWhenUsed/>
    <w:rsid w:val="00CA51F2"/>
    <w:pPr>
      <w:keepNext/>
      <w:tabs>
        <w:tab w:val="num" w:pos="720"/>
      </w:tabs>
      <w:ind w:left="1080" w:hanging="360"/>
      <w:contextualSpacing/>
      <w:outlineLvl w:val="1"/>
    </w:pPr>
    <w:rPr>
      <w:rFonts w:ascii="Verdana" w:hAnsi="Verdana"/>
    </w:rPr>
  </w:style>
  <w:style w:type="paragraph" w:customStyle="1" w:styleId="NotizEbene31">
    <w:name w:val="Notiz Ebene 31"/>
    <w:basedOn w:val="Standard"/>
    <w:uiPriority w:val="99"/>
    <w:unhideWhenUsed/>
    <w:rsid w:val="00CA51F2"/>
    <w:pPr>
      <w:keepNext/>
      <w:tabs>
        <w:tab w:val="num" w:pos="1440"/>
      </w:tabs>
      <w:ind w:left="1800" w:hanging="360"/>
      <w:contextualSpacing/>
      <w:outlineLvl w:val="2"/>
    </w:pPr>
    <w:rPr>
      <w:rFonts w:ascii="Verdana" w:hAnsi="Verdana"/>
    </w:rPr>
  </w:style>
  <w:style w:type="paragraph" w:customStyle="1" w:styleId="NotizEbene41">
    <w:name w:val="Notiz Ebene 41"/>
    <w:basedOn w:val="Standard"/>
    <w:uiPriority w:val="99"/>
    <w:unhideWhenUsed/>
    <w:rsid w:val="00CA51F2"/>
    <w:pPr>
      <w:keepNext/>
      <w:tabs>
        <w:tab w:val="num" w:pos="2160"/>
      </w:tabs>
      <w:ind w:left="2520" w:hanging="360"/>
      <w:contextualSpacing/>
      <w:outlineLvl w:val="3"/>
    </w:pPr>
    <w:rPr>
      <w:rFonts w:ascii="Verdana" w:hAnsi="Verdana"/>
    </w:rPr>
  </w:style>
  <w:style w:type="paragraph" w:customStyle="1" w:styleId="NotizEbene51">
    <w:name w:val="Notiz Ebene 51"/>
    <w:basedOn w:val="Standard"/>
    <w:uiPriority w:val="99"/>
    <w:unhideWhenUsed/>
    <w:rsid w:val="00CA51F2"/>
    <w:pPr>
      <w:keepNext/>
      <w:tabs>
        <w:tab w:val="num" w:pos="2880"/>
      </w:tabs>
      <w:ind w:left="3240" w:hanging="360"/>
      <w:contextualSpacing/>
      <w:outlineLvl w:val="4"/>
    </w:pPr>
    <w:rPr>
      <w:rFonts w:ascii="Verdana" w:hAnsi="Verdana"/>
    </w:rPr>
  </w:style>
  <w:style w:type="paragraph" w:customStyle="1" w:styleId="NotizEbene61">
    <w:name w:val="Notiz Ebene 61"/>
    <w:basedOn w:val="Standard"/>
    <w:uiPriority w:val="99"/>
    <w:unhideWhenUsed/>
    <w:rsid w:val="00CA51F2"/>
    <w:pPr>
      <w:keepNext/>
      <w:tabs>
        <w:tab w:val="num" w:pos="3600"/>
      </w:tabs>
      <w:ind w:left="3960" w:hanging="360"/>
      <w:contextualSpacing/>
      <w:outlineLvl w:val="5"/>
    </w:pPr>
    <w:rPr>
      <w:rFonts w:ascii="Verdana" w:hAnsi="Verdana"/>
    </w:rPr>
  </w:style>
  <w:style w:type="paragraph" w:customStyle="1" w:styleId="NotizEbene71">
    <w:name w:val="Notiz Ebene 71"/>
    <w:basedOn w:val="Standard"/>
    <w:uiPriority w:val="99"/>
    <w:unhideWhenUsed/>
    <w:rsid w:val="00CA51F2"/>
    <w:pPr>
      <w:keepNext/>
      <w:tabs>
        <w:tab w:val="num" w:pos="4320"/>
      </w:tabs>
      <w:ind w:left="4680" w:hanging="360"/>
      <w:contextualSpacing/>
      <w:outlineLvl w:val="6"/>
    </w:pPr>
    <w:rPr>
      <w:rFonts w:ascii="Verdana" w:hAnsi="Verdana"/>
    </w:rPr>
  </w:style>
  <w:style w:type="paragraph" w:customStyle="1" w:styleId="NotizEbene81">
    <w:name w:val="Notiz Ebene 81"/>
    <w:basedOn w:val="Standard"/>
    <w:uiPriority w:val="99"/>
    <w:unhideWhenUsed/>
    <w:rsid w:val="00CA51F2"/>
    <w:pPr>
      <w:keepNext/>
      <w:tabs>
        <w:tab w:val="num" w:pos="5040"/>
      </w:tabs>
      <w:ind w:left="5400" w:hanging="360"/>
      <w:contextualSpacing/>
      <w:outlineLvl w:val="7"/>
    </w:pPr>
    <w:rPr>
      <w:rFonts w:ascii="Verdana" w:hAnsi="Verdana"/>
    </w:rPr>
  </w:style>
  <w:style w:type="paragraph" w:customStyle="1" w:styleId="NotizEbene91">
    <w:name w:val="Notiz Ebene 91"/>
    <w:basedOn w:val="Standard"/>
    <w:uiPriority w:val="99"/>
    <w:unhideWhenUsed/>
    <w:rsid w:val="00CA51F2"/>
    <w:pPr>
      <w:keepNext/>
      <w:tabs>
        <w:tab w:val="num" w:pos="5760"/>
      </w:tabs>
      <w:ind w:left="6120" w:hanging="360"/>
      <w:contextualSpacing/>
      <w:outlineLvl w:val="8"/>
    </w:pPr>
    <w:rPr>
      <w:rFonts w:ascii="Verdana" w:hAnsi="Verdana"/>
    </w:rPr>
  </w:style>
  <w:style w:type="paragraph" w:styleId="StandardWeb">
    <w:name w:val="Normal (Web)"/>
    <w:basedOn w:val="Standard"/>
    <w:uiPriority w:val="99"/>
    <w:unhideWhenUsed/>
    <w:rsid w:val="004038F5"/>
    <w:pPr>
      <w:spacing w:before="100" w:beforeAutospacing="1" w:after="100" w:afterAutospacing="1"/>
    </w:pPr>
  </w:style>
  <w:style w:type="character" w:styleId="NichtaufgelsteErwhnung">
    <w:name w:val="Unresolved Mention"/>
    <w:basedOn w:val="Absatz-Standardschriftart"/>
    <w:uiPriority w:val="99"/>
    <w:rsid w:val="00416A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948991">
      <w:bodyDiv w:val="1"/>
      <w:marLeft w:val="0"/>
      <w:marRight w:val="0"/>
      <w:marTop w:val="0"/>
      <w:marBottom w:val="0"/>
      <w:divBdr>
        <w:top w:val="none" w:sz="0" w:space="0" w:color="auto"/>
        <w:left w:val="none" w:sz="0" w:space="0" w:color="auto"/>
        <w:bottom w:val="none" w:sz="0" w:space="0" w:color="auto"/>
        <w:right w:val="none" w:sz="0" w:space="0" w:color="auto"/>
      </w:divBdr>
    </w:div>
    <w:div w:id="1206984618">
      <w:bodyDiv w:val="1"/>
      <w:marLeft w:val="0"/>
      <w:marRight w:val="0"/>
      <w:marTop w:val="0"/>
      <w:marBottom w:val="0"/>
      <w:divBdr>
        <w:top w:val="none" w:sz="0" w:space="0" w:color="auto"/>
        <w:left w:val="none" w:sz="0" w:space="0" w:color="auto"/>
        <w:bottom w:val="none" w:sz="0" w:space="0" w:color="auto"/>
        <w:right w:val="none" w:sz="0" w:space="0" w:color="auto"/>
      </w:divBdr>
      <w:divsChild>
        <w:div w:id="71046474">
          <w:marLeft w:val="0"/>
          <w:marRight w:val="0"/>
          <w:marTop w:val="0"/>
          <w:marBottom w:val="0"/>
          <w:divBdr>
            <w:top w:val="none" w:sz="0" w:space="0" w:color="auto"/>
            <w:left w:val="none" w:sz="0" w:space="0" w:color="auto"/>
            <w:bottom w:val="none" w:sz="0" w:space="0" w:color="auto"/>
            <w:right w:val="none" w:sz="0" w:space="0" w:color="auto"/>
          </w:divBdr>
          <w:divsChild>
            <w:div w:id="873082870">
              <w:marLeft w:val="0"/>
              <w:marRight w:val="0"/>
              <w:marTop w:val="0"/>
              <w:marBottom w:val="0"/>
              <w:divBdr>
                <w:top w:val="none" w:sz="0" w:space="0" w:color="auto"/>
                <w:left w:val="none" w:sz="0" w:space="0" w:color="auto"/>
                <w:bottom w:val="none" w:sz="0" w:space="0" w:color="auto"/>
                <w:right w:val="none" w:sz="0" w:space="0" w:color="auto"/>
              </w:divBdr>
              <w:divsChild>
                <w:div w:id="197460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4931">
      <w:bodyDiv w:val="1"/>
      <w:marLeft w:val="0"/>
      <w:marRight w:val="0"/>
      <w:marTop w:val="0"/>
      <w:marBottom w:val="0"/>
      <w:divBdr>
        <w:top w:val="none" w:sz="0" w:space="0" w:color="auto"/>
        <w:left w:val="none" w:sz="0" w:space="0" w:color="auto"/>
        <w:bottom w:val="none" w:sz="0" w:space="0" w:color="auto"/>
        <w:right w:val="none" w:sz="0" w:space="0" w:color="auto"/>
      </w:divBdr>
    </w:div>
    <w:div w:id="1664745573">
      <w:bodyDiv w:val="1"/>
      <w:marLeft w:val="0"/>
      <w:marRight w:val="0"/>
      <w:marTop w:val="0"/>
      <w:marBottom w:val="0"/>
      <w:divBdr>
        <w:top w:val="none" w:sz="0" w:space="0" w:color="auto"/>
        <w:left w:val="none" w:sz="0" w:space="0" w:color="auto"/>
        <w:bottom w:val="none" w:sz="0" w:space="0" w:color="auto"/>
        <w:right w:val="none" w:sz="0" w:space="0" w:color="auto"/>
      </w:divBdr>
    </w:div>
    <w:div w:id="1841313930">
      <w:bodyDiv w:val="1"/>
      <w:marLeft w:val="0"/>
      <w:marRight w:val="0"/>
      <w:marTop w:val="0"/>
      <w:marBottom w:val="0"/>
      <w:divBdr>
        <w:top w:val="none" w:sz="0" w:space="0" w:color="auto"/>
        <w:left w:val="none" w:sz="0" w:space="0" w:color="auto"/>
        <w:bottom w:val="none" w:sz="0" w:space="0" w:color="auto"/>
        <w:right w:val="none" w:sz="0" w:space="0" w:color="auto"/>
      </w:divBdr>
    </w:div>
    <w:div w:id="1934781808">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E46217-02AC-4D4E-86C8-094B746A0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777</Words>
  <Characters>11198</Characters>
  <Application>Microsoft Office Word</Application>
  <DocSecurity>0</DocSecurity>
  <Lines>93</Lines>
  <Paragraphs>25</Paragraphs>
  <ScaleCrop>false</ScaleCrop>
  <HeadingPairs>
    <vt:vector size="2" baseType="variant">
      <vt:variant>
        <vt:lpstr>Titel</vt:lpstr>
      </vt:variant>
      <vt:variant>
        <vt:i4>1</vt:i4>
      </vt:variant>
    </vt:vector>
  </HeadingPairs>
  <TitlesOfParts>
    <vt:vector size="1" baseType="lpstr">
      <vt:lpstr>Program-specific target gene control by Tec1-Ste12 complex formation involves several distinct mechanisms</vt:lpstr>
    </vt:vector>
  </TitlesOfParts>
  <Company>Institut f_r Mikrobiologie und Genetik, Georg-August-</Company>
  <LinksUpToDate>false</LinksUpToDate>
  <CharactersWithSpaces>1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gram-specific target gene control by Tec1-Ste12 complex formation involves several distinct mechanisms</dc:title>
  <dc:creator>Hans-Ulrich M_sch</dc:creator>
  <cp:lastModifiedBy>moesch@staff.uni-marburg.de</cp:lastModifiedBy>
  <cp:revision>147</cp:revision>
  <cp:lastPrinted>2016-07-14T07:56:00Z</cp:lastPrinted>
  <dcterms:created xsi:type="dcterms:W3CDTF">2018-04-26T15:46:00Z</dcterms:created>
  <dcterms:modified xsi:type="dcterms:W3CDTF">2020-03-2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